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2F093D" w14:textId="77777777" w:rsidR="00444859" w:rsidRPr="003C680E" w:rsidRDefault="00444859" w:rsidP="003C680E">
      <w:pPr>
        <w:wordWrap/>
        <w:adjustRightInd w:val="0"/>
        <w:snapToGrid w:val="0"/>
        <w:spacing w:line="360" w:lineRule="auto"/>
        <w:rPr>
          <w:rFonts w:ascii="Book Antiqua" w:eastAsia="Times New Roman" w:hAnsi="Book Antiqua" w:cs="SimSun"/>
          <w:b/>
          <w:i/>
          <w:sz w:val="24"/>
          <w:szCs w:val="24"/>
        </w:rPr>
      </w:pPr>
      <w:r w:rsidRPr="003C680E">
        <w:rPr>
          <w:rFonts w:ascii="Book Antiqua" w:eastAsia="Times New Roman" w:hAnsi="Book Antiqua" w:cs="SimSun"/>
          <w:b/>
          <w:sz w:val="24"/>
          <w:szCs w:val="24"/>
        </w:rPr>
        <w:t xml:space="preserve">Name of Journal: </w:t>
      </w:r>
      <w:bookmarkStart w:id="0" w:name="OLE_LINK718"/>
      <w:bookmarkStart w:id="1" w:name="OLE_LINK719"/>
      <w:bookmarkStart w:id="2" w:name="OLE_LINK645"/>
      <w:bookmarkStart w:id="3" w:name="OLE_LINK661"/>
      <w:bookmarkStart w:id="4" w:name="OLE_LINK696"/>
      <w:bookmarkStart w:id="5" w:name="OLE_LINK1068"/>
      <w:bookmarkStart w:id="6" w:name="OLE_LINK335"/>
      <w:r w:rsidRPr="003C680E">
        <w:rPr>
          <w:rFonts w:ascii="Book Antiqua" w:eastAsia="Times New Roman" w:hAnsi="Book Antiqua" w:cs="SimSun"/>
          <w:b/>
          <w:i/>
          <w:sz w:val="24"/>
          <w:szCs w:val="24"/>
        </w:rPr>
        <w:t xml:space="preserve">World Journal of </w:t>
      </w:r>
      <w:bookmarkStart w:id="7" w:name="OLE_LINK1222"/>
      <w:bookmarkStart w:id="8" w:name="OLE_LINK1223"/>
      <w:r w:rsidRPr="003C680E">
        <w:rPr>
          <w:rFonts w:ascii="Book Antiqua" w:eastAsia="Times New Roman" w:hAnsi="Book Antiqua" w:cs="SimSun"/>
          <w:b/>
          <w:i/>
          <w:sz w:val="24"/>
          <w:szCs w:val="24"/>
        </w:rPr>
        <w:t>Gastroenterology</w:t>
      </w:r>
      <w:bookmarkEnd w:id="0"/>
      <w:bookmarkEnd w:id="1"/>
      <w:bookmarkEnd w:id="2"/>
      <w:bookmarkEnd w:id="3"/>
      <w:bookmarkEnd w:id="4"/>
      <w:bookmarkEnd w:id="5"/>
      <w:bookmarkEnd w:id="6"/>
      <w:bookmarkEnd w:id="7"/>
      <w:bookmarkEnd w:id="8"/>
    </w:p>
    <w:p w14:paraId="4E82592D" w14:textId="2C4D46B2" w:rsidR="00444859" w:rsidRPr="003C680E" w:rsidRDefault="00444859" w:rsidP="003C680E">
      <w:pPr>
        <w:wordWrap/>
        <w:adjustRightInd w:val="0"/>
        <w:snapToGrid w:val="0"/>
        <w:spacing w:line="360" w:lineRule="auto"/>
        <w:rPr>
          <w:rFonts w:ascii="Book Antiqua" w:hAnsi="Book Antiqua" w:cs="Arial"/>
          <w:b/>
          <w:sz w:val="24"/>
          <w:szCs w:val="24"/>
          <w:lang w:val="en"/>
        </w:rPr>
      </w:pPr>
      <w:r w:rsidRPr="003C680E">
        <w:rPr>
          <w:rFonts w:ascii="Book Antiqua" w:eastAsia="Times New Roman" w:hAnsi="Book Antiqua"/>
          <w:b/>
          <w:bCs/>
          <w:sz w:val="24"/>
          <w:szCs w:val="24"/>
        </w:rPr>
        <w:t>Manuscript NO</w:t>
      </w:r>
      <w:r w:rsidRPr="003C680E">
        <w:rPr>
          <w:rFonts w:ascii="Book Antiqua" w:hAnsi="Book Antiqua" w:cs="Arial"/>
          <w:b/>
          <w:sz w:val="24"/>
          <w:szCs w:val="24"/>
          <w:lang w:val="en"/>
        </w:rPr>
        <w:t>: 38931</w:t>
      </w:r>
    </w:p>
    <w:p w14:paraId="79A40263" w14:textId="77777777" w:rsidR="00444859" w:rsidRPr="003C680E" w:rsidRDefault="00444859" w:rsidP="003C680E">
      <w:pPr>
        <w:wordWrap/>
        <w:adjustRightInd w:val="0"/>
        <w:snapToGrid w:val="0"/>
        <w:spacing w:line="360" w:lineRule="auto"/>
        <w:rPr>
          <w:rFonts w:ascii="Book Antiqua" w:hAnsi="Book Antiqua"/>
          <w:b/>
          <w:sz w:val="24"/>
          <w:szCs w:val="24"/>
        </w:rPr>
      </w:pPr>
      <w:bookmarkStart w:id="9" w:name="OLE_LINK3"/>
      <w:bookmarkStart w:id="10" w:name="OLE_LINK4"/>
      <w:r w:rsidRPr="003C680E">
        <w:rPr>
          <w:rFonts w:ascii="Book Antiqua" w:hAnsi="Book Antiqua"/>
          <w:b/>
          <w:sz w:val="24"/>
          <w:szCs w:val="24"/>
          <w:shd w:val="clear" w:color="auto" w:fill="FFFFFF"/>
        </w:rPr>
        <w:t>Manuscript Type</w:t>
      </w:r>
      <w:r w:rsidRPr="003C680E">
        <w:rPr>
          <w:rFonts w:ascii="Book Antiqua" w:hAnsi="Book Antiqua"/>
          <w:b/>
          <w:sz w:val="24"/>
          <w:szCs w:val="24"/>
        </w:rPr>
        <w:t xml:space="preserve">: </w:t>
      </w:r>
      <w:bookmarkEnd w:id="9"/>
      <w:bookmarkEnd w:id="10"/>
      <w:r w:rsidRPr="003C680E">
        <w:rPr>
          <w:rFonts w:ascii="Book Antiqua" w:hAnsi="Book Antiqua"/>
          <w:b/>
          <w:sz w:val="24"/>
          <w:szCs w:val="24"/>
        </w:rPr>
        <w:t>MINIREVIEWS</w:t>
      </w:r>
    </w:p>
    <w:p w14:paraId="23FC9783" w14:textId="77777777" w:rsidR="00444859" w:rsidRPr="003C680E" w:rsidRDefault="00444859" w:rsidP="003C680E">
      <w:pPr>
        <w:wordWrap/>
        <w:adjustRightInd w:val="0"/>
        <w:snapToGrid w:val="0"/>
        <w:spacing w:line="360" w:lineRule="auto"/>
        <w:rPr>
          <w:rFonts w:ascii="Book Antiqua" w:eastAsia="Batang" w:hAnsi="Book Antiqua"/>
          <w:b/>
          <w:bCs/>
          <w:sz w:val="24"/>
          <w:szCs w:val="24"/>
        </w:rPr>
      </w:pPr>
    </w:p>
    <w:p w14:paraId="2E58997D" w14:textId="77777777" w:rsidR="003B4C51" w:rsidRPr="003C680E" w:rsidRDefault="003B4C51" w:rsidP="003C680E">
      <w:pPr>
        <w:wordWrap/>
        <w:adjustRightInd w:val="0"/>
        <w:snapToGrid w:val="0"/>
        <w:spacing w:line="360" w:lineRule="auto"/>
        <w:rPr>
          <w:rFonts w:ascii="Book Antiqua" w:eastAsia="Batang" w:hAnsi="Book Antiqua"/>
          <w:b/>
          <w:bCs/>
          <w:sz w:val="24"/>
          <w:szCs w:val="24"/>
        </w:rPr>
      </w:pPr>
      <w:bookmarkStart w:id="11" w:name="_Hlk511937534"/>
      <w:r w:rsidRPr="003C680E">
        <w:rPr>
          <w:rFonts w:ascii="Book Antiqua" w:eastAsia="Batang" w:hAnsi="Book Antiqua"/>
          <w:b/>
          <w:bCs/>
          <w:sz w:val="24"/>
          <w:szCs w:val="24"/>
        </w:rPr>
        <w:t xml:space="preserve">Anti-integrin therapy for inflammatory bowel disease </w:t>
      </w:r>
    </w:p>
    <w:bookmarkEnd w:id="11"/>
    <w:p w14:paraId="180511AD" w14:textId="77777777" w:rsidR="003B4C51" w:rsidRPr="003C680E" w:rsidRDefault="003B4C51" w:rsidP="003C680E">
      <w:pPr>
        <w:wordWrap/>
        <w:adjustRightInd w:val="0"/>
        <w:snapToGrid w:val="0"/>
        <w:spacing w:line="360" w:lineRule="auto"/>
        <w:rPr>
          <w:rFonts w:ascii="Book Antiqua" w:eastAsia="Batang" w:hAnsi="Book Antiqua"/>
          <w:b/>
          <w:sz w:val="24"/>
          <w:szCs w:val="24"/>
        </w:rPr>
      </w:pPr>
    </w:p>
    <w:p w14:paraId="1583D558" w14:textId="2C285621" w:rsidR="003B4C51" w:rsidRPr="003C680E" w:rsidRDefault="003C680E" w:rsidP="003C680E">
      <w:pPr>
        <w:widowControl/>
        <w:wordWrap/>
        <w:autoSpaceDE/>
        <w:autoSpaceDN/>
        <w:adjustRightInd w:val="0"/>
        <w:snapToGrid w:val="0"/>
        <w:spacing w:line="360" w:lineRule="auto"/>
        <w:rPr>
          <w:rFonts w:ascii="Book Antiqua" w:eastAsia="Batang" w:hAnsi="Book Antiqua"/>
          <w:sz w:val="24"/>
          <w:szCs w:val="24"/>
        </w:rPr>
      </w:pPr>
      <w:r w:rsidRPr="003C680E">
        <w:rPr>
          <w:rFonts w:ascii="Book Antiqua" w:eastAsia="Batang" w:hAnsi="Book Antiqua"/>
          <w:sz w:val="24"/>
          <w:szCs w:val="24"/>
        </w:rPr>
        <w:t>Park</w:t>
      </w:r>
      <w:r>
        <w:rPr>
          <w:rFonts w:ascii="Book Antiqua" w:eastAsia="SimSun" w:hAnsi="Book Antiqua" w:hint="eastAsia"/>
          <w:sz w:val="24"/>
          <w:szCs w:val="24"/>
          <w:lang w:eastAsia="zh-CN"/>
        </w:rPr>
        <w:t xml:space="preserve"> SC </w:t>
      </w:r>
      <w:r w:rsidRPr="003C680E">
        <w:rPr>
          <w:rFonts w:ascii="Book Antiqua" w:eastAsia="SimSun" w:hAnsi="Book Antiqua" w:hint="eastAsia"/>
          <w:i/>
          <w:sz w:val="24"/>
          <w:szCs w:val="24"/>
          <w:lang w:eastAsia="zh-CN"/>
        </w:rPr>
        <w:t>et al</w:t>
      </w:r>
      <w:r>
        <w:rPr>
          <w:rFonts w:ascii="Book Antiqua" w:eastAsia="SimSun" w:hAnsi="Book Antiqua" w:hint="eastAsia"/>
          <w:sz w:val="24"/>
          <w:szCs w:val="24"/>
          <w:lang w:eastAsia="zh-CN"/>
        </w:rPr>
        <w:t>.</w:t>
      </w:r>
      <w:r w:rsidR="003B4C51" w:rsidRPr="003C680E">
        <w:rPr>
          <w:rFonts w:ascii="Book Antiqua" w:eastAsia="Batang" w:hAnsi="Book Antiqua"/>
          <w:kern w:val="0"/>
          <w:sz w:val="24"/>
          <w:szCs w:val="24"/>
        </w:rPr>
        <w:t xml:space="preserve"> </w:t>
      </w:r>
      <w:r w:rsidR="003B4C51" w:rsidRPr="003C680E">
        <w:rPr>
          <w:rStyle w:val="longtext"/>
          <w:rFonts w:ascii="Book Antiqua" w:eastAsia="Batang" w:hAnsi="Book Antiqua"/>
          <w:sz w:val="24"/>
          <w:szCs w:val="24"/>
          <w:shd w:val="clear" w:color="auto" w:fill="FFFFFF"/>
        </w:rPr>
        <w:t>Anti-integrin therapy for IBD</w:t>
      </w:r>
    </w:p>
    <w:p w14:paraId="7D9C4CFC" w14:textId="77777777" w:rsidR="003B4C51" w:rsidRPr="003C680E" w:rsidRDefault="003B4C51" w:rsidP="003C680E">
      <w:pPr>
        <w:wordWrap/>
        <w:adjustRightInd w:val="0"/>
        <w:snapToGrid w:val="0"/>
        <w:spacing w:line="360" w:lineRule="auto"/>
        <w:rPr>
          <w:rFonts w:ascii="Book Antiqua" w:eastAsia="Batang" w:hAnsi="Book Antiqua"/>
          <w:sz w:val="24"/>
          <w:szCs w:val="24"/>
        </w:rPr>
      </w:pPr>
    </w:p>
    <w:p w14:paraId="70424C57" w14:textId="77777777" w:rsidR="003B4C51" w:rsidRPr="003C680E" w:rsidRDefault="003B4C51" w:rsidP="003C680E">
      <w:pPr>
        <w:wordWrap/>
        <w:adjustRightInd w:val="0"/>
        <w:snapToGrid w:val="0"/>
        <w:spacing w:line="360" w:lineRule="auto"/>
        <w:rPr>
          <w:rFonts w:ascii="Book Antiqua" w:eastAsia="Batang" w:hAnsi="Book Antiqua"/>
          <w:sz w:val="24"/>
          <w:szCs w:val="24"/>
        </w:rPr>
      </w:pPr>
      <w:r w:rsidRPr="003C680E">
        <w:rPr>
          <w:rFonts w:ascii="Book Antiqua" w:eastAsia="Batang" w:hAnsi="Book Antiqua"/>
          <w:sz w:val="24"/>
          <w:szCs w:val="24"/>
        </w:rPr>
        <w:t xml:space="preserve">Sung Chul Park, </w:t>
      </w:r>
      <w:bookmarkStart w:id="12" w:name="_Hlk508495049"/>
      <w:r w:rsidRPr="003C680E">
        <w:rPr>
          <w:rFonts w:ascii="Book Antiqua" w:eastAsia="Batang" w:hAnsi="Book Antiqua"/>
          <w:sz w:val="24"/>
          <w:szCs w:val="24"/>
        </w:rPr>
        <w:t>Yoon Tae Jeen</w:t>
      </w:r>
      <w:bookmarkEnd w:id="12"/>
    </w:p>
    <w:p w14:paraId="3A779BEB" w14:textId="77777777" w:rsidR="003B4C51" w:rsidRPr="003C680E" w:rsidRDefault="003B4C51" w:rsidP="003C680E">
      <w:pPr>
        <w:widowControl/>
        <w:wordWrap/>
        <w:autoSpaceDE/>
        <w:autoSpaceDN/>
        <w:adjustRightInd w:val="0"/>
        <w:snapToGrid w:val="0"/>
        <w:spacing w:line="360" w:lineRule="auto"/>
        <w:rPr>
          <w:rFonts w:ascii="Book Antiqua" w:eastAsia="Batang" w:hAnsi="Book Antiqua"/>
          <w:kern w:val="0"/>
          <w:sz w:val="24"/>
          <w:szCs w:val="24"/>
        </w:rPr>
      </w:pPr>
    </w:p>
    <w:p w14:paraId="19A55905" w14:textId="7BED0FA2" w:rsidR="003B4C51" w:rsidRPr="00C71637" w:rsidRDefault="003B4C51" w:rsidP="003C680E">
      <w:pPr>
        <w:wordWrap/>
        <w:adjustRightInd w:val="0"/>
        <w:snapToGrid w:val="0"/>
        <w:spacing w:line="360" w:lineRule="auto"/>
        <w:rPr>
          <w:rFonts w:ascii="Book Antiqua" w:eastAsia="SimSun" w:hAnsi="Book Antiqua"/>
          <w:sz w:val="24"/>
          <w:szCs w:val="24"/>
          <w:lang w:eastAsia="zh-CN"/>
        </w:rPr>
      </w:pPr>
      <w:r w:rsidRPr="003C680E">
        <w:rPr>
          <w:rFonts w:ascii="Book Antiqua" w:eastAsia="Batang" w:hAnsi="Book Antiqua"/>
          <w:b/>
          <w:sz w:val="24"/>
          <w:szCs w:val="24"/>
        </w:rPr>
        <w:t>Sung Chul Park,</w:t>
      </w:r>
      <w:r w:rsidRPr="003C680E">
        <w:rPr>
          <w:rFonts w:ascii="Book Antiqua" w:eastAsia="Batang" w:hAnsi="Book Antiqua"/>
          <w:sz w:val="24"/>
          <w:szCs w:val="24"/>
        </w:rPr>
        <w:t xml:space="preserve"> Division of Gastroenterology and Hepatology, Department of Internal Medicine, Kangwon National University School of Medicin</w:t>
      </w:r>
      <w:r w:rsidR="00C71637">
        <w:rPr>
          <w:rFonts w:ascii="Book Antiqua" w:eastAsia="Batang" w:hAnsi="Book Antiqua"/>
          <w:sz w:val="24"/>
          <w:szCs w:val="24"/>
        </w:rPr>
        <w:t>e, Chuncheon 24289, South Korea</w:t>
      </w:r>
    </w:p>
    <w:p w14:paraId="7754D5B4" w14:textId="77777777" w:rsidR="003B4C51" w:rsidRPr="003C680E" w:rsidRDefault="003B4C51" w:rsidP="003C680E">
      <w:pPr>
        <w:wordWrap/>
        <w:adjustRightInd w:val="0"/>
        <w:snapToGrid w:val="0"/>
        <w:spacing w:line="360" w:lineRule="auto"/>
        <w:rPr>
          <w:rFonts w:ascii="Book Antiqua" w:eastAsia="Batang" w:hAnsi="Book Antiqua"/>
          <w:sz w:val="24"/>
          <w:szCs w:val="24"/>
        </w:rPr>
      </w:pPr>
    </w:p>
    <w:p w14:paraId="0C973FC6" w14:textId="77777777" w:rsidR="003B4C51" w:rsidRPr="003C680E" w:rsidRDefault="003B4C51" w:rsidP="003C680E">
      <w:pPr>
        <w:wordWrap/>
        <w:adjustRightInd w:val="0"/>
        <w:snapToGrid w:val="0"/>
        <w:spacing w:line="360" w:lineRule="auto"/>
        <w:rPr>
          <w:rFonts w:ascii="Book Antiqua" w:eastAsia="Batang" w:hAnsi="Book Antiqua"/>
          <w:sz w:val="24"/>
          <w:szCs w:val="24"/>
        </w:rPr>
      </w:pPr>
      <w:bookmarkStart w:id="13" w:name="_Hlk508497073"/>
      <w:r w:rsidRPr="003C680E">
        <w:rPr>
          <w:rFonts w:ascii="Book Antiqua" w:eastAsia="Batang" w:hAnsi="Book Antiqua"/>
          <w:b/>
          <w:sz w:val="24"/>
          <w:szCs w:val="24"/>
        </w:rPr>
        <w:t>Yoon Tae Jeen</w:t>
      </w:r>
      <w:bookmarkEnd w:id="13"/>
      <w:r w:rsidRPr="003C680E">
        <w:rPr>
          <w:rFonts w:ascii="Book Antiqua" w:eastAsia="Batang" w:hAnsi="Book Antiqua"/>
          <w:b/>
          <w:sz w:val="24"/>
          <w:szCs w:val="24"/>
        </w:rPr>
        <w:t>,</w:t>
      </w:r>
      <w:r w:rsidRPr="003C680E">
        <w:rPr>
          <w:rFonts w:ascii="Book Antiqua" w:eastAsia="Batang" w:hAnsi="Book Antiqua"/>
          <w:sz w:val="24"/>
          <w:szCs w:val="24"/>
        </w:rPr>
        <w:t xml:space="preserve"> </w:t>
      </w:r>
      <w:bookmarkStart w:id="14" w:name="_Hlk508494968"/>
      <w:r w:rsidRPr="003C680E">
        <w:rPr>
          <w:rFonts w:ascii="Book Antiqua" w:eastAsia="Batang" w:hAnsi="Book Antiqua"/>
          <w:sz w:val="24"/>
          <w:szCs w:val="24"/>
        </w:rPr>
        <w:t>Division of Gastroenterology and Hepatology, Department of Internal Medicine, Korea University Anam Hospital, Korea University College of Medicine, Seoul 02841, South Korea</w:t>
      </w:r>
      <w:r w:rsidRPr="003C680E" w:rsidDel="006940BF">
        <w:rPr>
          <w:rFonts w:ascii="Book Antiqua" w:eastAsia="Batang" w:hAnsi="Book Antiqua"/>
          <w:sz w:val="24"/>
          <w:szCs w:val="24"/>
        </w:rPr>
        <w:t xml:space="preserve"> </w:t>
      </w:r>
    </w:p>
    <w:bookmarkEnd w:id="14"/>
    <w:p w14:paraId="21763944" w14:textId="77777777" w:rsidR="003B4C51" w:rsidRPr="003C680E" w:rsidRDefault="003B4C51" w:rsidP="003C680E">
      <w:pPr>
        <w:wordWrap/>
        <w:adjustRightInd w:val="0"/>
        <w:snapToGrid w:val="0"/>
        <w:spacing w:line="360" w:lineRule="auto"/>
        <w:rPr>
          <w:rFonts w:ascii="Book Antiqua" w:eastAsia="Batang" w:hAnsi="Book Antiqua"/>
          <w:sz w:val="24"/>
          <w:szCs w:val="24"/>
        </w:rPr>
      </w:pPr>
      <w:r w:rsidRPr="003C680E">
        <w:rPr>
          <w:rFonts w:ascii="Book Antiqua" w:eastAsia="Batang" w:hAnsi="Book Antiqua"/>
          <w:sz w:val="24"/>
          <w:szCs w:val="24"/>
        </w:rPr>
        <w:t xml:space="preserve"> </w:t>
      </w:r>
    </w:p>
    <w:p w14:paraId="70BF01DE" w14:textId="6EABAB9B" w:rsidR="003B4C51" w:rsidRPr="003C680E" w:rsidRDefault="003B4C51" w:rsidP="003C680E">
      <w:pPr>
        <w:widowControl/>
        <w:wordWrap/>
        <w:autoSpaceDE/>
        <w:autoSpaceDN/>
        <w:adjustRightInd w:val="0"/>
        <w:snapToGrid w:val="0"/>
        <w:spacing w:line="360" w:lineRule="auto"/>
        <w:textAlignment w:val="center"/>
        <w:rPr>
          <w:rFonts w:ascii="Book Antiqua" w:eastAsia="Batang" w:hAnsi="Book Antiqua"/>
          <w:bCs/>
          <w:sz w:val="24"/>
          <w:szCs w:val="24"/>
        </w:rPr>
      </w:pPr>
      <w:r w:rsidRPr="003C680E">
        <w:rPr>
          <w:rFonts w:ascii="Book Antiqua" w:eastAsia="Batang" w:hAnsi="Book Antiqua"/>
          <w:b/>
          <w:bCs/>
          <w:sz w:val="24"/>
          <w:szCs w:val="24"/>
        </w:rPr>
        <w:t xml:space="preserve">ORCID number: </w:t>
      </w:r>
      <w:r w:rsidRPr="003C680E">
        <w:rPr>
          <w:rFonts w:ascii="Book Antiqua" w:eastAsia="Batang" w:hAnsi="Book Antiqua"/>
          <w:bCs/>
          <w:sz w:val="24"/>
          <w:szCs w:val="24"/>
        </w:rPr>
        <w:t>Sung Chul Park (0000-0003-3215-6838);</w:t>
      </w:r>
      <w:r w:rsidR="00F0302F" w:rsidRPr="003C680E">
        <w:rPr>
          <w:rFonts w:ascii="Book Antiqua" w:eastAsia="Batang" w:hAnsi="Book Antiqua"/>
          <w:bCs/>
          <w:sz w:val="24"/>
          <w:szCs w:val="24"/>
        </w:rPr>
        <w:t xml:space="preserve"> </w:t>
      </w:r>
      <w:r w:rsidRPr="003C680E">
        <w:rPr>
          <w:rFonts w:ascii="Book Antiqua" w:eastAsia="Batang" w:hAnsi="Book Antiqua"/>
          <w:bCs/>
          <w:sz w:val="24"/>
          <w:szCs w:val="24"/>
        </w:rPr>
        <w:t>Yoon Tae Jeen (0000-0003-0220-3816).</w:t>
      </w:r>
    </w:p>
    <w:p w14:paraId="6AB78EE4" w14:textId="77777777" w:rsidR="003B4C51" w:rsidRDefault="003B4C51" w:rsidP="003C680E">
      <w:pPr>
        <w:widowControl/>
        <w:wordWrap/>
        <w:autoSpaceDE/>
        <w:autoSpaceDN/>
        <w:adjustRightInd w:val="0"/>
        <w:snapToGrid w:val="0"/>
        <w:spacing w:line="360" w:lineRule="auto"/>
        <w:textAlignment w:val="center"/>
        <w:rPr>
          <w:rFonts w:ascii="Book Antiqua" w:eastAsia="SimSun" w:hAnsi="Book Antiqua"/>
          <w:b/>
          <w:bCs/>
          <w:sz w:val="24"/>
          <w:szCs w:val="24"/>
          <w:lang w:eastAsia="zh-CN"/>
        </w:rPr>
      </w:pPr>
    </w:p>
    <w:p w14:paraId="17250120" w14:textId="77777777" w:rsidR="00D6110A" w:rsidRPr="003C680E" w:rsidRDefault="00D6110A" w:rsidP="00D6110A">
      <w:pPr>
        <w:widowControl/>
        <w:wordWrap/>
        <w:autoSpaceDE/>
        <w:autoSpaceDN/>
        <w:adjustRightInd w:val="0"/>
        <w:snapToGrid w:val="0"/>
        <w:spacing w:line="360" w:lineRule="auto"/>
        <w:rPr>
          <w:rFonts w:ascii="Book Antiqua" w:eastAsia="Batang" w:hAnsi="Book Antiqua"/>
          <w:sz w:val="24"/>
          <w:szCs w:val="24"/>
        </w:rPr>
      </w:pPr>
      <w:r w:rsidRPr="003C680E">
        <w:rPr>
          <w:rFonts w:ascii="Book Antiqua" w:eastAsia="Batang" w:hAnsi="Book Antiqua"/>
          <w:b/>
          <w:bCs/>
          <w:sz w:val="24"/>
          <w:szCs w:val="24"/>
        </w:rPr>
        <w:t>Author contributions:</w:t>
      </w:r>
      <w:r w:rsidRPr="003C680E">
        <w:rPr>
          <w:rFonts w:ascii="Book Antiqua" w:eastAsia="Batang" w:hAnsi="Book Antiqua"/>
          <w:sz w:val="24"/>
          <w:szCs w:val="24"/>
        </w:rPr>
        <w:t xml:space="preserve"> </w:t>
      </w:r>
      <w:r w:rsidRPr="003C680E">
        <w:rPr>
          <w:rFonts w:ascii="Book Antiqua" w:hAnsi="Book Antiqua"/>
          <w:sz w:val="24"/>
          <w:szCs w:val="24"/>
        </w:rPr>
        <w:t>Park</w:t>
      </w:r>
      <w:r w:rsidRPr="003C680E">
        <w:rPr>
          <w:rFonts w:ascii="Book Antiqua" w:eastAsia="SimSun" w:hAnsi="Book Antiqua"/>
          <w:sz w:val="24"/>
          <w:szCs w:val="24"/>
          <w:lang w:eastAsia="zh-CN"/>
        </w:rPr>
        <w:t xml:space="preserve"> SC and</w:t>
      </w:r>
      <w:r w:rsidRPr="003C680E">
        <w:rPr>
          <w:rFonts w:ascii="Book Antiqua" w:hAnsi="Book Antiqua"/>
          <w:sz w:val="24"/>
          <w:szCs w:val="24"/>
        </w:rPr>
        <w:t xml:space="preserve"> Jeen YT</w:t>
      </w:r>
      <w:r w:rsidRPr="003C680E">
        <w:rPr>
          <w:rFonts w:ascii="Book Antiqua" w:eastAsia="SimSun" w:hAnsi="Book Antiqua"/>
          <w:sz w:val="24"/>
          <w:szCs w:val="24"/>
          <w:lang w:eastAsia="zh-CN"/>
        </w:rPr>
        <w:t xml:space="preserve"> </w:t>
      </w:r>
      <w:r w:rsidRPr="003C680E">
        <w:rPr>
          <w:rFonts w:ascii="Book Antiqua" w:hAnsi="Book Antiqua"/>
          <w:sz w:val="24"/>
          <w:szCs w:val="24"/>
        </w:rPr>
        <w:t xml:space="preserve">wrote the manuscript and made the tables and figures. </w:t>
      </w:r>
    </w:p>
    <w:p w14:paraId="321628B9" w14:textId="77777777" w:rsidR="00D6110A" w:rsidRPr="00D6110A" w:rsidRDefault="00D6110A" w:rsidP="003C680E">
      <w:pPr>
        <w:widowControl/>
        <w:wordWrap/>
        <w:autoSpaceDE/>
        <w:autoSpaceDN/>
        <w:adjustRightInd w:val="0"/>
        <w:snapToGrid w:val="0"/>
        <w:spacing w:line="360" w:lineRule="auto"/>
        <w:textAlignment w:val="center"/>
        <w:rPr>
          <w:rFonts w:ascii="Book Antiqua" w:eastAsia="SimSun" w:hAnsi="Book Antiqua"/>
          <w:b/>
          <w:bCs/>
          <w:sz w:val="24"/>
          <w:szCs w:val="24"/>
          <w:lang w:eastAsia="zh-CN"/>
        </w:rPr>
      </w:pPr>
    </w:p>
    <w:p w14:paraId="1EF1BABD" w14:textId="77777777" w:rsidR="003B4C51" w:rsidRPr="003C680E" w:rsidRDefault="003B4C51" w:rsidP="003C680E">
      <w:pPr>
        <w:widowControl/>
        <w:wordWrap/>
        <w:autoSpaceDE/>
        <w:autoSpaceDN/>
        <w:adjustRightInd w:val="0"/>
        <w:snapToGrid w:val="0"/>
        <w:spacing w:line="360" w:lineRule="auto"/>
        <w:rPr>
          <w:rFonts w:ascii="Book Antiqua" w:eastAsia="Batang" w:hAnsi="Book Antiqua"/>
          <w:bCs/>
          <w:sz w:val="24"/>
          <w:szCs w:val="24"/>
        </w:rPr>
      </w:pPr>
      <w:r w:rsidRPr="003C680E">
        <w:rPr>
          <w:rFonts w:ascii="Book Antiqua" w:eastAsia="Batang" w:hAnsi="Book Antiqua"/>
          <w:b/>
          <w:bCs/>
          <w:sz w:val="24"/>
          <w:szCs w:val="24"/>
        </w:rPr>
        <w:t xml:space="preserve">Conflict-of-interest statement: </w:t>
      </w:r>
      <w:r w:rsidRPr="003C680E">
        <w:rPr>
          <w:rFonts w:ascii="Book Antiqua" w:eastAsia="Batang" w:hAnsi="Book Antiqua"/>
          <w:bCs/>
          <w:sz w:val="24"/>
          <w:szCs w:val="24"/>
        </w:rPr>
        <w:t>Authors declare no conflict of interests for this article.</w:t>
      </w:r>
    </w:p>
    <w:p w14:paraId="3A95AC71" w14:textId="77777777" w:rsidR="003B4C51" w:rsidRPr="003C680E" w:rsidRDefault="003B4C51" w:rsidP="003C680E">
      <w:pPr>
        <w:widowControl/>
        <w:wordWrap/>
        <w:autoSpaceDE/>
        <w:autoSpaceDN/>
        <w:adjustRightInd w:val="0"/>
        <w:snapToGrid w:val="0"/>
        <w:spacing w:line="360" w:lineRule="auto"/>
        <w:rPr>
          <w:rFonts w:ascii="Book Antiqua" w:eastAsia="Batang" w:hAnsi="Book Antiqua"/>
          <w:b/>
          <w:bCs/>
          <w:sz w:val="24"/>
          <w:szCs w:val="24"/>
        </w:rPr>
      </w:pPr>
    </w:p>
    <w:p w14:paraId="1ACF8A2A" w14:textId="77777777" w:rsidR="00D6110A" w:rsidRPr="00D6110A" w:rsidRDefault="00D6110A" w:rsidP="00D6110A">
      <w:pPr>
        <w:widowControl/>
        <w:wordWrap/>
        <w:autoSpaceDE/>
        <w:autoSpaceDN/>
        <w:spacing w:line="360" w:lineRule="auto"/>
        <w:rPr>
          <w:rFonts w:ascii="Book Antiqua" w:eastAsia="MS Mincho" w:hAnsi="Book Antiqua"/>
          <w:b/>
          <w:color w:val="000000"/>
          <w:kern w:val="0"/>
          <w:sz w:val="24"/>
          <w:szCs w:val="24"/>
          <w:lang w:eastAsia="it-IT"/>
        </w:rPr>
      </w:pPr>
      <w:r w:rsidRPr="00D6110A">
        <w:rPr>
          <w:rFonts w:ascii="Book Antiqua" w:eastAsia="MS Mincho" w:hAnsi="Book Antiqua"/>
          <w:b/>
          <w:color w:val="000000"/>
          <w:kern w:val="0"/>
          <w:sz w:val="24"/>
          <w:szCs w:val="24"/>
          <w:lang w:eastAsia="it-IT"/>
        </w:rPr>
        <w:t xml:space="preserve">Open-Access: </w:t>
      </w:r>
      <w:r w:rsidRPr="00D6110A">
        <w:rPr>
          <w:rFonts w:ascii="Book Antiqua" w:eastAsia="MS Mincho" w:hAnsi="Book Antiqua"/>
          <w:color w:val="000000"/>
          <w:kern w:val="0"/>
          <w:sz w:val="24"/>
          <w:szCs w:val="24"/>
          <w:lang w:eastAsia="it-IT"/>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w:t>
      </w:r>
      <w:r w:rsidRPr="00D6110A">
        <w:rPr>
          <w:rFonts w:ascii="Book Antiqua" w:eastAsia="MS Mincho" w:hAnsi="Book Antiqua"/>
          <w:color w:val="000000"/>
          <w:kern w:val="0"/>
          <w:sz w:val="24"/>
          <w:szCs w:val="24"/>
          <w:lang w:eastAsia="it-IT"/>
        </w:rPr>
        <w:lastRenderedPageBreak/>
        <w:t>the original work is properly cited and the use is non-commercial. See: http://creativecommons.org/licenses/by-nc/4.0/</w:t>
      </w:r>
    </w:p>
    <w:p w14:paraId="26F42950" w14:textId="77777777" w:rsidR="00D6110A" w:rsidRPr="00D6110A" w:rsidRDefault="00D6110A" w:rsidP="00D6110A">
      <w:pPr>
        <w:wordWrap/>
        <w:autoSpaceDE/>
        <w:autoSpaceDN/>
        <w:adjustRightInd w:val="0"/>
        <w:snapToGrid w:val="0"/>
        <w:spacing w:line="360" w:lineRule="auto"/>
        <w:rPr>
          <w:rFonts w:ascii="Book Antiqua" w:eastAsia="SimSun" w:hAnsi="Book Antiqua"/>
          <w:color w:val="000000"/>
          <w:sz w:val="24"/>
          <w:szCs w:val="24"/>
          <w:lang w:eastAsia="zh-CN"/>
        </w:rPr>
      </w:pPr>
    </w:p>
    <w:p w14:paraId="06CF9546" w14:textId="7FE1A828" w:rsidR="003B4C51" w:rsidRPr="003C680E" w:rsidRDefault="00D6110A" w:rsidP="00D6110A">
      <w:pPr>
        <w:widowControl/>
        <w:wordWrap/>
        <w:autoSpaceDE/>
        <w:autoSpaceDN/>
        <w:adjustRightInd w:val="0"/>
        <w:snapToGrid w:val="0"/>
        <w:spacing w:line="360" w:lineRule="auto"/>
        <w:rPr>
          <w:rFonts w:ascii="Book Antiqua" w:eastAsia="Batang" w:hAnsi="Book Antiqua"/>
          <w:bCs/>
          <w:sz w:val="24"/>
          <w:szCs w:val="24"/>
        </w:rPr>
      </w:pPr>
      <w:r w:rsidRPr="00D6110A">
        <w:rPr>
          <w:rFonts w:ascii="Book Antiqua" w:eastAsia="SimSun" w:hAnsi="Book Antiqua" w:cs="Arial Unicode MS"/>
          <w:b/>
          <w:color w:val="000000"/>
          <w:sz w:val="24"/>
          <w:szCs w:val="24"/>
          <w:lang w:eastAsia="zh-CN"/>
        </w:rPr>
        <w:t>Manuscript source:</w:t>
      </w:r>
      <w:r w:rsidRPr="00D6110A">
        <w:rPr>
          <w:rFonts w:ascii="Book Antiqua" w:eastAsia="SimSun" w:hAnsi="Book Antiqua" w:cs="Arial Unicode MS"/>
          <w:color w:val="000000"/>
          <w:sz w:val="24"/>
          <w:szCs w:val="24"/>
          <w:lang w:eastAsia="zh-CN"/>
        </w:rPr>
        <w:t xml:space="preserve"> Invited manuscript</w:t>
      </w:r>
    </w:p>
    <w:p w14:paraId="2931BD86" w14:textId="77777777" w:rsidR="003B4C51" w:rsidRPr="003C680E" w:rsidRDefault="003B4C51" w:rsidP="003C680E">
      <w:pPr>
        <w:widowControl/>
        <w:wordWrap/>
        <w:autoSpaceDE/>
        <w:autoSpaceDN/>
        <w:adjustRightInd w:val="0"/>
        <w:snapToGrid w:val="0"/>
        <w:spacing w:line="360" w:lineRule="auto"/>
        <w:textAlignment w:val="center"/>
        <w:rPr>
          <w:rFonts w:ascii="Book Antiqua" w:eastAsia="Batang" w:hAnsi="Book Antiqua"/>
          <w:b/>
          <w:bCs/>
          <w:sz w:val="24"/>
          <w:szCs w:val="24"/>
        </w:rPr>
      </w:pPr>
    </w:p>
    <w:p w14:paraId="69FF3DA5" w14:textId="16EB0C8F" w:rsidR="003B4C51" w:rsidRPr="00D6110A" w:rsidRDefault="003B4C51" w:rsidP="003C680E">
      <w:pPr>
        <w:widowControl/>
        <w:wordWrap/>
        <w:autoSpaceDE/>
        <w:autoSpaceDN/>
        <w:adjustRightInd w:val="0"/>
        <w:snapToGrid w:val="0"/>
        <w:spacing w:line="360" w:lineRule="auto"/>
        <w:textAlignment w:val="center"/>
        <w:rPr>
          <w:rFonts w:ascii="Book Antiqua" w:eastAsia="SimSun" w:hAnsi="Book Antiqua"/>
          <w:bCs/>
          <w:sz w:val="24"/>
          <w:szCs w:val="24"/>
          <w:lang w:eastAsia="zh-CN"/>
        </w:rPr>
      </w:pPr>
      <w:r w:rsidRPr="003C680E">
        <w:rPr>
          <w:rFonts w:ascii="Book Antiqua" w:eastAsia="Batang" w:hAnsi="Book Antiqua"/>
          <w:b/>
          <w:bCs/>
          <w:sz w:val="24"/>
          <w:szCs w:val="24"/>
        </w:rPr>
        <w:t>Correspondence to:</w:t>
      </w:r>
      <w:r w:rsidRPr="00D6110A">
        <w:rPr>
          <w:rFonts w:ascii="Book Antiqua" w:eastAsia="Batang" w:hAnsi="Book Antiqua"/>
          <w:b/>
          <w:bCs/>
          <w:sz w:val="24"/>
          <w:szCs w:val="24"/>
        </w:rPr>
        <w:t xml:space="preserve"> Yoon Tae Jeen, MD, PhD,</w:t>
      </w:r>
      <w:r w:rsidRPr="003C680E">
        <w:rPr>
          <w:rFonts w:ascii="Book Antiqua" w:eastAsia="Batang" w:hAnsi="Book Antiqua"/>
          <w:bCs/>
          <w:sz w:val="24"/>
          <w:szCs w:val="24"/>
        </w:rPr>
        <w:t xml:space="preserve"> </w:t>
      </w:r>
      <w:r w:rsidR="00D6110A" w:rsidRPr="00D6110A">
        <w:rPr>
          <w:rFonts w:ascii="Book Antiqua" w:eastAsia="Batang" w:hAnsi="Book Antiqua"/>
          <w:b/>
          <w:bCs/>
          <w:sz w:val="24"/>
          <w:szCs w:val="24"/>
        </w:rPr>
        <w:t>Professor</w:t>
      </w:r>
      <w:r w:rsidR="00D6110A" w:rsidRPr="00D6110A">
        <w:rPr>
          <w:rFonts w:ascii="Book Antiqua" w:eastAsia="SimSun" w:hAnsi="Book Antiqua" w:hint="eastAsia"/>
          <w:b/>
          <w:bCs/>
          <w:sz w:val="24"/>
          <w:szCs w:val="24"/>
          <w:lang w:eastAsia="zh-CN"/>
        </w:rPr>
        <w:t>,</w:t>
      </w:r>
      <w:r w:rsidR="00D6110A">
        <w:rPr>
          <w:rFonts w:ascii="Book Antiqua" w:eastAsia="SimSun" w:hAnsi="Book Antiqua" w:hint="eastAsia"/>
          <w:bCs/>
          <w:sz w:val="24"/>
          <w:szCs w:val="24"/>
          <w:lang w:eastAsia="zh-CN"/>
        </w:rPr>
        <w:t xml:space="preserve"> </w:t>
      </w:r>
      <w:r w:rsidRPr="003C680E">
        <w:rPr>
          <w:rFonts w:ascii="Book Antiqua" w:eastAsia="Batang" w:hAnsi="Book Antiqua"/>
          <w:bCs/>
          <w:sz w:val="24"/>
          <w:szCs w:val="24"/>
        </w:rPr>
        <w:t xml:space="preserve">Division of Gastroenterology and Hepatology, Department of Internal Medicine, Korea University Anam Hospital, Korea University College of Medicine, </w:t>
      </w:r>
      <w:bookmarkStart w:id="15" w:name="_Hlk509581457"/>
      <w:r w:rsidRPr="003C680E">
        <w:rPr>
          <w:rFonts w:ascii="Book Antiqua" w:eastAsia="Batang" w:hAnsi="Book Antiqua"/>
          <w:bCs/>
          <w:sz w:val="24"/>
          <w:szCs w:val="24"/>
        </w:rPr>
        <w:t>73, Inchon-ro, Seongbuk-gu, Seoul 02841</w:t>
      </w:r>
      <w:bookmarkEnd w:id="15"/>
      <w:r w:rsidRPr="003C680E">
        <w:rPr>
          <w:rFonts w:ascii="Book Antiqua" w:eastAsia="Batang" w:hAnsi="Book Antiqua"/>
          <w:bCs/>
          <w:sz w:val="24"/>
          <w:szCs w:val="24"/>
        </w:rPr>
        <w:t>,</w:t>
      </w:r>
      <w:r w:rsidR="00D75039" w:rsidRPr="003C680E">
        <w:rPr>
          <w:rFonts w:ascii="Book Antiqua" w:eastAsia="Batang" w:hAnsi="Book Antiqua"/>
          <w:bCs/>
          <w:sz w:val="24"/>
          <w:szCs w:val="24"/>
        </w:rPr>
        <w:t xml:space="preserve"> </w:t>
      </w:r>
      <w:r w:rsidRPr="003C680E">
        <w:rPr>
          <w:rFonts w:ascii="Book Antiqua" w:eastAsia="Batang" w:hAnsi="Book Antiqua"/>
          <w:bCs/>
          <w:sz w:val="24"/>
          <w:szCs w:val="24"/>
        </w:rPr>
        <w:t>South Korea. ytjeen</w:t>
      </w:r>
      <w:r w:rsidRPr="003C680E">
        <w:rPr>
          <w:rFonts w:ascii="Book Antiqua" w:hAnsi="Book Antiqua"/>
          <w:bCs/>
          <w:sz w:val="24"/>
          <w:szCs w:val="24"/>
        </w:rPr>
        <w:t>@korea.ac.kr</w:t>
      </w:r>
      <w:r w:rsidR="00D6110A">
        <w:rPr>
          <w:rFonts w:ascii="Book Antiqua" w:eastAsia="Batang" w:hAnsi="Book Antiqua"/>
          <w:bCs/>
          <w:sz w:val="24"/>
          <w:szCs w:val="24"/>
        </w:rPr>
        <w:t xml:space="preserve"> </w:t>
      </w:r>
    </w:p>
    <w:p w14:paraId="018113E5" w14:textId="61970CD1" w:rsidR="00D6110A" w:rsidRDefault="003B4C51" w:rsidP="003C680E">
      <w:pPr>
        <w:widowControl/>
        <w:wordWrap/>
        <w:autoSpaceDE/>
        <w:autoSpaceDN/>
        <w:adjustRightInd w:val="0"/>
        <w:snapToGrid w:val="0"/>
        <w:spacing w:line="360" w:lineRule="auto"/>
        <w:textAlignment w:val="center"/>
        <w:rPr>
          <w:rFonts w:ascii="Book Antiqua" w:eastAsia="SimSun" w:hAnsi="Book Antiqua"/>
          <w:bCs/>
          <w:sz w:val="24"/>
          <w:szCs w:val="24"/>
          <w:lang w:eastAsia="zh-CN"/>
        </w:rPr>
      </w:pPr>
      <w:r w:rsidRPr="00D6110A">
        <w:rPr>
          <w:rFonts w:ascii="Book Antiqua" w:eastAsia="Batang" w:hAnsi="Book Antiqua"/>
          <w:b/>
          <w:bCs/>
          <w:sz w:val="24"/>
          <w:szCs w:val="24"/>
        </w:rPr>
        <w:t>Tel</w:t>
      </w:r>
      <w:r w:rsidRPr="00D6110A">
        <w:rPr>
          <w:rFonts w:ascii="Book Antiqua" w:eastAsia="SimSun" w:hAnsi="Book Antiqua"/>
          <w:b/>
          <w:bCs/>
          <w:sz w:val="24"/>
          <w:szCs w:val="24"/>
          <w:lang w:eastAsia="zh-CN"/>
        </w:rPr>
        <w:t>ephone</w:t>
      </w:r>
      <w:r w:rsidRPr="00D6110A">
        <w:rPr>
          <w:rFonts w:ascii="Book Antiqua" w:eastAsia="Batang" w:hAnsi="Book Antiqua"/>
          <w:b/>
          <w:bCs/>
          <w:sz w:val="24"/>
          <w:szCs w:val="24"/>
        </w:rPr>
        <w:t>:</w:t>
      </w:r>
      <w:r w:rsidR="00D6110A">
        <w:rPr>
          <w:rFonts w:ascii="Book Antiqua" w:eastAsia="Batang" w:hAnsi="Book Antiqua"/>
          <w:bCs/>
          <w:sz w:val="24"/>
          <w:szCs w:val="24"/>
        </w:rPr>
        <w:t xml:space="preserve"> +82-2-920</w:t>
      </w:r>
      <w:r w:rsidRPr="003C680E">
        <w:rPr>
          <w:rFonts w:ascii="Book Antiqua" w:eastAsia="Batang" w:hAnsi="Book Antiqua"/>
          <w:bCs/>
          <w:sz w:val="24"/>
          <w:szCs w:val="24"/>
        </w:rPr>
        <w:t>6555</w:t>
      </w:r>
    </w:p>
    <w:p w14:paraId="7FECDAC0" w14:textId="22BE1CD7" w:rsidR="003B4C51" w:rsidRPr="003C680E" w:rsidRDefault="003B4C51" w:rsidP="003C680E">
      <w:pPr>
        <w:widowControl/>
        <w:wordWrap/>
        <w:autoSpaceDE/>
        <w:autoSpaceDN/>
        <w:adjustRightInd w:val="0"/>
        <w:snapToGrid w:val="0"/>
        <w:spacing w:line="360" w:lineRule="auto"/>
        <w:textAlignment w:val="center"/>
        <w:rPr>
          <w:rFonts w:ascii="Book Antiqua" w:eastAsia="SimSun" w:hAnsi="Book Antiqua"/>
          <w:bCs/>
          <w:sz w:val="24"/>
          <w:szCs w:val="24"/>
          <w:lang w:eastAsia="zh-CN"/>
        </w:rPr>
      </w:pPr>
      <w:r w:rsidRPr="00D6110A">
        <w:rPr>
          <w:rFonts w:ascii="Book Antiqua" w:eastAsia="Batang" w:hAnsi="Book Antiqua"/>
          <w:b/>
          <w:bCs/>
          <w:sz w:val="24"/>
          <w:szCs w:val="24"/>
        </w:rPr>
        <w:t xml:space="preserve">Fax: </w:t>
      </w:r>
      <w:r w:rsidR="00D6110A">
        <w:rPr>
          <w:rFonts w:ascii="Book Antiqua" w:eastAsia="Batang" w:hAnsi="Book Antiqua"/>
          <w:bCs/>
          <w:sz w:val="24"/>
          <w:szCs w:val="24"/>
        </w:rPr>
        <w:t>+82-2-953</w:t>
      </w:r>
      <w:r w:rsidRPr="003C680E">
        <w:rPr>
          <w:rFonts w:ascii="Book Antiqua" w:eastAsia="Batang" w:hAnsi="Book Antiqua"/>
          <w:bCs/>
          <w:sz w:val="24"/>
          <w:szCs w:val="24"/>
        </w:rPr>
        <w:t>1943</w:t>
      </w:r>
    </w:p>
    <w:p w14:paraId="456C3D5C" w14:textId="77777777" w:rsidR="003B4C51" w:rsidRPr="003C680E" w:rsidRDefault="003B4C51" w:rsidP="003C680E">
      <w:pPr>
        <w:widowControl/>
        <w:wordWrap/>
        <w:autoSpaceDE/>
        <w:autoSpaceDN/>
        <w:adjustRightInd w:val="0"/>
        <w:snapToGrid w:val="0"/>
        <w:spacing w:line="360" w:lineRule="auto"/>
        <w:textAlignment w:val="center"/>
        <w:rPr>
          <w:rFonts w:ascii="Book Antiqua" w:eastAsia="SimSun" w:hAnsi="Book Antiqua"/>
          <w:bCs/>
          <w:sz w:val="24"/>
          <w:szCs w:val="24"/>
          <w:lang w:eastAsia="zh-CN"/>
        </w:rPr>
      </w:pPr>
    </w:p>
    <w:p w14:paraId="41ADC82A" w14:textId="7C861E75" w:rsidR="00D6110A" w:rsidRPr="00D6110A" w:rsidRDefault="00D6110A" w:rsidP="00D6110A">
      <w:pPr>
        <w:wordWrap/>
        <w:autoSpaceDE/>
        <w:autoSpaceDN/>
        <w:adjustRightInd w:val="0"/>
        <w:snapToGrid w:val="0"/>
        <w:spacing w:line="360" w:lineRule="auto"/>
        <w:rPr>
          <w:rFonts w:ascii="Book Antiqua" w:eastAsia="SimSun" w:hAnsi="Book Antiqua"/>
          <w:color w:val="000000"/>
          <w:sz w:val="24"/>
          <w:szCs w:val="24"/>
          <w:lang w:eastAsia="zh-CN"/>
        </w:rPr>
      </w:pPr>
      <w:r w:rsidRPr="00D6110A">
        <w:rPr>
          <w:rFonts w:ascii="Book Antiqua" w:eastAsia="SimSun" w:hAnsi="Book Antiqua"/>
          <w:b/>
          <w:color w:val="000000"/>
          <w:sz w:val="24"/>
          <w:szCs w:val="24"/>
          <w:lang w:eastAsia="zh-CN"/>
        </w:rPr>
        <w:t>Received:</w:t>
      </w:r>
      <w:r w:rsidRPr="00D6110A">
        <w:rPr>
          <w:rFonts w:ascii="Book Antiqua" w:eastAsia="SimSun" w:hAnsi="Book Antiqua"/>
          <w:color w:val="000000"/>
          <w:sz w:val="24"/>
          <w:szCs w:val="24"/>
          <w:lang w:eastAsia="zh-CN"/>
        </w:rPr>
        <w:t xml:space="preserve"> </w:t>
      </w:r>
      <w:r>
        <w:rPr>
          <w:rFonts w:ascii="Book Antiqua" w:eastAsia="SimSun" w:hAnsi="Book Antiqua" w:cs="Arial" w:hint="eastAsia"/>
          <w:color w:val="000000"/>
          <w:kern w:val="0"/>
          <w:sz w:val="24"/>
          <w:szCs w:val="24"/>
          <w:lang w:eastAsia="zh-CN"/>
        </w:rPr>
        <w:t>March</w:t>
      </w:r>
      <w:r w:rsidRPr="00D6110A">
        <w:rPr>
          <w:rFonts w:ascii="Book Antiqua" w:eastAsia="SimSun" w:hAnsi="Book Antiqua" w:cs="Arial" w:hint="eastAsia"/>
          <w:color w:val="000000"/>
          <w:kern w:val="0"/>
          <w:sz w:val="24"/>
          <w:szCs w:val="24"/>
          <w:lang w:eastAsia="zh-CN"/>
        </w:rPr>
        <w:t xml:space="preserve"> 2</w:t>
      </w:r>
      <w:r>
        <w:rPr>
          <w:rFonts w:ascii="Book Antiqua" w:eastAsia="SimSun" w:hAnsi="Book Antiqua" w:cs="Arial" w:hint="eastAsia"/>
          <w:color w:val="000000"/>
          <w:kern w:val="0"/>
          <w:sz w:val="24"/>
          <w:szCs w:val="24"/>
          <w:lang w:eastAsia="zh-CN"/>
        </w:rPr>
        <w:t>3</w:t>
      </w:r>
      <w:r w:rsidRPr="00D6110A">
        <w:rPr>
          <w:rFonts w:ascii="Book Antiqua" w:eastAsia="SimSun" w:hAnsi="Book Antiqua" w:cs="Arial" w:hint="eastAsia"/>
          <w:color w:val="000000"/>
          <w:kern w:val="0"/>
          <w:sz w:val="24"/>
          <w:szCs w:val="24"/>
          <w:lang w:eastAsia="zh-CN"/>
        </w:rPr>
        <w:t>, 2018</w:t>
      </w:r>
    </w:p>
    <w:p w14:paraId="42E4B9EA" w14:textId="4F929AB8" w:rsidR="00D6110A" w:rsidRPr="00D6110A" w:rsidRDefault="00D6110A" w:rsidP="00D6110A">
      <w:pPr>
        <w:wordWrap/>
        <w:autoSpaceDE/>
        <w:autoSpaceDN/>
        <w:adjustRightInd w:val="0"/>
        <w:snapToGrid w:val="0"/>
        <w:spacing w:line="360" w:lineRule="auto"/>
        <w:rPr>
          <w:rFonts w:ascii="Book Antiqua" w:eastAsia="SimSun" w:hAnsi="Book Antiqua"/>
          <w:color w:val="000000"/>
          <w:sz w:val="24"/>
          <w:szCs w:val="24"/>
          <w:lang w:eastAsia="zh-CN"/>
        </w:rPr>
      </w:pPr>
      <w:r w:rsidRPr="00D6110A">
        <w:rPr>
          <w:rFonts w:ascii="Book Antiqua" w:eastAsia="SimSun" w:hAnsi="Book Antiqua"/>
          <w:b/>
          <w:color w:val="000000"/>
          <w:sz w:val="24"/>
          <w:szCs w:val="24"/>
          <w:lang w:eastAsia="zh-CN"/>
        </w:rPr>
        <w:t>Peer-review started:</w:t>
      </w:r>
      <w:r w:rsidRPr="00D6110A">
        <w:rPr>
          <w:rFonts w:ascii="Book Antiqua" w:eastAsia="SimSun" w:hAnsi="Book Antiqua"/>
          <w:color w:val="000000"/>
          <w:sz w:val="24"/>
          <w:szCs w:val="24"/>
          <w:lang w:eastAsia="zh-CN"/>
        </w:rPr>
        <w:t xml:space="preserve"> </w:t>
      </w:r>
      <w:r>
        <w:rPr>
          <w:rFonts w:ascii="Book Antiqua" w:eastAsia="SimSun" w:hAnsi="Book Antiqua" w:cs="Arial" w:hint="eastAsia"/>
          <w:color w:val="000000"/>
          <w:kern w:val="0"/>
          <w:sz w:val="24"/>
          <w:szCs w:val="24"/>
          <w:lang w:eastAsia="zh-CN"/>
        </w:rPr>
        <w:t>March</w:t>
      </w:r>
      <w:r w:rsidRPr="00D6110A">
        <w:rPr>
          <w:rFonts w:ascii="Book Antiqua" w:eastAsia="SimSun" w:hAnsi="Book Antiqua" w:cs="Arial" w:hint="eastAsia"/>
          <w:color w:val="000000"/>
          <w:kern w:val="0"/>
          <w:sz w:val="24"/>
          <w:szCs w:val="24"/>
          <w:lang w:eastAsia="zh-CN"/>
        </w:rPr>
        <w:t xml:space="preserve"> 2</w:t>
      </w:r>
      <w:r>
        <w:rPr>
          <w:rFonts w:ascii="Book Antiqua" w:eastAsia="SimSun" w:hAnsi="Book Antiqua" w:cs="Arial" w:hint="eastAsia"/>
          <w:color w:val="000000"/>
          <w:kern w:val="0"/>
          <w:sz w:val="24"/>
          <w:szCs w:val="24"/>
          <w:lang w:eastAsia="zh-CN"/>
        </w:rPr>
        <w:t>5</w:t>
      </w:r>
      <w:r w:rsidRPr="00D6110A">
        <w:rPr>
          <w:rFonts w:ascii="Book Antiqua" w:eastAsia="SimSun" w:hAnsi="Book Antiqua" w:cs="Arial" w:hint="eastAsia"/>
          <w:color w:val="000000"/>
          <w:kern w:val="0"/>
          <w:sz w:val="24"/>
          <w:szCs w:val="24"/>
          <w:lang w:eastAsia="zh-CN"/>
        </w:rPr>
        <w:t>, 2018</w:t>
      </w:r>
    </w:p>
    <w:p w14:paraId="5BBD2ADC" w14:textId="2D45A0B6" w:rsidR="00D6110A" w:rsidRPr="00D6110A" w:rsidRDefault="00D6110A" w:rsidP="00D6110A">
      <w:pPr>
        <w:wordWrap/>
        <w:autoSpaceDE/>
        <w:autoSpaceDN/>
        <w:adjustRightInd w:val="0"/>
        <w:snapToGrid w:val="0"/>
        <w:spacing w:line="360" w:lineRule="auto"/>
        <w:rPr>
          <w:rFonts w:ascii="Book Antiqua" w:eastAsia="SimSun" w:hAnsi="Book Antiqua"/>
          <w:color w:val="000000"/>
          <w:sz w:val="24"/>
          <w:szCs w:val="24"/>
          <w:lang w:eastAsia="zh-CN"/>
        </w:rPr>
      </w:pPr>
      <w:r w:rsidRPr="00D6110A">
        <w:rPr>
          <w:rFonts w:ascii="Book Antiqua" w:eastAsia="SimSun" w:hAnsi="Book Antiqua"/>
          <w:b/>
          <w:color w:val="000000"/>
          <w:sz w:val="24"/>
          <w:szCs w:val="24"/>
          <w:lang w:eastAsia="zh-CN"/>
        </w:rPr>
        <w:t>First decision:</w:t>
      </w:r>
      <w:r w:rsidRPr="00D6110A">
        <w:rPr>
          <w:rFonts w:ascii="Book Antiqua" w:eastAsia="SimSun" w:hAnsi="Book Antiqua"/>
          <w:color w:val="000000"/>
          <w:sz w:val="24"/>
          <w:szCs w:val="24"/>
          <w:lang w:eastAsia="zh-CN"/>
        </w:rPr>
        <w:t xml:space="preserve"> </w:t>
      </w:r>
      <w:r>
        <w:rPr>
          <w:rFonts w:ascii="Book Antiqua" w:eastAsia="SimSun" w:hAnsi="Book Antiqua" w:cs="Arial" w:hint="eastAsia"/>
          <w:color w:val="000000"/>
          <w:kern w:val="0"/>
          <w:sz w:val="24"/>
          <w:szCs w:val="24"/>
          <w:lang w:eastAsia="zh-CN"/>
        </w:rPr>
        <w:t>April</w:t>
      </w:r>
      <w:r w:rsidRPr="00D6110A">
        <w:rPr>
          <w:rFonts w:ascii="Book Antiqua" w:eastAsia="SimSun" w:hAnsi="Book Antiqua" w:cs="Arial" w:hint="eastAsia"/>
          <w:color w:val="000000"/>
          <w:kern w:val="0"/>
          <w:sz w:val="24"/>
          <w:szCs w:val="24"/>
          <w:lang w:eastAsia="zh-CN"/>
        </w:rPr>
        <w:t xml:space="preserve"> </w:t>
      </w:r>
      <w:r>
        <w:rPr>
          <w:rFonts w:ascii="Book Antiqua" w:eastAsia="SimSun" w:hAnsi="Book Antiqua" w:cs="Arial" w:hint="eastAsia"/>
          <w:color w:val="000000"/>
          <w:kern w:val="0"/>
          <w:sz w:val="24"/>
          <w:szCs w:val="24"/>
          <w:lang w:eastAsia="zh-CN"/>
        </w:rPr>
        <w:t>18</w:t>
      </w:r>
      <w:r w:rsidRPr="00D6110A">
        <w:rPr>
          <w:rFonts w:ascii="Book Antiqua" w:eastAsia="SimSun" w:hAnsi="Book Antiqua" w:cs="Arial" w:hint="eastAsia"/>
          <w:color w:val="000000"/>
          <w:kern w:val="0"/>
          <w:sz w:val="24"/>
          <w:szCs w:val="24"/>
          <w:lang w:eastAsia="zh-CN"/>
        </w:rPr>
        <w:t>, 2018</w:t>
      </w:r>
    </w:p>
    <w:p w14:paraId="0322267F" w14:textId="3DE7A5AC" w:rsidR="00D6110A" w:rsidRPr="00D6110A" w:rsidRDefault="00D6110A" w:rsidP="00D6110A">
      <w:pPr>
        <w:wordWrap/>
        <w:autoSpaceDE/>
        <w:autoSpaceDN/>
        <w:adjustRightInd w:val="0"/>
        <w:snapToGrid w:val="0"/>
        <w:spacing w:line="360" w:lineRule="auto"/>
        <w:rPr>
          <w:rFonts w:ascii="Book Antiqua" w:eastAsia="SimSun" w:hAnsi="Book Antiqua"/>
          <w:color w:val="000000"/>
          <w:sz w:val="24"/>
          <w:szCs w:val="24"/>
          <w:lang w:eastAsia="zh-CN"/>
        </w:rPr>
      </w:pPr>
      <w:r w:rsidRPr="00D6110A">
        <w:rPr>
          <w:rFonts w:ascii="Book Antiqua" w:eastAsia="SimSun" w:hAnsi="Book Antiqua"/>
          <w:b/>
          <w:color w:val="000000"/>
          <w:sz w:val="24"/>
          <w:szCs w:val="24"/>
          <w:lang w:eastAsia="zh-CN"/>
        </w:rPr>
        <w:t>Revised:</w:t>
      </w:r>
      <w:r w:rsidRPr="00D6110A">
        <w:rPr>
          <w:rFonts w:ascii="Book Antiqua" w:eastAsia="SimSun" w:hAnsi="Book Antiqua"/>
          <w:color w:val="000000"/>
          <w:sz w:val="24"/>
          <w:szCs w:val="24"/>
          <w:lang w:eastAsia="zh-CN"/>
        </w:rPr>
        <w:t xml:space="preserve"> </w:t>
      </w:r>
      <w:r>
        <w:rPr>
          <w:rFonts w:ascii="Book Antiqua" w:eastAsia="SimSun" w:hAnsi="Book Antiqua" w:cs="Arial" w:hint="eastAsia"/>
          <w:color w:val="000000"/>
          <w:kern w:val="0"/>
          <w:sz w:val="24"/>
          <w:szCs w:val="24"/>
          <w:lang w:eastAsia="zh-CN"/>
        </w:rPr>
        <w:t>April</w:t>
      </w:r>
      <w:r w:rsidRPr="00D6110A">
        <w:rPr>
          <w:rFonts w:ascii="Book Antiqua" w:eastAsia="SimSun" w:hAnsi="Book Antiqua" w:cs="Arial" w:hint="eastAsia"/>
          <w:color w:val="000000"/>
          <w:kern w:val="0"/>
          <w:sz w:val="24"/>
          <w:szCs w:val="24"/>
          <w:lang w:eastAsia="zh-CN"/>
        </w:rPr>
        <w:t xml:space="preserve"> 2</w:t>
      </w:r>
      <w:r>
        <w:rPr>
          <w:rFonts w:ascii="Book Antiqua" w:eastAsia="SimSun" w:hAnsi="Book Antiqua" w:cs="Arial" w:hint="eastAsia"/>
          <w:color w:val="000000"/>
          <w:kern w:val="0"/>
          <w:sz w:val="24"/>
          <w:szCs w:val="24"/>
          <w:lang w:eastAsia="zh-CN"/>
        </w:rPr>
        <w:t>3</w:t>
      </w:r>
      <w:r w:rsidRPr="00D6110A">
        <w:rPr>
          <w:rFonts w:ascii="Book Antiqua" w:eastAsia="SimSun" w:hAnsi="Book Antiqua" w:cs="Arial" w:hint="eastAsia"/>
          <w:color w:val="000000"/>
          <w:kern w:val="0"/>
          <w:sz w:val="24"/>
          <w:szCs w:val="24"/>
          <w:lang w:eastAsia="zh-CN"/>
        </w:rPr>
        <w:t>, 2018</w:t>
      </w:r>
    </w:p>
    <w:p w14:paraId="502B912E" w14:textId="5CE82420" w:rsidR="00D6110A" w:rsidRPr="004D22AE" w:rsidRDefault="00D6110A" w:rsidP="004D22AE">
      <w:pPr>
        <w:spacing w:line="360" w:lineRule="auto"/>
        <w:rPr>
          <w:rFonts w:ascii="Book Antiqua" w:hAnsi="Book Antiqua"/>
          <w:color w:val="000000"/>
          <w:sz w:val="24"/>
        </w:rPr>
      </w:pPr>
      <w:r w:rsidRPr="00D6110A">
        <w:rPr>
          <w:rFonts w:ascii="Book Antiqua" w:eastAsia="SimSun" w:hAnsi="Book Antiqua"/>
          <w:b/>
          <w:color w:val="000000"/>
          <w:sz w:val="24"/>
          <w:szCs w:val="24"/>
          <w:lang w:eastAsia="zh-CN"/>
        </w:rPr>
        <w:t>Accepted:</w:t>
      </w:r>
      <w:bookmarkStart w:id="16" w:name="OLE_LINK146"/>
      <w:bookmarkStart w:id="17" w:name="OLE_LINK147"/>
      <w:r w:rsidR="004D22AE" w:rsidRPr="004D22AE">
        <w:rPr>
          <w:rFonts w:ascii="Book Antiqua" w:hAnsi="Book Antiqua"/>
          <w:color w:val="000000"/>
          <w:sz w:val="24"/>
        </w:rPr>
        <w:t xml:space="preserve"> </w:t>
      </w:r>
      <w:r w:rsidR="004D22AE">
        <w:rPr>
          <w:rFonts w:ascii="Book Antiqua" w:hAnsi="Book Antiqua"/>
          <w:color w:val="000000"/>
          <w:sz w:val="24"/>
        </w:rPr>
        <w:t>April 26, 2018</w:t>
      </w:r>
      <w:bookmarkStart w:id="18" w:name="_GoBack"/>
      <w:bookmarkEnd w:id="16"/>
      <w:bookmarkEnd w:id="17"/>
      <w:bookmarkEnd w:id="18"/>
      <w:r w:rsidRPr="00D6110A">
        <w:rPr>
          <w:rFonts w:ascii="Book Antiqua" w:eastAsia="SimSun" w:hAnsi="Book Antiqua"/>
          <w:color w:val="000000"/>
          <w:sz w:val="24"/>
          <w:szCs w:val="24"/>
          <w:lang w:eastAsia="zh-CN"/>
        </w:rPr>
        <w:t xml:space="preserve"> </w:t>
      </w:r>
    </w:p>
    <w:p w14:paraId="326D70A6" w14:textId="77777777" w:rsidR="00D6110A" w:rsidRPr="00D6110A" w:rsidRDefault="00D6110A" w:rsidP="00D6110A">
      <w:pPr>
        <w:wordWrap/>
        <w:autoSpaceDE/>
        <w:autoSpaceDN/>
        <w:adjustRightInd w:val="0"/>
        <w:snapToGrid w:val="0"/>
        <w:spacing w:line="360" w:lineRule="auto"/>
        <w:rPr>
          <w:rFonts w:ascii="Book Antiqua" w:eastAsia="SimSun" w:hAnsi="Book Antiqua"/>
          <w:b/>
          <w:color w:val="000000"/>
          <w:sz w:val="24"/>
          <w:szCs w:val="24"/>
          <w:lang w:eastAsia="zh-CN"/>
        </w:rPr>
      </w:pPr>
      <w:r w:rsidRPr="00D6110A">
        <w:rPr>
          <w:rFonts w:ascii="Book Antiqua" w:eastAsia="SimSun" w:hAnsi="Book Antiqua"/>
          <w:b/>
          <w:color w:val="000000"/>
          <w:sz w:val="24"/>
          <w:szCs w:val="24"/>
          <w:lang w:eastAsia="zh-CN"/>
        </w:rPr>
        <w:t>Article in press:</w:t>
      </w:r>
    </w:p>
    <w:p w14:paraId="2B87601B" w14:textId="78BDFF9F" w:rsidR="00D6110A" w:rsidRDefault="00D6110A" w:rsidP="00D6110A">
      <w:pPr>
        <w:wordWrap/>
        <w:autoSpaceDE/>
        <w:autoSpaceDN/>
        <w:adjustRightInd w:val="0"/>
        <w:snapToGrid w:val="0"/>
        <w:spacing w:line="360" w:lineRule="auto"/>
        <w:rPr>
          <w:rFonts w:ascii="Book Antiqua" w:eastAsia="SimSun" w:hAnsi="Book Antiqua"/>
          <w:b/>
          <w:color w:val="000000"/>
          <w:sz w:val="24"/>
          <w:szCs w:val="24"/>
          <w:lang w:eastAsia="zh-CN"/>
        </w:rPr>
      </w:pPr>
      <w:r w:rsidRPr="00D6110A">
        <w:rPr>
          <w:rFonts w:ascii="Book Antiqua" w:eastAsia="SimSun" w:hAnsi="Book Antiqua"/>
          <w:b/>
          <w:color w:val="000000"/>
          <w:sz w:val="24"/>
          <w:szCs w:val="24"/>
          <w:lang w:eastAsia="zh-CN"/>
        </w:rPr>
        <w:t>Published online:</w:t>
      </w:r>
    </w:p>
    <w:p w14:paraId="5F123E4D" w14:textId="77777777" w:rsidR="00D6110A" w:rsidRDefault="00D6110A">
      <w:pPr>
        <w:widowControl/>
        <w:wordWrap/>
        <w:autoSpaceDE/>
        <w:autoSpaceDN/>
        <w:spacing w:after="200" w:line="276" w:lineRule="auto"/>
        <w:rPr>
          <w:rFonts w:ascii="Book Antiqua" w:eastAsia="SimSun" w:hAnsi="Book Antiqua"/>
          <w:b/>
          <w:color w:val="000000"/>
          <w:sz w:val="24"/>
          <w:szCs w:val="24"/>
          <w:lang w:eastAsia="zh-CN"/>
        </w:rPr>
      </w:pPr>
      <w:r>
        <w:rPr>
          <w:rFonts w:ascii="Book Antiqua" w:eastAsia="SimSun" w:hAnsi="Book Antiqua"/>
          <w:b/>
          <w:color w:val="000000"/>
          <w:sz w:val="24"/>
          <w:szCs w:val="24"/>
          <w:lang w:eastAsia="zh-CN"/>
        </w:rPr>
        <w:br w:type="page"/>
      </w:r>
    </w:p>
    <w:p w14:paraId="60026C06" w14:textId="134BD40A" w:rsidR="003B4C51" w:rsidRPr="00D6110A" w:rsidRDefault="003B4C51" w:rsidP="00D6110A">
      <w:pPr>
        <w:widowControl/>
        <w:wordWrap/>
        <w:autoSpaceDE/>
        <w:autoSpaceDN/>
        <w:spacing w:after="200" w:line="276" w:lineRule="auto"/>
        <w:rPr>
          <w:rFonts w:ascii="Book Antiqua" w:eastAsia="SimSun" w:hAnsi="Book Antiqua"/>
          <w:b/>
          <w:color w:val="000000"/>
          <w:sz w:val="24"/>
          <w:szCs w:val="24"/>
          <w:lang w:eastAsia="zh-CN"/>
        </w:rPr>
      </w:pPr>
      <w:r w:rsidRPr="003C680E">
        <w:rPr>
          <w:rFonts w:ascii="Book Antiqua" w:eastAsia="AppleMyungjo" w:hAnsi="Book Antiqua"/>
          <w:b/>
          <w:sz w:val="24"/>
          <w:szCs w:val="24"/>
        </w:rPr>
        <w:lastRenderedPageBreak/>
        <w:t>Abstract</w:t>
      </w:r>
    </w:p>
    <w:p w14:paraId="57F70FF3" w14:textId="3C55AB04" w:rsidR="003B4C51" w:rsidRPr="003C680E" w:rsidRDefault="003B4C51" w:rsidP="003C680E">
      <w:pPr>
        <w:wordWrap/>
        <w:adjustRightInd w:val="0"/>
        <w:snapToGrid w:val="0"/>
        <w:spacing w:line="360" w:lineRule="auto"/>
        <w:rPr>
          <w:rFonts w:ascii="Book Antiqua" w:eastAsia="AppleMyungjo" w:hAnsi="Book Antiqua"/>
          <w:sz w:val="24"/>
          <w:szCs w:val="24"/>
        </w:rPr>
      </w:pPr>
      <w:r w:rsidRPr="003C680E">
        <w:rPr>
          <w:rFonts w:ascii="Book Antiqua" w:eastAsia="AppleMyungjo" w:hAnsi="Book Antiqua"/>
          <w:kern w:val="0"/>
          <w:sz w:val="24"/>
          <w:szCs w:val="24"/>
        </w:rPr>
        <w:t xml:space="preserve">In inflammatory bowel disease (IBD), </w:t>
      </w:r>
      <w:r w:rsidR="008D7B3A" w:rsidRPr="003C680E">
        <w:rPr>
          <w:rFonts w:ascii="Book Antiqua" w:eastAsia="AppleMyungjo" w:hAnsi="Book Antiqua"/>
          <w:kern w:val="0"/>
          <w:sz w:val="24"/>
          <w:szCs w:val="24"/>
        </w:rPr>
        <w:t xml:space="preserve">tumor necrosis factor </w:t>
      </w:r>
      <w:r w:rsidRPr="003C680E">
        <w:rPr>
          <w:rFonts w:ascii="Book Antiqua" w:eastAsia="AppleMyungjo" w:hAnsi="Book Antiqua"/>
          <w:kern w:val="0"/>
          <w:sz w:val="24"/>
          <w:szCs w:val="24"/>
        </w:rPr>
        <w:t xml:space="preserve">plays an important role in mediating inflammation, but several other pathways are also involved in eliciting an inflammatory response. One such pathway is the invasion of the intestinal mucosa by leukocytes. Leukocytes within the systemic circulation </w:t>
      </w:r>
      <w:r w:rsidR="00A64E9A" w:rsidRPr="003C680E">
        <w:rPr>
          <w:rFonts w:ascii="Book Antiqua" w:eastAsia="AppleMyungjo" w:hAnsi="Book Antiqua"/>
          <w:kern w:val="0"/>
          <w:sz w:val="24"/>
          <w:szCs w:val="24"/>
        </w:rPr>
        <w:t>move</w:t>
      </w:r>
      <w:r w:rsidRPr="003C680E">
        <w:rPr>
          <w:rFonts w:ascii="Book Antiqua" w:eastAsia="AppleMyungjo" w:hAnsi="Book Antiqua"/>
          <w:kern w:val="0"/>
          <w:sz w:val="24"/>
          <w:szCs w:val="24"/>
        </w:rPr>
        <w:t xml:space="preserve"> t</w:t>
      </w:r>
      <w:r w:rsidR="00E042C7" w:rsidRPr="003C680E">
        <w:rPr>
          <w:rFonts w:ascii="Book Antiqua" w:eastAsia="AppleMyungjo" w:hAnsi="Book Antiqua"/>
          <w:kern w:val="0"/>
          <w:sz w:val="24"/>
          <w:szCs w:val="24"/>
        </w:rPr>
        <w:t>o</w:t>
      </w:r>
      <w:r w:rsidRPr="003C680E">
        <w:rPr>
          <w:rFonts w:ascii="Book Antiqua" w:eastAsia="AppleMyungjo" w:hAnsi="Book Antiqua"/>
          <w:kern w:val="0"/>
          <w:sz w:val="24"/>
          <w:szCs w:val="24"/>
        </w:rPr>
        <w:t xml:space="preserve"> sites of </w:t>
      </w:r>
      <w:r w:rsidR="00DD73B8" w:rsidRPr="003C680E">
        <w:rPr>
          <w:rFonts w:ascii="Book Antiqua" w:eastAsia="AppleMyungjo" w:hAnsi="Book Antiqua"/>
          <w:kern w:val="0"/>
          <w:sz w:val="24"/>
          <w:szCs w:val="24"/>
        </w:rPr>
        <w:t>inflammation, and</w:t>
      </w:r>
      <w:r w:rsidRPr="003C680E">
        <w:rPr>
          <w:rFonts w:ascii="Book Antiqua" w:eastAsia="AppleMyungjo" w:hAnsi="Book Antiqua"/>
          <w:kern w:val="0"/>
          <w:sz w:val="24"/>
          <w:szCs w:val="24"/>
        </w:rPr>
        <w:t xml:space="preserve"> blocking this pathway could be an important treatment strategy</w:t>
      </w:r>
      <w:r w:rsidR="00AD22DC" w:rsidRPr="003C680E">
        <w:rPr>
          <w:rFonts w:ascii="Book Antiqua" w:eastAsia="AppleMyungjo" w:hAnsi="Book Antiqua"/>
          <w:kern w:val="0"/>
          <w:sz w:val="24"/>
          <w:szCs w:val="24"/>
        </w:rPr>
        <w:t xml:space="preserve"> for IBD</w:t>
      </w:r>
      <w:r w:rsidRPr="003C680E">
        <w:rPr>
          <w:rFonts w:ascii="Book Antiqua" w:eastAsia="AppleMyungjo" w:hAnsi="Book Antiqua"/>
          <w:kern w:val="0"/>
          <w:sz w:val="24"/>
          <w:szCs w:val="24"/>
        </w:rPr>
        <w:t xml:space="preserve">. Anti-integrin therapy blocks the action of integrin on the surface of circulating immune cells and endothelial cell adhesion molecules, thereby inhibiting the interactions between leukocytes and intestinal blood vessels. Natalizumab, which acts on α4-integrin, was the first such drug to be approved for </w:t>
      </w:r>
      <w:r w:rsidR="000635D2" w:rsidRPr="003C680E">
        <w:rPr>
          <w:rFonts w:ascii="Book Antiqua" w:eastAsia="AppleMyungjo" w:hAnsi="Book Antiqua"/>
          <w:kern w:val="0"/>
          <w:sz w:val="24"/>
          <w:szCs w:val="24"/>
        </w:rPr>
        <w:t>Crohn’s disease</w:t>
      </w:r>
      <w:r w:rsidRPr="003C680E">
        <w:rPr>
          <w:rFonts w:ascii="Book Antiqua" w:eastAsia="AppleMyungjo" w:hAnsi="Book Antiqua"/>
          <w:kern w:val="0"/>
          <w:sz w:val="24"/>
          <w:szCs w:val="24"/>
        </w:rPr>
        <w:t xml:space="preserve">, but its use is limited due to the risk of </w:t>
      </w:r>
      <w:r w:rsidRPr="003C680E">
        <w:rPr>
          <w:rFonts w:ascii="Book Antiqua" w:eastAsia="AppleMyungjo" w:hAnsi="Book Antiqua"/>
          <w:sz w:val="24"/>
          <w:szCs w:val="24"/>
        </w:rPr>
        <w:t>progressive multifocal leukoencephalopathy</w:t>
      </w:r>
      <w:r w:rsidRPr="003C680E">
        <w:rPr>
          <w:rFonts w:ascii="Book Antiqua" w:eastAsia="AppleMyungjo" w:hAnsi="Book Antiqua"/>
          <w:kern w:val="0"/>
          <w:sz w:val="24"/>
          <w:szCs w:val="24"/>
        </w:rPr>
        <w:t xml:space="preserve">. </w:t>
      </w:r>
      <w:r w:rsidRPr="003C680E">
        <w:rPr>
          <w:rFonts w:ascii="Book Antiqua" w:eastAsia="AppleMyungjo" w:hAnsi="Book Antiqua"/>
          <w:sz w:val="24"/>
          <w:szCs w:val="24"/>
        </w:rPr>
        <w:t>Vedolizumab</w:t>
      </w:r>
      <w:r w:rsidRPr="003C680E">
        <w:rPr>
          <w:rFonts w:ascii="Book Antiqua" w:eastAsia="AppleMyungjo" w:hAnsi="Book Antiqua"/>
          <w:kern w:val="0"/>
          <w:sz w:val="24"/>
          <w:szCs w:val="24"/>
        </w:rPr>
        <w:t xml:space="preserve"> produces few systemic adverse effects because it acts on gut-trophic α4β7 integrin, and has been approved and is being used to treat IBD. Currently, several anti-integrin drugs, including etrolizumab, which acts on β7-integrin, and </w:t>
      </w:r>
      <w:r w:rsidRPr="003C680E">
        <w:rPr>
          <w:rFonts w:ascii="Book Antiqua" w:eastAsia="AppleMyungjo" w:hAnsi="Book Antiqua"/>
          <w:sz w:val="24"/>
          <w:szCs w:val="24"/>
        </w:rPr>
        <w:t>PF-00547569, which targets mucosal addressin cell adhesion molecule-1,</w:t>
      </w:r>
      <w:r w:rsidRPr="003C680E">
        <w:rPr>
          <w:rFonts w:ascii="Book Antiqua" w:eastAsia="AppleMyungjo" w:hAnsi="Book Antiqua"/>
          <w:kern w:val="0"/>
          <w:sz w:val="24"/>
          <w:szCs w:val="24"/>
        </w:rPr>
        <w:t xml:space="preserve"> are undergoing clinical trials and the results are being closely watched</w:t>
      </w:r>
      <w:r w:rsidRPr="003C680E">
        <w:rPr>
          <w:rFonts w:ascii="Book Antiqua" w:eastAsia="AppleMyungjo" w:hAnsi="Book Antiqua"/>
          <w:sz w:val="24"/>
          <w:szCs w:val="24"/>
        </w:rPr>
        <w:t>.</w:t>
      </w:r>
    </w:p>
    <w:p w14:paraId="44257F63" w14:textId="77777777" w:rsidR="002D496C" w:rsidRPr="003C680E" w:rsidRDefault="002D496C" w:rsidP="003C680E">
      <w:pPr>
        <w:wordWrap/>
        <w:adjustRightInd w:val="0"/>
        <w:snapToGrid w:val="0"/>
        <w:spacing w:line="360" w:lineRule="auto"/>
        <w:rPr>
          <w:rFonts w:ascii="Book Antiqua" w:eastAsia="AppleMyungjo" w:hAnsi="Book Antiqua"/>
          <w:sz w:val="24"/>
          <w:szCs w:val="24"/>
        </w:rPr>
      </w:pPr>
    </w:p>
    <w:p w14:paraId="3C2BBB17" w14:textId="43EA32B5" w:rsidR="003B4C51" w:rsidRPr="003C680E" w:rsidRDefault="003B4C51" w:rsidP="003C680E">
      <w:pPr>
        <w:wordWrap/>
        <w:adjustRightInd w:val="0"/>
        <w:snapToGrid w:val="0"/>
        <w:spacing w:line="360" w:lineRule="auto"/>
        <w:rPr>
          <w:rFonts w:ascii="Book Antiqua" w:eastAsia="AppleMyungjo" w:hAnsi="Book Antiqua"/>
          <w:kern w:val="0"/>
          <w:sz w:val="24"/>
          <w:szCs w:val="24"/>
        </w:rPr>
      </w:pPr>
      <w:r w:rsidRPr="003C680E">
        <w:rPr>
          <w:rFonts w:ascii="Book Antiqua" w:eastAsia="AppleMyungjo" w:hAnsi="Book Antiqua"/>
          <w:b/>
          <w:kern w:val="0"/>
          <w:sz w:val="24"/>
          <w:szCs w:val="24"/>
        </w:rPr>
        <w:t>Key words:</w:t>
      </w:r>
      <w:r w:rsidR="00CF4357" w:rsidRPr="003C680E">
        <w:rPr>
          <w:rFonts w:ascii="Book Antiqua" w:eastAsia="AppleMyungjo" w:hAnsi="Book Antiqua"/>
          <w:kern w:val="0"/>
          <w:sz w:val="24"/>
          <w:szCs w:val="24"/>
        </w:rPr>
        <w:t xml:space="preserve"> I</w:t>
      </w:r>
      <w:r w:rsidRPr="003C680E">
        <w:rPr>
          <w:rFonts w:ascii="Book Antiqua" w:eastAsia="AppleMyungjo" w:hAnsi="Book Antiqua"/>
          <w:kern w:val="0"/>
          <w:sz w:val="24"/>
          <w:szCs w:val="24"/>
        </w:rPr>
        <w:t xml:space="preserve">ntegrin; Inflammatory bowel disease; </w:t>
      </w:r>
      <w:r w:rsidR="000635D2" w:rsidRPr="003C680E">
        <w:rPr>
          <w:rFonts w:ascii="Book Antiqua" w:eastAsia="AppleMyungjo" w:hAnsi="Book Antiqua"/>
          <w:kern w:val="0"/>
          <w:sz w:val="24"/>
          <w:szCs w:val="24"/>
        </w:rPr>
        <w:t>Ulcerative colitis</w:t>
      </w:r>
      <w:r w:rsidRPr="003C680E">
        <w:rPr>
          <w:rFonts w:ascii="Book Antiqua" w:eastAsia="AppleMyungjo" w:hAnsi="Book Antiqua"/>
          <w:kern w:val="0"/>
          <w:sz w:val="24"/>
          <w:szCs w:val="24"/>
        </w:rPr>
        <w:t xml:space="preserve">; </w:t>
      </w:r>
      <w:r w:rsidR="000635D2" w:rsidRPr="003C680E">
        <w:rPr>
          <w:rFonts w:ascii="Book Antiqua" w:eastAsia="AppleMyungjo" w:hAnsi="Book Antiqua"/>
          <w:kern w:val="0"/>
          <w:sz w:val="24"/>
          <w:szCs w:val="24"/>
        </w:rPr>
        <w:t>Crohn’s disease</w:t>
      </w:r>
      <w:r w:rsidRPr="003C680E">
        <w:rPr>
          <w:rFonts w:ascii="Book Antiqua" w:eastAsia="AppleMyungjo" w:hAnsi="Book Antiqua"/>
          <w:kern w:val="0"/>
          <w:sz w:val="24"/>
          <w:szCs w:val="24"/>
        </w:rPr>
        <w:t>; Natalizumab</w:t>
      </w:r>
      <w:r w:rsidR="002D496C" w:rsidRPr="003C680E">
        <w:rPr>
          <w:rFonts w:ascii="Book Antiqua" w:eastAsia="AppleMyungjo" w:hAnsi="Book Antiqua"/>
          <w:kern w:val="0"/>
          <w:sz w:val="24"/>
          <w:szCs w:val="24"/>
        </w:rPr>
        <w:t>;</w:t>
      </w:r>
      <w:r w:rsidRPr="003C680E">
        <w:rPr>
          <w:rFonts w:ascii="Book Antiqua" w:eastAsia="AppleMyungjo" w:hAnsi="Book Antiqua"/>
          <w:kern w:val="0"/>
          <w:sz w:val="24"/>
          <w:szCs w:val="24"/>
        </w:rPr>
        <w:t xml:space="preserve"> AJM300</w:t>
      </w:r>
      <w:r w:rsidR="002D496C" w:rsidRPr="003C680E">
        <w:rPr>
          <w:rFonts w:ascii="Book Antiqua" w:eastAsia="AppleMyungjo" w:hAnsi="Book Antiqua"/>
          <w:kern w:val="0"/>
          <w:sz w:val="24"/>
          <w:szCs w:val="24"/>
        </w:rPr>
        <w:t>;</w:t>
      </w:r>
      <w:r w:rsidRPr="003C680E">
        <w:rPr>
          <w:rFonts w:ascii="Book Antiqua" w:eastAsia="AppleMyungjo" w:hAnsi="Book Antiqua"/>
          <w:kern w:val="0"/>
          <w:sz w:val="24"/>
          <w:szCs w:val="24"/>
        </w:rPr>
        <w:t xml:space="preserve"> Vedolizumab</w:t>
      </w:r>
      <w:r w:rsidR="002D496C" w:rsidRPr="003C680E">
        <w:rPr>
          <w:rFonts w:ascii="Book Antiqua" w:eastAsia="AppleMyungjo" w:hAnsi="Book Antiqua"/>
          <w:kern w:val="0"/>
          <w:sz w:val="24"/>
          <w:szCs w:val="24"/>
        </w:rPr>
        <w:t>;</w:t>
      </w:r>
      <w:r w:rsidRPr="003C680E">
        <w:rPr>
          <w:rFonts w:ascii="Book Antiqua" w:eastAsia="AppleMyungjo" w:hAnsi="Book Antiqua"/>
          <w:kern w:val="0"/>
          <w:sz w:val="24"/>
          <w:szCs w:val="24"/>
        </w:rPr>
        <w:t xml:space="preserve"> Abrilumab</w:t>
      </w:r>
      <w:r w:rsidR="002D496C" w:rsidRPr="003C680E">
        <w:rPr>
          <w:rFonts w:ascii="Book Antiqua" w:eastAsia="AppleMyungjo" w:hAnsi="Book Antiqua"/>
          <w:kern w:val="0"/>
          <w:sz w:val="24"/>
          <w:szCs w:val="24"/>
        </w:rPr>
        <w:t>;</w:t>
      </w:r>
      <w:r w:rsidRPr="003C680E">
        <w:rPr>
          <w:rFonts w:ascii="Book Antiqua" w:eastAsia="AppleMyungjo" w:hAnsi="Book Antiqua"/>
          <w:kern w:val="0"/>
          <w:sz w:val="24"/>
          <w:szCs w:val="24"/>
        </w:rPr>
        <w:t xml:space="preserve"> Etrolizumab</w:t>
      </w:r>
      <w:r w:rsidR="002D496C" w:rsidRPr="003C680E">
        <w:rPr>
          <w:rFonts w:ascii="Book Antiqua" w:eastAsia="AppleMyungjo" w:hAnsi="Book Antiqua"/>
          <w:kern w:val="0"/>
          <w:sz w:val="24"/>
          <w:szCs w:val="24"/>
        </w:rPr>
        <w:t>;</w:t>
      </w:r>
      <w:r w:rsidRPr="003C680E">
        <w:rPr>
          <w:rFonts w:ascii="Book Antiqua" w:eastAsia="AppleMyungjo" w:hAnsi="Book Antiqua"/>
          <w:kern w:val="0"/>
          <w:sz w:val="24"/>
          <w:szCs w:val="24"/>
        </w:rPr>
        <w:t xml:space="preserve"> PF-00547659</w:t>
      </w:r>
    </w:p>
    <w:p w14:paraId="6D94DA5F" w14:textId="77777777" w:rsidR="002D496C" w:rsidRDefault="002D496C" w:rsidP="003C680E">
      <w:pPr>
        <w:wordWrap/>
        <w:adjustRightInd w:val="0"/>
        <w:snapToGrid w:val="0"/>
        <w:spacing w:line="360" w:lineRule="auto"/>
        <w:rPr>
          <w:rFonts w:ascii="Book Antiqua" w:eastAsia="SimSun" w:hAnsi="Book Antiqua"/>
          <w:kern w:val="0"/>
          <w:sz w:val="24"/>
          <w:szCs w:val="24"/>
          <w:lang w:eastAsia="zh-CN"/>
        </w:rPr>
      </w:pPr>
    </w:p>
    <w:p w14:paraId="59153CF5" w14:textId="398F6743" w:rsidR="00CE47AB" w:rsidRPr="00CE47AB" w:rsidRDefault="00CE47AB" w:rsidP="00CE47AB">
      <w:pPr>
        <w:widowControl/>
        <w:wordWrap/>
        <w:autoSpaceDE/>
        <w:autoSpaceDN/>
        <w:spacing w:line="360" w:lineRule="auto"/>
        <w:rPr>
          <w:rFonts w:ascii="Book Antiqua" w:eastAsia="SimSun" w:hAnsi="Book Antiqua"/>
          <w:i/>
          <w:iCs/>
          <w:kern w:val="0"/>
          <w:sz w:val="24"/>
          <w:szCs w:val="24"/>
          <w:lang w:eastAsia="en-US"/>
        </w:rPr>
      </w:pPr>
      <w:r w:rsidRPr="00CE47AB">
        <w:rPr>
          <w:rFonts w:ascii="Book Antiqua" w:eastAsia="SimSun" w:hAnsi="Book Antiqua" w:cs="Tahoma"/>
          <w:b/>
          <w:color w:val="000000"/>
          <w:kern w:val="0"/>
          <w:sz w:val="24"/>
          <w:szCs w:val="24"/>
          <w:lang w:val="en-GB" w:eastAsia="ja-JP"/>
        </w:rPr>
        <w:t xml:space="preserve">© </w:t>
      </w:r>
      <w:r w:rsidRPr="00CE47AB">
        <w:rPr>
          <w:rFonts w:ascii="Book Antiqua" w:eastAsia="AdvTimes" w:hAnsi="Book Antiqua" w:cs="AdvTimes"/>
          <w:b/>
          <w:color w:val="000000"/>
          <w:kern w:val="0"/>
          <w:sz w:val="24"/>
          <w:szCs w:val="24"/>
          <w:lang w:val="fr-FR" w:eastAsia="ja-JP"/>
        </w:rPr>
        <w:t xml:space="preserve">The Author(s) </w:t>
      </w:r>
      <w:r w:rsidRPr="00CE47AB">
        <w:rPr>
          <w:rFonts w:ascii="Book Antiqua" w:eastAsia="SimSun" w:hAnsi="Book Antiqua" w:cs="AdvTimes" w:hint="eastAsia"/>
          <w:b/>
          <w:color w:val="000000"/>
          <w:kern w:val="0"/>
          <w:sz w:val="24"/>
          <w:szCs w:val="24"/>
          <w:lang w:val="fr-FR" w:eastAsia="zh-CN"/>
        </w:rPr>
        <w:t>201</w:t>
      </w:r>
      <w:r>
        <w:rPr>
          <w:rFonts w:ascii="Book Antiqua" w:eastAsia="SimSun" w:hAnsi="Book Antiqua" w:cs="AdvTimes" w:hint="eastAsia"/>
          <w:b/>
          <w:color w:val="000000"/>
          <w:kern w:val="0"/>
          <w:sz w:val="24"/>
          <w:szCs w:val="24"/>
          <w:lang w:val="fr-FR" w:eastAsia="zh-CN"/>
        </w:rPr>
        <w:t>8</w:t>
      </w:r>
      <w:r w:rsidRPr="00CE47AB">
        <w:rPr>
          <w:rFonts w:ascii="Book Antiqua" w:eastAsia="AdvTimes" w:hAnsi="Book Antiqua" w:cs="AdvTimes"/>
          <w:b/>
          <w:color w:val="000000"/>
          <w:kern w:val="0"/>
          <w:sz w:val="24"/>
          <w:szCs w:val="24"/>
          <w:lang w:val="fr-FR" w:eastAsia="ja-JP"/>
        </w:rPr>
        <w:t>.</w:t>
      </w:r>
      <w:r w:rsidRPr="00CE47AB">
        <w:rPr>
          <w:rFonts w:ascii="Book Antiqua" w:eastAsia="AdvTimes" w:hAnsi="Book Antiqua" w:cs="AdvTimes"/>
          <w:color w:val="000000"/>
          <w:kern w:val="0"/>
          <w:sz w:val="24"/>
          <w:szCs w:val="24"/>
          <w:lang w:val="fr-FR" w:eastAsia="ja-JP"/>
        </w:rPr>
        <w:t xml:space="preserve"> Published by </w:t>
      </w:r>
      <w:r w:rsidRPr="00CE47AB">
        <w:rPr>
          <w:rFonts w:ascii="Book Antiqua" w:eastAsia="SimSun" w:hAnsi="Book Antiqua" w:cs="Arial Unicode MS"/>
          <w:color w:val="000000"/>
          <w:kern w:val="0"/>
          <w:sz w:val="24"/>
          <w:szCs w:val="24"/>
          <w:lang w:val="en-GB" w:eastAsia="ja-JP"/>
        </w:rPr>
        <w:t>Baishideng Publishing Group Inc.</w:t>
      </w:r>
      <w:r w:rsidRPr="00CE47AB">
        <w:rPr>
          <w:rFonts w:ascii="Book Antiqua" w:eastAsia="SimSun" w:hAnsi="Book Antiqua" w:cs="Arial Unicode MS"/>
          <w:kern w:val="0"/>
          <w:sz w:val="24"/>
          <w:szCs w:val="24"/>
          <w:lang w:val="en-GB" w:eastAsia="ja-JP"/>
        </w:rPr>
        <w:t xml:space="preserve"> </w:t>
      </w:r>
      <w:r w:rsidRPr="00CE47AB">
        <w:rPr>
          <w:rFonts w:ascii="Book Antiqua" w:eastAsia="SimSun" w:hAnsi="Book Antiqua" w:cs="Arial Unicode MS"/>
          <w:kern w:val="0"/>
          <w:sz w:val="24"/>
          <w:szCs w:val="24"/>
          <w:lang w:val="fr-FR" w:eastAsia="ja-JP"/>
        </w:rPr>
        <w:t>All rights reserved</w:t>
      </w:r>
      <w:r w:rsidRPr="00CE47AB">
        <w:rPr>
          <w:rFonts w:ascii="Book Antiqua" w:eastAsia="SimSun" w:hAnsi="Book Antiqua" w:cs="Arial Unicode MS" w:hint="eastAsia"/>
          <w:kern w:val="0"/>
          <w:sz w:val="24"/>
          <w:szCs w:val="24"/>
          <w:lang w:val="fr-FR" w:eastAsia="en-US"/>
        </w:rPr>
        <w:t>.</w:t>
      </w:r>
    </w:p>
    <w:p w14:paraId="05C2A298" w14:textId="77777777" w:rsidR="00CE47AB" w:rsidRPr="00CE47AB" w:rsidRDefault="00CE47AB" w:rsidP="003C680E">
      <w:pPr>
        <w:wordWrap/>
        <w:adjustRightInd w:val="0"/>
        <w:snapToGrid w:val="0"/>
        <w:spacing w:line="360" w:lineRule="auto"/>
        <w:rPr>
          <w:rFonts w:ascii="Book Antiqua" w:eastAsia="SimSun" w:hAnsi="Book Antiqua"/>
          <w:kern w:val="0"/>
          <w:sz w:val="24"/>
          <w:szCs w:val="24"/>
          <w:lang w:eastAsia="zh-CN"/>
        </w:rPr>
      </w:pPr>
    </w:p>
    <w:p w14:paraId="644E65A2" w14:textId="432CDA62" w:rsidR="003B4C51" w:rsidRPr="00CE47AB" w:rsidRDefault="00CE47AB" w:rsidP="003C680E">
      <w:pPr>
        <w:wordWrap/>
        <w:adjustRightInd w:val="0"/>
        <w:snapToGrid w:val="0"/>
        <w:spacing w:line="360" w:lineRule="auto"/>
        <w:rPr>
          <w:rFonts w:ascii="Book Antiqua" w:eastAsia="AppleMyungjo" w:hAnsi="Book Antiqua"/>
          <w:b/>
          <w:kern w:val="0"/>
          <w:sz w:val="24"/>
          <w:szCs w:val="24"/>
        </w:rPr>
      </w:pPr>
      <w:r>
        <w:rPr>
          <w:rFonts w:ascii="Book Antiqua" w:eastAsia="AppleMyungjo" w:hAnsi="Book Antiqua"/>
          <w:b/>
          <w:kern w:val="0"/>
          <w:sz w:val="24"/>
          <w:szCs w:val="24"/>
        </w:rPr>
        <w:t>Core tip:</w:t>
      </w:r>
      <w:r>
        <w:rPr>
          <w:rFonts w:ascii="Book Antiqua" w:eastAsia="SimSun" w:hAnsi="Book Antiqua" w:hint="eastAsia"/>
          <w:b/>
          <w:kern w:val="0"/>
          <w:sz w:val="24"/>
          <w:szCs w:val="24"/>
          <w:lang w:eastAsia="zh-CN"/>
        </w:rPr>
        <w:t xml:space="preserve"> </w:t>
      </w:r>
      <w:r w:rsidR="003B4C51" w:rsidRPr="003C680E">
        <w:rPr>
          <w:rFonts w:ascii="Book Antiqua" w:eastAsia="AppleMyungjo" w:hAnsi="Book Antiqua"/>
          <w:sz w:val="24"/>
          <w:szCs w:val="24"/>
        </w:rPr>
        <w:t xml:space="preserve">Anti-integrin therapies have attracted attention as new therapeutic agents in inflammatory bowel disease. </w:t>
      </w:r>
      <w:bookmarkStart w:id="19" w:name="_Hlk511858602"/>
      <w:r w:rsidR="00B34125" w:rsidRPr="003C680E">
        <w:rPr>
          <w:rFonts w:ascii="Book Antiqua" w:eastAsia="AppleMyungjo" w:hAnsi="Book Antiqua"/>
          <w:sz w:val="24"/>
          <w:szCs w:val="24"/>
        </w:rPr>
        <w:t xml:space="preserve">They </w:t>
      </w:r>
      <w:r w:rsidR="00DC5D8A" w:rsidRPr="003C680E">
        <w:rPr>
          <w:rFonts w:ascii="Book Antiqua" w:eastAsia="AppleMyungjo" w:hAnsi="Book Antiqua"/>
          <w:sz w:val="24"/>
          <w:szCs w:val="24"/>
        </w:rPr>
        <w:t xml:space="preserve">inhibit the extravasation of leukocytes by blocking the interaction between integrins on immune cells and endothelial cell adhesion molecules. The use of the first developed anti-integrin agent, natalizumab is now limited due to the risk of progressive multifocal leukoencephalopathy. However, vedolizumab which acts selectively on the gut </w:t>
      </w:r>
      <w:r w:rsidR="00246F36" w:rsidRPr="003C680E">
        <w:rPr>
          <w:rFonts w:ascii="Book Antiqua" w:eastAsia="AppleMyungjo" w:hAnsi="Book Antiqua"/>
          <w:sz w:val="24"/>
          <w:szCs w:val="24"/>
        </w:rPr>
        <w:t>has shown</w:t>
      </w:r>
      <w:r w:rsidR="00DC5D8A" w:rsidRPr="003C680E">
        <w:rPr>
          <w:rFonts w:ascii="Book Antiqua" w:eastAsia="AppleMyungjo" w:hAnsi="Book Antiqua"/>
          <w:sz w:val="24"/>
          <w:szCs w:val="24"/>
        </w:rPr>
        <w:t xml:space="preserve"> few adverse events and is currently used in </w:t>
      </w:r>
      <w:r w:rsidR="00B65B1D" w:rsidRPr="003C680E">
        <w:rPr>
          <w:rFonts w:ascii="Book Antiqua" w:eastAsia="AppleMyungjo" w:hAnsi="Book Antiqua"/>
          <w:sz w:val="24"/>
          <w:szCs w:val="24"/>
        </w:rPr>
        <w:t>clinical practice</w:t>
      </w:r>
      <w:r w:rsidR="00DC5D8A" w:rsidRPr="003C680E">
        <w:rPr>
          <w:rFonts w:ascii="Book Antiqua" w:eastAsia="AppleMyungjo" w:hAnsi="Book Antiqua"/>
          <w:sz w:val="24"/>
          <w:szCs w:val="24"/>
        </w:rPr>
        <w:t xml:space="preserve">. Newer anti-integrin drugs that act </w:t>
      </w:r>
      <w:r w:rsidR="00DC5D8A" w:rsidRPr="003C680E">
        <w:rPr>
          <w:rFonts w:ascii="Book Antiqua" w:eastAsia="AppleMyungjo" w:hAnsi="Book Antiqua"/>
          <w:sz w:val="24"/>
          <w:szCs w:val="24"/>
        </w:rPr>
        <w:lastRenderedPageBreak/>
        <w:t>on different integrins-related targets, such as AJM300, abrilumab, etrolizumab, and PF-00547659 have also been developed and are in clinical trials.</w:t>
      </w:r>
      <w:r w:rsidR="0097311C" w:rsidRPr="003C680E">
        <w:rPr>
          <w:rFonts w:ascii="Book Antiqua" w:eastAsia="AppleMyungjo" w:hAnsi="Book Antiqua"/>
          <w:sz w:val="24"/>
          <w:szCs w:val="24"/>
        </w:rPr>
        <w:t xml:space="preserve"> </w:t>
      </w:r>
      <w:bookmarkEnd w:id="19"/>
    </w:p>
    <w:p w14:paraId="0B2D0155" w14:textId="77777777" w:rsidR="00444859" w:rsidRPr="003C680E" w:rsidRDefault="00444859" w:rsidP="003C680E">
      <w:pPr>
        <w:wordWrap/>
        <w:adjustRightInd w:val="0"/>
        <w:snapToGrid w:val="0"/>
        <w:spacing w:line="360" w:lineRule="auto"/>
        <w:rPr>
          <w:rFonts w:ascii="Book Antiqua" w:eastAsia="AppleMyungjo" w:hAnsi="Book Antiqua"/>
          <w:sz w:val="24"/>
          <w:szCs w:val="24"/>
        </w:rPr>
      </w:pPr>
    </w:p>
    <w:p w14:paraId="756E139E" w14:textId="77777777" w:rsidR="00CE47AB" w:rsidRDefault="00CF2291" w:rsidP="003C680E">
      <w:pPr>
        <w:wordWrap/>
        <w:adjustRightInd w:val="0"/>
        <w:snapToGrid w:val="0"/>
        <w:spacing w:line="360" w:lineRule="auto"/>
        <w:rPr>
          <w:rFonts w:ascii="Book Antiqua" w:eastAsia="SimSun" w:hAnsi="Book Antiqua"/>
          <w:sz w:val="24"/>
          <w:szCs w:val="24"/>
          <w:lang w:eastAsia="zh-CN"/>
        </w:rPr>
      </w:pPr>
      <w:r w:rsidRPr="003C680E">
        <w:rPr>
          <w:rFonts w:ascii="Book Antiqua" w:hAnsi="Book Antiqua"/>
          <w:sz w:val="24"/>
          <w:szCs w:val="24"/>
        </w:rPr>
        <w:t xml:space="preserve">Park SC, Jeen YT. Anti-integrin therapy for inflammatory bowel disease. </w:t>
      </w:r>
      <w:r w:rsidRPr="003C680E">
        <w:rPr>
          <w:rFonts w:ascii="Book Antiqua" w:hAnsi="Book Antiqua"/>
          <w:i/>
          <w:sz w:val="24"/>
          <w:szCs w:val="24"/>
        </w:rPr>
        <w:t>World J Gastroenterol</w:t>
      </w:r>
      <w:r w:rsidRPr="003C680E">
        <w:rPr>
          <w:rFonts w:ascii="Book Antiqua" w:hAnsi="Book Antiqua"/>
          <w:sz w:val="24"/>
          <w:szCs w:val="24"/>
        </w:rPr>
        <w:t xml:space="preserve"> 2018; In press</w:t>
      </w:r>
    </w:p>
    <w:p w14:paraId="2E9DDA15" w14:textId="0A628EAF" w:rsidR="003B4C51" w:rsidRPr="00CE47AB" w:rsidRDefault="003B4C51" w:rsidP="003C680E">
      <w:pPr>
        <w:wordWrap/>
        <w:adjustRightInd w:val="0"/>
        <w:snapToGrid w:val="0"/>
        <w:spacing w:line="360" w:lineRule="auto"/>
        <w:rPr>
          <w:rFonts w:ascii="Book Antiqua" w:eastAsia="SimSun" w:hAnsi="Book Antiqua"/>
          <w:sz w:val="24"/>
          <w:szCs w:val="24"/>
          <w:lang w:eastAsia="zh-CN"/>
        </w:rPr>
      </w:pPr>
      <w:r w:rsidRPr="003C680E">
        <w:rPr>
          <w:rFonts w:ascii="Book Antiqua" w:eastAsia="AppleMyungjo" w:hAnsi="Book Antiqua"/>
          <w:b/>
          <w:sz w:val="24"/>
          <w:szCs w:val="24"/>
        </w:rPr>
        <w:br w:type="page"/>
      </w:r>
    </w:p>
    <w:p w14:paraId="1A6B319A" w14:textId="02087EEF" w:rsidR="003B4C51" w:rsidRPr="00CE47AB" w:rsidRDefault="00CE47AB" w:rsidP="003C680E">
      <w:pPr>
        <w:wordWrap/>
        <w:adjustRightInd w:val="0"/>
        <w:snapToGrid w:val="0"/>
        <w:spacing w:line="360" w:lineRule="auto"/>
        <w:rPr>
          <w:rFonts w:ascii="Book Antiqua" w:eastAsia="SimSun" w:hAnsi="Book Antiqua"/>
          <w:b/>
          <w:sz w:val="24"/>
          <w:szCs w:val="24"/>
          <w:lang w:eastAsia="zh-CN"/>
        </w:rPr>
      </w:pPr>
      <w:r>
        <w:rPr>
          <w:rFonts w:ascii="Book Antiqua" w:eastAsia="AppleMyungjo" w:hAnsi="Book Antiqua"/>
          <w:b/>
          <w:sz w:val="24"/>
          <w:szCs w:val="24"/>
        </w:rPr>
        <w:lastRenderedPageBreak/>
        <w:t>INTRODUCTION</w:t>
      </w:r>
    </w:p>
    <w:p w14:paraId="1D5AB2D8" w14:textId="0DD64B1A" w:rsidR="003B4C51" w:rsidRPr="00CE47AB" w:rsidRDefault="003B4C51" w:rsidP="003C680E">
      <w:pPr>
        <w:wordWrap/>
        <w:adjustRightInd w:val="0"/>
        <w:snapToGrid w:val="0"/>
        <w:spacing w:line="360" w:lineRule="auto"/>
        <w:rPr>
          <w:rFonts w:ascii="Book Antiqua" w:eastAsia="SimSun" w:hAnsi="Book Antiqua"/>
          <w:sz w:val="24"/>
          <w:szCs w:val="24"/>
          <w:lang w:eastAsia="zh-CN"/>
        </w:rPr>
      </w:pPr>
      <w:r w:rsidRPr="003C680E">
        <w:rPr>
          <w:rFonts w:ascii="Book Antiqua" w:eastAsia="AppleMyungjo" w:hAnsi="Book Antiqua"/>
          <w:sz w:val="24"/>
          <w:szCs w:val="24"/>
        </w:rPr>
        <w:t xml:space="preserve">Causes of inflammatory bowel disease (IBD) have not yet been clearly elucidated, but it is known that genetic susceptibility, altered gut microbiota, and environmental factors are all involved. It has also been reported that a combination of these factors causes an inappropriate immune response, resulting in impaired intestinal </w:t>
      </w:r>
      <w:r w:rsidR="005379E1" w:rsidRPr="003C680E">
        <w:rPr>
          <w:rFonts w:ascii="Book Antiqua" w:eastAsia="AppleMyungjo" w:hAnsi="Book Antiqua"/>
          <w:sz w:val="24"/>
          <w:szCs w:val="24"/>
        </w:rPr>
        <w:t>barrier</w:t>
      </w:r>
      <w:r w:rsidRPr="003C680E">
        <w:rPr>
          <w:rFonts w:ascii="Book Antiqua" w:eastAsia="AppleMyungjo" w:hAnsi="Book Antiqua"/>
          <w:sz w:val="24"/>
          <w:szCs w:val="24"/>
        </w:rPr>
        <w:t xml:space="preserve"> function</w:t>
      </w:r>
      <w:r w:rsidR="00051610" w:rsidRPr="003C680E">
        <w:rPr>
          <w:rFonts w:ascii="Book Antiqua" w:eastAsia="AppleMyungjo" w:hAnsi="Book Antiqua"/>
          <w:sz w:val="24"/>
          <w:szCs w:val="24"/>
        </w:rPr>
        <w:fldChar w:fldCharType="begin">
          <w:fldData xml:space="preserve">PEVuZE5vdGU+PENpdGU+PEF1dGhvcj5BdHJleWE8L0F1dGhvcj48WWVhcj4yMDE1PC9ZZWFyPjxS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BdHJleWE8L0F1dGhvcj48WWVhcj4yMDE1PC9ZZWFyPjxS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051610" w:rsidRPr="003C680E">
        <w:rPr>
          <w:rFonts w:ascii="Book Antiqua" w:eastAsia="AppleMyungjo" w:hAnsi="Book Antiqua"/>
          <w:sz w:val="24"/>
          <w:szCs w:val="24"/>
        </w:rPr>
      </w:r>
      <w:r w:rsidR="00051610" w:rsidRPr="003C680E">
        <w:rPr>
          <w:rFonts w:ascii="Book Antiqua" w:eastAsia="AppleMyungjo" w:hAnsi="Book Antiqua"/>
          <w:sz w:val="24"/>
          <w:szCs w:val="24"/>
        </w:rPr>
        <w:fldChar w:fldCharType="separate"/>
      </w:r>
      <w:r w:rsidR="00051610" w:rsidRPr="003C680E">
        <w:rPr>
          <w:rFonts w:ascii="Book Antiqua" w:eastAsia="AppleMyungjo" w:hAnsi="Book Antiqua"/>
          <w:noProof/>
          <w:sz w:val="24"/>
          <w:szCs w:val="24"/>
          <w:vertAlign w:val="superscript"/>
        </w:rPr>
        <w:t>[</w:t>
      </w:r>
      <w:hyperlink w:anchor="_ENREF_1" w:tooltip="Atreya, 2015 #3" w:history="1">
        <w:r w:rsidR="00453126" w:rsidRPr="003C680E">
          <w:rPr>
            <w:rFonts w:ascii="Book Antiqua" w:eastAsia="AppleMyungjo" w:hAnsi="Book Antiqua"/>
            <w:noProof/>
            <w:sz w:val="24"/>
            <w:szCs w:val="24"/>
            <w:vertAlign w:val="superscript"/>
          </w:rPr>
          <w:t>1-3</w:t>
        </w:r>
      </w:hyperlink>
      <w:r w:rsidR="00051610" w:rsidRPr="003C680E">
        <w:rPr>
          <w:rFonts w:ascii="Book Antiqua" w:eastAsia="AppleMyungjo" w:hAnsi="Book Antiqua"/>
          <w:noProof/>
          <w:sz w:val="24"/>
          <w:szCs w:val="24"/>
          <w:vertAlign w:val="superscript"/>
        </w:rPr>
        <w:t>]</w:t>
      </w:r>
      <w:r w:rsidR="00051610" w:rsidRPr="003C680E">
        <w:rPr>
          <w:rFonts w:ascii="Book Antiqua" w:eastAsia="AppleMyungjo" w:hAnsi="Book Antiqua"/>
          <w:sz w:val="24"/>
          <w:szCs w:val="24"/>
        </w:rPr>
        <w:fldChar w:fldCharType="end"/>
      </w:r>
      <w:r w:rsidR="00CE47AB">
        <w:rPr>
          <w:rFonts w:ascii="Book Antiqua" w:eastAsia="AppleMyungjo" w:hAnsi="Book Antiqua"/>
          <w:sz w:val="24"/>
          <w:szCs w:val="24"/>
        </w:rPr>
        <w:t>.</w:t>
      </w:r>
    </w:p>
    <w:p w14:paraId="3B8BD067" w14:textId="417F2282" w:rsidR="003B4C51" w:rsidRPr="003C680E" w:rsidRDefault="003B4C51" w:rsidP="00CE47AB">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As continual research further reveals the immun</w:t>
      </w:r>
      <w:r w:rsidR="005379E1" w:rsidRPr="003C680E">
        <w:rPr>
          <w:rFonts w:ascii="Book Antiqua" w:eastAsia="AppleMyungjo" w:hAnsi="Book Antiqua"/>
          <w:sz w:val="24"/>
          <w:szCs w:val="24"/>
        </w:rPr>
        <w:t>o</w:t>
      </w:r>
      <w:r w:rsidRPr="003C680E">
        <w:rPr>
          <w:rFonts w:ascii="Book Antiqua" w:eastAsia="AppleMyungjo" w:hAnsi="Book Antiqua"/>
          <w:sz w:val="24"/>
          <w:szCs w:val="24"/>
        </w:rPr>
        <w:t>patho</w:t>
      </w:r>
      <w:r w:rsidR="006F2315" w:rsidRPr="003C680E">
        <w:rPr>
          <w:rFonts w:ascii="Book Antiqua" w:eastAsia="AppleMyungjo" w:hAnsi="Book Antiqua"/>
          <w:sz w:val="24"/>
          <w:szCs w:val="24"/>
        </w:rPr>
        <w:t>genesis</w:t>
      </w:r>
      <w:r w:rsidRPr="003C680E">
        <w:rPr>
          <w:rFonts w:ascii="Book Antiqua" w:eastAsia="AppleMyungjo" w:hAnsi="Book Antiqua"/>
          <w:sz w:val="24"/>
          <w:szCs w:val="24"/>
        </w:rPr>
        <w:t xml:space="preserve"> of IBD, the </w:t>
      </w:r>
      <w:r w:rsidR="005379E1" w:rsidRPr="003C680E">
        <w:rPr>
          <w:rFonts w:ascii="Book Antiqua" w:eastAsia="AppleMyungjo" w:hAnsi="Book Antiqua"/>
          <w:sz w:val="24"/>
          <w:szCs w:val="24"/>
        </w:rPr>
        <w:t xml:space="preserve">treatment </w:t>
      </w:r>
      <w:r w:rsidRPr="003C680E">
        <w:rPr>
          <w:rFonts w:ascii="Book Antiqua" w:eastAsia="AppleMyungjo" w:hAnsi="Book Antiqua"/>
          <w:sz w:val="24"/>
          <w:szCs w:val="24"/>
        </w:rPr>
        <w:t xml:space="preserve">of </w:t>
      </w:r>
      <w:r w:rsidR="005379E1" w:rsidRPr="003C680E">
        <w:rPr>
          <w:rFonts w:ascii="Book Antiqua" w:eastAsia="AppleMyungjo" w:hAnsi="Book Antiqua"/>
          <w:sz w:val="24"/>
          <w:szCs w:val="24"/>
        </w:rPr>
        <w:t xml:space="preserve">IBD </w:t>
      </w:r>
      <w:r w:rsidRPr="003C680E">
        <w:rPr>
          <w:rFonts w:ascii="Book Antiqua" w:eastAsia="AppleMyungjo" w:hAnsi="Book Antiqua"/>
          <w:sz w:val="24"/>
          <w:szCs w:val="24"/>
        </w:rPr>
        <w:t>has shifted from conventional treatments, such as aminosalicylates, glucocorticoids, and immun</w:t>
      </w:r>
      <w:r w:rsidR="002A6123" w:rsidRPr="003C680E">
        <w:rPr>
          <w:rFonts w:ascii="Book Antiqua" w:eastAsia="AppleMyungjo" w:hAnsi="Book Antiqua"/>
          <w:sz w:val="24"/>
          <w:szCs w:val="24"/>
        </w:rPr>
        <w:t>o</w:t>
      </w:r>
      <w:r w:rsidRPr="003C680E">
        <w:rPr>
          <w:rFonts w:ascii="Book Antiqua" w:eastAsia="AppleMyungjo" w:hAnsi="Book Antiqua"/>
          <w:sz w:val="24"/>
          <w:szCs w:val="24"/>
        </w:rPr>
        <w:t xml:space="preserve">modulators (thiopurines and methotrexate), toward </w:t>
      </w:r>
      <w:r w:rsidR="005379E1" w:rsidRPr="003C680E">
        <w:rPr>
          <w:rFonts w:ascii="Book Antiqua" w:eastAsia="AppleMyungjo" w:hAnsi="Book Antiqua"/>
          <w:sz w:val="24"/>
          <w:szCs w:val="24"/>
        </w:rPr>
        <w:t>the biologic</w:t>
      </w:r>
      <w:r w:rsidR="00542320" w:rsidRPr="003C680E">
        <w:rPr>
          <w:rFonts w:ascii="Book Antiqua" w:eastAsia="AppleMyungjo" w:hAnsi="Book Antiqua"/>
          <w:sz w:val="24"/>
          <w:szCs w:val="24"/>
        </w:rPr>
        <w:t>al</w:t>
      </w:r>
      <w:r w:rsidR="005379E1" w:rsidRPr="003C680E">
        <w:rPr>
          <w:rFonts w:ascii="Book Antiqua" w:eastAsia="AppleMyungjo" w:hAnsi="Book Antiqua"/>
          <w:sz w:val="24"/>
          <w:szCs w:val="24"/>
        </w:rPr>
        <w:t xml:space="preserve"> drugs </w:t>
      </w:r>
      <w:r w:rsidR="006F2315" w:rsidRPr="003C680E">
        <w:rPr>
          <w:rFonts w:ascii="Book Antiqua" w:eastAsia="AppleMyungjo" w:hAnsi="Book Antiqua"/>
          <w:sz w:val="24"/>
          <w:szCs w:val="24"/>
        </w:rPr>
        <w:t>that</w:t>
      </w:r>
      <w:r w:rsidR="005379E1" w:rsidRPr="003C680E">
        <w:rPr>
          <w:rFonts w:ascii="Book Antiqua" w:eastAsia="AppleMyungjo" w:hAnsi="Book Antiqua"/>
          <w:sz w:val="24"/>
          <w:szCs w:val="24"/>
        </w:rPr>
        <w:t xml:space="preserve"> </w:t>
      </w:r>
      <w:r w:rsidRPr="003C680E">
        <w:rPr>
          <w:rFonts w:ascii="Book Antiqua" w:eastAsia="AppleMyungjo" w:hAnsi="Book Antiqua"/>
          <w:sz w:val="24"/>
          <w:szCs w:val="24"/>
        </w:rPr>
        <w:t>target inflammation-related pathways</w:t>
      </w:r>
      <w:r w:rsidR="001301C2" w:rsidRPr="003C680E">
        <w:rPr>
          <w:rFonts w:ascii="Book Antiqua" w:eastAsia="AppleMyungjo" w:hAnsi="Book Antiqua"/>
          <w:sz w:val="24"/>
          <w:szCs w:val="24"/>
        </w:rPr>
        <w:fldChar w:fldCharType="begin">
          <w:fldData xml:space="preserve">PEVuZE5vdGU+PENpdGU+PEF1dGhvcj5Db3NrdW48L0F1dGhvcj48WWVhcj4yMDE2PC9ZZWFyPjxS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Db3NrdW48L0F1dGhvcj48WWVhcj4yMDE2PC9ZZWFyPjxS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1301C2" w:rsidRPr="003C680E">
        <w:rPr>
          <w:rFonts w:ascii="Book Antiqua" w:eastAsia="AppleMyungjo" w:hAnsi="Book Antiqua"/>
          <w:sz w:val="24"/>
          <w:szCs w:val="24"/>
        </w:rPr>
      </w:r>
      <w:r w:rsidR="001301C2" w:rsidRPr="003C680E">
        <w:rPr>
          <w:rFonts w:ascii="Book Antiqua" w:eastAsia="AppleMyungjo" w:hAnsi="Book Antiqua"/>
          <w:sz w:val="24"/>
          <w:szCs w:val="24"/>
        </w:rPr>
        <w:fldChar w:fldCharType="separate"/>
      </w:r>
      <w:r w:rsidR="001301C2" w:rsidRPr="003C680E">
        <w:rPr>
          <w:rFonts w:ascii="Book Antiqua" w:eastAsia="AppleMyungjo" w:hAnsi="Book Antiqua"/>
          <w:noProof/>
          <w:sz w:val="24"/>
          <w:szCs w:val="24"/>
          <w:vertAlign w:val="superscript"/>
        </w:rPr>
        <w:t>[</w:t>
      </w:r>
      <w:hyperlink w:anchor="_ENREF_4" w:tooltip="Coskun, 2016 #4" w:history="1">
        <w:r w:rsidR="00453126" w:rsidRPr="003C680E">
          <w:rPr>
            <w:rFonts w:ascii="Book Antiqua" w:eastAsia="AppleMyungjo" w:hAnsi="Book Antiqua"/>
            <w:noProof/>
            <w:sz w:val="24"/>
            <w:szCs w:val="24"/>
            <w:vertAlign w:val="superscript"/>
          </w:rPr>
          <w:t>4</w:t>
        </w:r>
      </w:hyperlink>
      <w:r w:rsidR="001301C2" w:rsidRPr="003C680E">
        <w:rPr>
          <w:rFonts w:ascii="Book Antiqua" w:eastAsia="AppleMyungjo" w:hAnsi="Book Antiqua"/>
          <w:noProof/>
          <w:sz w:val="24"/>
          <w:szCs w:val="24"/>
          <w:vertAlign w:val="superscript"/>
        </w:rPr>
        <w:t>]</w:t>
      </w:r>
      <w:r w:rsidR="001301C2" w:rsidRPr="003C680E">
        <w:rPr>
          <w:rFonts w:ascii="Book Antiqua" w:eastAsia="AppleMyungjo" w:hAnsi="Book Antiqua"/>
          <w:sz w:val="24"/>
          <w:szCs w:val="24"/>
        </w:rPr>
        <w:fldChar w:fldCharType="end"/>
      </w:r>
      <w:r w:rsidRPr="003C680E">
        <w:rPr>
          <w:rFonts w:ascii="Book Antiqua" w:eastAsia="AppleMyungjo" w:hAnsi="Book Antiqua"/>
          <w:sz w:val="24"/>
          <w:szCs w:val="24"/>
        </w:rPr>
        <w:t>. Anti-</w:t>
      </w:r>
      <w:r w:rsidR="008D7B3A" w:rsidRPr="003C680E">
        <w:rPr>
          <w:rFonts w:ascii="Book Antiqua" w:eastAsia="AppleMyungjo" w:hAnsi="Book Antiqua"/>
          <w:sz w:val="24"/>
          <w:szCs w:val="24"/>
        </w:rPr>
        <w:t>tumor necrosis factor (</w:t>
      </w:r>
      <w:r w:rsidRPr="003C680E">
        <w:rPr>
          <w:rFonts w:ascii="Book Antiqua" w:eastAsia="AppleMyungjo" w:hAnsi="Book Antiqua"/>
          <w:sz w:val="24"/>
          <w:szCs w:val="24"/>
        </w:rPr>
        <w:t>TNF</w:t>
      </w:r>
      <w:r w:rsidR="008D7B3A" w:rsidRPr="003C680E">
        <w:rPr>
          <w:rFonts w:ascii="Book Antiqua" w:eastAsia="AppleMyungjo" w:hAnsi="Book Antiqua"/>
          <w:sz w:val="24"/>
          <w:szCs w:val="24"/>
        </w:rPr>
        <w:t>)</w:t>
      </w:r>
      <w:r w:rsidRPr="003C680E">
        <w:rPr>
          <w:rFonts w:ascii="Book Antiqua" w:eastAsia="AppleMyungjo" w:hAnsi="Book Antiqua"/>
          <w:sz w:val="24"/>
          <w:szCs w:val="24"/>
        </w:rPr>
        <w:t xml:space="preserve"> agents were the first biologics used to treat IBD, and the objective of IBD treatment has shifted from controlling symptoms to changing the progression of disease</w:t>
      </w:r>
      <w:r w:rsidR="003E2757" w:rsidRPr="003C680E">
        <w:rPr>
          <w:rFonts w:ascii="Book Antiqua" w:eastAsia="AppleMyungjo" w:hAnsi="Book Antiqua"/>
          <w:sz w:val="24"/>
          <w:szCs w:val="24"/>
        </w:rPr>
        <w:t xml:space="preserve"> and preserving the intestinal function</w:t>
      </w:r>
      <w:r w:rsidRPr="003C680E">
        <w:rPr>
          <w:rFonts w:ascii="Book Antiqua" w:eastAsia="AppleMyungjo" w:hAnsi="Book Antiqua"/>
          <w:sz w:val="24"/>
          <w:szCs w:val="24"/>
        </w:rPr>
        <w:t xml:space="preserve">. However, anti-TNF agents are </w:t>
      </w:r>
      <w:r w:rsidR="004D2732" w:rsidRPr="003C680E">
        <w:rPr>
          <w:rFonts w:ascii="Book Antiqua" w:eastAsia="AppleMyungjo" w:hAnsi="Book Antiqua"/>
          <w:sz w:val="24"/>
          <w:szCs w:val="24"/>
        </w:rPr>
        <w:t xml:space="preserve">not </w:t>
      </w:r>
      <w:r w:rsidRPr="003C680E">
        <w:rPr>
          <w:rFonts w:ascii="Book Antiqua" w:eastAsia="AppleMyungjo" w:hAnsi="Book Antiqua"/>
          <w:sz w:val="24"/>
          <w:szCs w:val="24"/>
        </w:rPr>
        <w:t xml:space="preserve">effective in </w:t>
      </w:r>
      <w:r w:rsidR="004D2732" w:rsidRPr="003C680E">
        <w:rPr>
          <w:rFonts w:ascii="Book Antiqua" w:eastAsia="AppleMyungjo" w:hAnsi="Book Antiqua"/>
          <w:sz w:val="24"/>
          <w:szCs w:val="24"/>
        </w:rPr>
        <w:t>all</w:t>
      </w:r>
      <w:r w:rsidRPr="003C680E">
        <w:rPr>
          <w:rFonts w:ascii="Book Antiqua" w:eastAsia="AppleMyungjo" w:hAnsi="Book Antiqua"/>
          <w:sz w:val="24"/>
          <w:szCs w:val="24"/>
        </w:rPr>
        <w:t xml:space="preserve"> IBD patients, and a considerable number of patients experience relapse after stopping medication. The pathophysiology of IBD is very complex. This means that the most appropriate treatment method may vary for each patient, and therefore, constant efforts are being made to develop effective drugs</w:t>
      </w:r>
      <w:r w:rsidR="001301C2" w:rsidRPr="003C680E">
        <w:rPr>
          <w:rFonts w:ascii="Book Antiqua" w:eastAsia="AppleMyungjo" w:hAnsi="Book Antiqua"/>
          <w:sz w:val="24"/>
          <w:szCs w:val="24"/>
        </w:rPr>
        <w:fldChar w:fldCharType="begin">
          <w:fldData xml:space="preserve">PEVuZE5vdGU+PENpdGU+PEF1dGhvcj5Db3NrdW48L0F1dGhvcj48WWVhcj4yMDE2PC9ZZWFyPjxS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Db3NrdW48L0F1dGhvcj48WWVhcj4yMDE2PC9ZZWFyPjxS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1301C2" w:rsidRPr="003C680E">
        <w:rPr>
          <w:rFonts w:ascii="Book Antiqua" w:eastAsia="AppleMyungjo" w:hAnsi="Book Antiqua"/>
          <w:sz w:val="24"/>
          <w:szCs w:val="24"/>
        </w:rPr>
      </w:r>
      <w:r w:rsidR="001301C2" w:rsidRPr="003C680E">
        <w:rPr>
          <w:rFonts w:ascii="Book Antiqua" w:eastAsia="AppleMyungjo" w:hAnsi="Book Antiqua"/>
          <w:sz w:val="24"/>
          <w:szCs w:val="24"/>
        </w:rPr>
        <w:fldChar w:fldCharType="separate"/>
      </w:r>
      <w:r w:rsidR="001301C2" w:rsidRPr="003C680E">
        <w:rPr>
          <w:rFonts w:ascii="Book Antiqua" w:eastAsia="AppleMyungjo" w:hAnsi="Book Antiqua"/>
          <w:noProof/>
          <w:sz w:val="24"/>
          <w:szCs w:val="24"/>
          <w:vertAlign w:val="superscript"/>
        </w:rPr>
        <w:t>[</w:t>
      </w:r>
      <w:hyperlink w:anchor="_ENREF_4" w:tooltip="Coskun, 2016 #4" w:history="1">
        <w:r w:rsidR="00453126" w:rsidRPr="003C680E">
          <w:rPr>
            <w:rFonts w:ascii="Book Antiqua" w:eastAsia="AppleMyungjo" w:hAnsi="Book Antiqua"/>
            <w:noProof/>
            <w:sz w:val="24"/>
            <w:szCs w:val="24"/>
            <w:vertAlign w:val="superscript"/>
          </w:rPr>
          <w:t>4</w:t>
        </w:r>
      </w:hyperlink>
      <w:r w:rsidR="001301C2" w:rsidRPr="003C680E">
        <w:rPr>
          <w:rFonts w:ascii="Book Antiqua" w:eastAsia="AppleMyungjo" w:hAnsi="Book Antiqua"/>
          <w:noProof/>
          <w:sz w:val="24"/>
          <w:szCs w:val="24"/>
          <w:vertAlign w:val="superscript"/>
        </w:rPr>
        <w:t>]</w:t>
      </w:r>
      <w:r w:rsidR="001301C2" w:rsidRPr="003C680E">
        <w:rPr>
          <w:rFonts w:ascii="Book Antiqua" w:eastAsia="AppleMyungjo" w:hAnsi="Book Antiqua"/>
          <w:sz w:val="24"/>
          <w:szCs w:val="24"/>
        </w:rPr>
        <w:fldChar w:fldCharType="end"/>
      </w:r>
      <w:r w:rsidRPr="003C680E">
        <w:rPr>
          <w:rFonts w:ascii="Book Antiqua" w:eastAsia="AppleMyungjo" w:hAnsi="Book Antiqua"/>
          <w:sz w:val="24"/>
          <w:szCs w:val="24"/>
        </w:rPr>
        <w:t>. In particular,</w:t>
      </w:r>
      <w:r w:rsidR="00542320" w:rsidRPr="003C680E">
        <w:rPr>
          <w:rFonts w:ascii="Book Antiqua" w:eastAsia="AppleMyungjo" w:hAnsi="Book Antiqua"/>
          <w:sz w:val="24"/>
          <w:szCs w:val="24"/>
        </w:rPr>
        <w:t xml:space="preserve"> </w:t>
      </w:r>
      <w:r w:rsidRPr="003C680E">
        <w:rPr>
          <w:rFonts w:ascii="Book Antiqua" w:eastAsia="AppleMyungjo" w:hAnsi="Book Antiqua"/>
          <w:sz w:val="24"/>
          <w:szCs w:val="24"/>
        </w:rPr>
        <w:t xml:space="preserve">new biologics </w:t>
      </w:r>
      <w:r w:rsidR="00291D0F" w:rsidRPr="003C680E">
        <w:rPr>
          <w:rFonts w:ascii="Book Antiqua" w:eastAsia="AppleMyungjo" w:hAnsi="Book Antiqua"/>
          <w:sz w:val="24"/>
          <w:szCs w:val="24"/>
        </w:rPr>
        <w:t xml:space="preserve">that inhibit leukocyte trafficking to the site of inflammation </w:t>
      </w:r>
      <w:r w:rsidRPr="003C680E">
        <w:rPr>
          <w:rFonts w:ascii="Book Antiqua" w:eastAsia="AppleMyungjo" w:hAnsi="Book Antiqua"/>
          <w:sz w:val="24"/>
          <w:szCs w:val="24"/>
        </w:rPr>
        <w:t xml:space="preserve">have been developed and used. These drugs are called anti-integrin or anti-adhesion agents, or leukocyte-trafficking inhibitors because they block the actions of integrin, a cell surface protein expressed by circulating immune cells and endothelial cell adhesion molecules (CAMs), thereby selectively preventing the intestinal </w:t>
      </w:r>
      <w:r w:rsidR="008776F8" w:rsidRPr="003C680E">
        <w:rPr>
          <w:rFonts w:ascii="Book Antiqua" w:eastAsia="AppleMyungjo" w:hAnsi="Book Antiqua"/>
          <w:sz w:val="24"/>
          <w:szCs w:val="24"/>
        </w:rPr>
        <w:t>recruitment</w:t>
      </w:r>
      <w:r w:rsidRPr="003C680E">
        <w:rPr>
          <w:rFonts w:ascii="Book Antiqua" w:eastAsia="AppleMyungjo" w:hAnsi="Book Antiqua"/>
          <w:sz w:val="24"/>
          <w:szCs w:val="24"/>
        </w:rPr>
        <w:t xml:space="preserve"> of lymphocytes to the site of inflammation</w:t>
      </w:r>
      <w:r w:rsidR="00FF0EC1" w:rsidRPr="003C680E">
        <w:rPr>
          <w:rFonts w:ascii="Book Antiqua" w:eastAsia="AppleMyungjo" w:hAnsi="Book Antiqua"/>
          <w:sz w:val="24"/>
          <w:szCs w:val="24"/>
        </w:rPr>
        <w:fldChar w:fldCharType="begin">
          <w:fldData xml:space="preserve">PEVuZE5vdGU+PENpdGU+PEF1dGhvcj5EYW5lc2U8L0F1dGhvcj48WWVhcj4yMDE0PC9ZZWFyPjxS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5ODEtOTwvcGFnZXM+PHZvbHVtZT4xNDc8L3ZvbHVtZT48bnVtYmVyPjU8L251bWJlcj48ZWRp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EYW5lc2U8L0F1dGhvcj48WWVhcj4yMDE0PC9ZZWFyPjxS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FF0EC1" w:rsidRPr="003C680E">
        <w:rPr>
          <w:rFonts w:ascii="Book Antiqua" w:eastAsia="AppleMyungjo" w:hAnsi="Book Antiqua"/>
          <w:sz w:val="24"/>
          <w:szCs w:val="24"/>
        </w:rPr>
      </w:r>
      <w:r w:rsidR="00FF0EC1" w:rsidRPr="003C680E">
        <w:rPr>
          <w:rFonts w:ascii="Book Antiqua" w:eastAsia="AppleMyungjo" w:hAnsi="Book Antiqua"/>
          <w:sz w:val="24"/>
          <w:szCs w:val="24"/>
        </w:rPr>
        <w:fldChar w:fldCharType="separate"/>
      </w:r>
      <w:r w:rsidR="00FF0EC1" w:rsidRPr="003C680E">
        <w:rPr>
          <w:rFonts w:ascii="Book Antiqua" w:eastAsia="AppleMyungjo" w:hAnsi="Book Antiqua"/>
          <w:noProof/>
          <w:sz w:val="24"/>
          <w:szCs w:val="24"/>
          <w:vertAlign w:val="superscript"/>
        </w:rPr>
        <w:t>[</w:t>
      </w:r>
      <w:hyperlink w:anchor="_ENREF_5" w:tooltip="Danese, 2014 #5" w:history="1">
        <w:r w:rsidR="00453126" w:rsidRPr="003C680E">
          <w:rPr>
            <w:rFonts w:ascii="Book Antiqua" w:eastAsia="AppleMyungjo" w:hAnsi="Book Antiqua"/>
            <w:noProof/>
            <w:sz w:val="24"/>
            <w:szCs w:val="24"/>
            <w:vertAlign w:val="superscript"/>
          </w:rPr>
          <w:t>5</w:t>
        </w:r>
      </w:hyperlink>
      <w:r w:rsidR="00FF0EC1" w:rsidRPr="003C680E">
        <w:rPr>
          <w:rFonts w:ascii="Book Antiqua" w:eastAsia="AppleMyungjo" w:hAnsi="Book Antiqua"/>
          <w:noProof/>
          <w:sz w:val="24"/>
          <w:szCs w:val="24"/>
          <w:vertAlign w:val="superscript"/>
        </w:rPr>
        <w:t>]</w:t>
      </w:r>
      <w:r w:rsidR="00FF0EC1"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Thus, unlike anti-TNF </w:t>
      </w:r>
      <w:r w:rsidR="003767B0" w:rsidRPr="003C680E">
        <w:rPr>
          <w:rFonts w:ascii="Book Antiqua" w:eastAsia="AppleMyungjo" w:hAnsi="Book Antiqua"/>
          <w:sz w:val="24"/>
          <w:szCs w:val="24"/>
        </w:rPr>
        <w:t>drugs</w:t>
      </w:r>
      <w:r w:rsidRPr="003C680E">
        <w:rPr>
          <w:rFonts w:ascii="Book Antiqua" w:eastAsia="AppleMyungjo" w:hAnsi="Book Antiqua"/>
          <w:sz w:val="24"/>
          <w:szCs w:val="24"/>
        </w:rPr>
        <w:t xml:space="preserve">, anti-integrin agents inhibit the interactions between leukocytes and the intestinal vasculature, and selectively prevent the </w:t>
      </w:r>
      <w:r w:rsidR="004D0105" w:rsidRPr="003C680E">
        <w:rPr>
          <w:rFonts w:ascii="Book Antiqua" w:eastAsia="AppleMyungjo" w:hAnsi="Book Antiqua"/>
          <w:sz w:val="24"/>
          <w:szCs w:val="24"/>
        </w:rPr>
        <w:t>influx</w:t>
      </w:r>
      <w:r w:rsidRPr="003C680E">
        <w:rPr>
          <w:rFonts w:ascii="Book Antiqua" w:eastAsia="AppleMyungjo" w:hAnsi="Book Antiqua"/>
          <w:sz w:val="24"/>
          <w:szCs w:val="24"/>
        </w:rPr>
        <w:t xml:space="preserve"> </w:t>
      </w:r>
      <w:r w:rsidR="003767B0" w:rsidRPr="003C680E">
        <w:rPr>
          <w:rFonts w:ascii="Book Antiqua" w:eastAsia="AppleMyungjo" w:hAnsi="Book Antiqua"/>
          <w:sz w:val="24"/>
          <w:szCs w:val="24"/>
        </w:rPr>
        <w:t>of</w:t>
      </w:r>
      <w:r w:rsidRPr="003C680E">
        <w:rPr>
          <w:rFonts w:ascii="Book Antiqua" w:eastAsia="AppleMyungjo" w:hAnsi="Book Antiqua"/>
          <w:sz w:val="24"/>
          <w:szCs w:val="24"/>
        </w:rPr>
        <w:t xml:space="preserve"> inflammatory cells</w:t>
      </w:r>
      <w:r w:rsidR="00FC5C70" w:rsidRPr="003C680E">
        <w:rPr>
          <w:rFonts w:ascii="Book Antiqua" w:eastAsia="AppleMyungjo" w:hAnsi="Book Antiqua"/>
          <w:sz w:val="24"/>
          <w:szCs w:val="24"/>
        </w:rPr>
        <w:t>,</w:t>
      </w:r>
      <w:r w:rsidRPr="003C680E">
        <w:rPr>
          <w:rFonts w:ascii="Book Antiqua" w:eastAsia="AppleMyungjo" w:hAnsi="Book Antiqua"/>
          <w:sz w:val="24"/>
          <w:szCs w:val="24"/>
        </w:rPr>
        <w:t xml:space="preserve"> which mediate the inflammatory process in IB</w:t>
      </w:r>
      <w:r w:rsidR="00055DE9" w:rsidRPr="003C680E">
        <w:rPr>
          <w:rFonts w:ascii="Book Antiqua" w:eastAsia="AppleMyungjo" w:hAnsi="Book Antiqua"/>
          <w:sz w:val="24"/>
          <w:szCs w:val="24"/>
        </w:rPr>
        <w:t>D, int</w:t>
      </w:r>
      <w:r w:rsidR="003767B0" w:rsidRPr="003C680E">
        <w:rPr>
          <w:rFonts w:ascii="Book Antiqua" w:eastAsia="AppleMyungjo" w:hAnsi="Book Antiqua"/>
          <w:sz w:val="24"/>
          <w:szCs w:val="24"/>
        </w:rPr>
        <w:t>o intestinal lesions</w:t>
      </w:r>
      <w:r w:rsidRPr="003C680E">
        <w:rPr>
          <w:rFonts w:ascii="Book Antiqua" w:eastAsia="AppleMyungjo" w:hAnsi="Book Antiqua"/>
          <w:sz w:val="24"/>
          <w:szCs w:val="24"/>
        </w:rPr>
        <w:t>. In this report, we aim to discuss anti-integrin therapy, which is currently being highlighted as a new drug therapy for the treatment of IBD.</w:t>
      </w:r>
    </w:p>
    <w:p w14:paraId="7DC6C147" w14:textId="77777777" w:rsidR="003B4C51" w:rsidRPr="003C680E" w:rsidRDefault="003B4C51" w:rsidP="003C680E">
      <w:pPr>
        <w:wordWrap/>
        <w:adjustRightInd w:val="0"/>
        <w:snapToGrid w:val="0"/>
        <w:spacing w:line="360" w:lineRule="auto"/>
        <w:ind w:firstLineChars="200" w:firstLine="480"/>
        <w:rPr>
          <w:rFonts w:ascii="Book Antiqua" w:eastAsia="AppleMyungjo" w:hAnsi="Book Antiqua"/>
          <w:sz w:val="24"/>
          <w:szCs w:val="24"/>
        </w:rPr>
      </w:pPr>
    </w:p>
    <w:p w14:paraId="4CF1B408" w14:textId="77777777" w:rsidR="003B4C51" w:rsidRPr="003C680E" w:rsidRDefault="003B4C51" w:rsidP="003C680E">
      <w:pPr>
        <w:wordWrap/>
        <w:adjustRightInd w:val="0"/>
        <w:snapToGrid w:val="0"/>
        <w:spacing w:line="360" w:lineRule="auto"/>
        <w:rPr>
          <w:rFonts w:ascii="Book Antiqua" w:eastAsia="AppleMyungjo" w:hAnsi="Book Antiqua"/>
          <w:b/>
          <w:sz w:val="24"/>
          <w:szCs w:val="24"/>
        </w:rPr>
      </w:pPr>
      <w:r w:rsidRPr="003C680E">
        <w:rPr>
          <w:rFonts w:ascii="Book Antiqua" w:eastAsia="AppleMyungjo" w:hAnsi="Book Antiqua"/>
          <w:b/>
          <w:sz w:val="24"/>
          <w:szCs w:val="24"/>
        </w:rPr>
        <w:t>NEED FOR NEW DRUGS</w:t>
      </w:r>
    </w:p>
    <w:p w14:paraId="6F947ED4" w14:textId="610DBFDF" w:rsidR="003B4C51" w:rsidRPr="006325AE" w:rsidRDefault="003E2757" w:rsidP="003C680E">
      <w:pPr>
        <w:wordWrap/>
        <w:adjustRightInd w:val="0"/>
        <w:snapToGrid w:val="0"/>
        <w:spacing w:line="360" w:lineRule="auto"/>
        <w:rPr>
          <w:rFonts w:ascii="Book Antiqua" w:eastAsia="SimSun" w:hAnsi="Book Antiqua"/>
          <w:sz w:val="24"/>
          <w:szCs w:val="24"/>
          <w:lang w:eastAsia="zh-CN"/>
        </w:rPr>
      </w:pPr>
      <w:r w:rsidRPr="003C680E">
        <w:rPr>
          <w:rFonts w:ascii="Book Antiqua" w:eastAsia="AppleMyungjo" w:hAnsi="Book Antiqua"/>
          <w:sz w:val="24"/>
          <w:szCs w:val="24"/>
        </w:rPr>
        <w:t xml:space="preserve">A variety of inflammatory and anti-inflammatory cytokines define and regulate </w:t>
      </w:r>
      <w:r w:rsidRPr="003C680E">
        <w:rPr>
          <w:rFonts w:ascii="Book Antiqua" w:eastAsia="AppleMyungjo" w:hAnsi="Book Antiqua"/>
          <w:sz w:val="24"/>
          <w:szCs w:val="24"/>
        </w:rPr>
        <w:lastRenderedPageBreak/>
        <w:t>various aspects of the inflammatory response and play an important role in the pathogenesis of IBD</w:t>
      </w:r>
      <w:r w:rsidR="00782FB5" w:rsidRPr="003C680E">
        <w:rPr>
          <w:rFonts w:ascii="Book Antiqua" w:eastAsia="AppleMyungjo" w:hAnsi="Book Antiqua"/>
          <w:sz w:val="24"/>
          <w:szCs w:val="24"/>
        </w:rPr>
        <w:t xml:space="preserve"> including</w:t>
      </w:r>
      <w:r w:rsidR="00782FB5" w:rsidRPr="003C680E">
        <w:rPr>
          <w:rFonts w:ascii="Book Antiqua" w:hAnsi="Book Antiqua"/>
          <w:sz w:val="24"/>
          <w:szCs w:val="24"/>
        </w:rPr>
        <w:t xml:space="preserve"> </w:t>
      </w:r>
      <w:r w:rsidR="00782FB5" w:rsidRPr="003C680E">
        <w:rPr>
          <w:rFonts w:ascii="Book Antiqua" w:eastAsia="AppleMyungjo" w:hAnsi="Book Antiqua"/>
          <w:sz w:val="24"/>
          <w:szCs w:val="24"/>
        </w:rPr>
        <w:t>Crohn’s disease (CD) and ulcerative colitis (UC)</w:t>
      </w:r>
      <w:r w:rsidR="003B4C51" w:rsidRPr="003C680E">
        <w:rPr>
          <w:rFonts w:ascii="Book Antiqua" w:eastAsia="AppleMyungjo" w:hAnsi="Book Antiqua"/>
          <w:sz w:val="24"/>
          <w:szCs w:val="24"/>
        </w:rPr>
        <w:t xml:space="preserve">, with the former mediated by type 1 T helper cells (TH1) and TH17, and the latter reportedly caused by an abnormal TH2 response. </w:t>
      </w:r>
      <w:r w:rsidR="00782FB5" w:rsidRPr="003C680E">
        <w:rPr>
          <w:rFonts w:ascii="Book Antiqua" w:eastAsia="AppleMyungjo" w:hAnsi="Book Antiqua"/>
          <w:sz w:val="24"/>
          <w:szCs w:val="24"/>
        </w:rPr>
        <w:t>T</w:t>
      </w:r>
      <w:r w:rsidR="003B4C51" w:rsidRPr="003C680E">
        <w:rPr>
          <w:rFonts w:ascii="Book Antiqua" w:eastAsia="AppleMyungjo" w:hAnsi="Book Antiqua"/>
          <w:sz w:val="24"/>
          <w:szCs w:val="24"/>
        </w:rPr>
        <w:t xml:space="preserve">he </w:t>
      </w:r>
      <w:r w:rsidR="003B70DB" w:rsidRPr="003C680E">
        <w:rPr>
          <w:rFonts w:ascii="Book Antiqua" w:eastAsia="AppleMyungjo" w:hAnsi="Book Antiqua"/>
          <w:sz w:val="24"/>
          <w:szCs w:val="24"/>
        </w:rPr>
        <w:t>immunopathogenesis</w:t>
      </w:r>
      <w:r w:rsidR="003B4C51" w:rsidRPr="003C680E">
        <w:rPr>
          <w:rFonts w:ascii="Book Antiqua" w:eastAsia="AppleMyungjo" w:hAnsi="Book Antiqua"/>
          <w:sz w:val="24"/>
          <w:szCs w:val="24"/>
        </w:rPr>
        <w:t xml:space="preserve"> of IBD is made more complex by imbalances in different T cell subsets, such as regulatory T cells, natural killer T cells, and TH9, as well as the interactions between these cell populations. Ultimately, the production of numerous cytokines is disturbed. These cytokines include the well-known TNF-α as well as IL-1β, IL-6, IL-8, IL-10, IL-12, IL-17, IL-23, and transforming growth factor-α</w:t>
      </w:r>
      <w:r w:rsidR="003B2C59" w:rsidRPr="003C680E">
        <w:rPr>
          <w:rFonts w:ascii="Book Antiqua" w:eastAsia="AppleMyungjo" w:hAnsi="Book Antiqua"/>
          <w:sz w:val="24"/>
          <w:szCs w:val="24"/>
        </w:rPr>
        <w:fldChar w:fldCharType="begin">
          <w:fldData xml:space="preserve">PEVuZE5vdGU+PENpdGU+PEF1dGhvcj5kZSBTb3V6YTwvQXV0aG9yPjxZZWFyPjIwMTY8L1llYXI+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TMtMjc8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kZSBTb3V6YTwvQXV0aG9yPjxZZWFyPjIwMTY8L1llYXI+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3B2C59" w:rsidRPr="003C680E">
        <w:rPr>
          <w:rFonts w:ascii="Book Antiqua" w:eastAsia="AppleMyungjo" w:hAnsi="Book Antiqua"/>
          <w:sz w:val="24"/>
          <w:szCs w:val="24"/>
        </w:rPr>
      </w:r>
      <w:r w:rsidR="003B2C59" w:rsidRPr="003C680E">
        <w:rPr>
          <w:rFonts w:ascii="Book Antiqua" w:eastAsia="AppleMyungjo" w:hAnsi="Book Antiqua"/>
          <w:sz w:val="24"/>
          <w:szCs w:val="24"/>
        </w:rPr>
        <w:fldChar w:fldCharType="separate"/>
      </w:r>
      <w:r w:rsidR="003B2C59" w:rsidRPr="003C680E">
        <w:rPr>
          <w:rFonts w:ascii="Book Antiqua" w:eastAsia="AppleMyungjo" w:hAnsi="Book Antiqua"/>
          <w:noProof/>
          <w:sz w:val="24"/>
          <w:szCs w:val="24"/>
          <w:vertAlign w:val="superscript"/>
        </w:rPr>
        <w:t>[</w:t>
      </w:r>
      <w:hyperlink w:anchor="_ENREF_3" w:tooltip="de Souza, 2016 #1" w:history="1">
        <w:r w:rsidR="00453126" w:rsidRPr="003C680E">
          <w:rPr>
            <w:rFonts w:ascii="Book Antiqua" w:eastAsia="AppleMyungjo" w:hAnsi="Book Antiqua"/>
            <w:noProof/>
            <w:sz w:val="24"/>
            <w:szCs w:val="24"/>
            <w:vertAlign w:val="superscript"/>
          </w:rPr>
          <w:t>3</w:t>
        </w:r>
      </w:hyperlink>
      <w:r w:rsidR="006325AE">
        <w:rPr>
          <w:rFonts w:ascii="Book Antiqua" w:eastAsia="AppleMyungjo" w:hAnsi="Book Antiqua"/>
          <w:noProof/>
          <w:sz w:val="24"/>
          <w:szCs w:val="24"/>
          <w:vertAlign w:val="superscript"/>
        </w:rPr>
        <w:t>,</w:t>
      </w:r>
      <w:hyperlink w:anchor="_ENREF_6" w:tooltip="Neurath, 2014 #6" w:history="1">
        <w:r w:rsidR="00453126" w:rsidRPr="003C680E">
          <w:rPr>
            <w:rFonts w:ascii="Book Antiqua" w:eastAsia="AppleMyungjo" w:hAnsi="Book Antiqua"/>
            <w:noProof/>
            <w:sz w:val="24"/>
            <w:szCs w:val="24"/>
            <w:vertAlign w:val="superscript"/>
          </w:rPr>
          <w:t>6</w:t>
        </w:r>
      </w:hyperlink>
      <w:r w:rsidR="003B2C59" w:rsidRPr="003C680E">
        <w:rPr>
          <w:rFonts w:ascii="Book Antiqua" w:eastAsia="AppleMyungjo" w:hAnsi="Book Antiqua"/>
          <w:noProof/>
          <w:sz w:val="24"/>
          <w:szCs w:val="24"/>
          <w:vertAlign w:val="superscript"/>
        </w:rPr>
        <w:t>]</w:t>
      </w:r>
      <w:r w:rsidR="003B2C59" w:rsidRPr="003C680E">
        <w:rPr>
          <w:rFonts w:ascii="Book Antiqua" w:eastAsia="AppleMyungjo" w:hAnsi="Book Antiqua"/>
          <w:sz w:val="24"/>
          <w:szCs w:val="24"/>
        </w:rPr>
        <w:fldChar w:fldCharType="end"/>
      </w:r>
      <w:r w:rsidR="006325AE">
        <w:rPr>
          <w:rFonts w:ascii="Book Antiqua" w:eastAsia="AppleMyungjo" w:hAnsi="Book Antiqua"/>
          <w:sz w:val="24"/>
          <w:szCs w:val="24"/>
        </w:rPr>
        <w:t>.</w:t>
      </w:r>
    </w:p>
    <w:p w14:paraId="2ED288BF" w14:textId="49D01D72" w:rsidR="003B4C51" w:rsidRPr="003C680E" w:rsidRDefault="003B4C51" w:rsidP="006325AE">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The use of TNF </w:t>
      </w:r>
      <w:r w:rsidR="006F2DDA" w:rsidRPr="003C680E">
        <w:rPr>
          <w:rFonts w:ascii="Book Antiqua" w:eastAsia="AppleMyungjo" w:hAnsi="Book Antiqua"/>
          <w:sz w:val="24"/>
          <w:szCs w:val="24"/>
        </w:rPr>
        <w:t>antagonist</w:t>
      </w:r>
      <w:r w:rsidRPr="003C680E">
        <w:rPr>
          <w:rFonts w:ascii="Book Antiqua" w:eastAsia="AppleMyungjo" w:hAnsi="Book Antiqua"/>
          <w:sz w:val="24"/>
          <w:szCs w:val="24"/>
        </w:rPr>
        <w:t>s showed that just blocking a single cytokine could be sufficient to induce significant clinical remission. Until recently, in moderate-to-severe active IBD patients, especially if initial treatment with systemic corticosteroids or immun</w:t>
      </w:r>
      <w:r w:rsidR="00761E34" w:rsidRPr="003C680E">
        <w:rPr>
          <w:rFonts w:ascii="Book Antiqua" w:eastAsia="AppleMyungjo" w:hAnsi="Book Antiqua"/>
          <w:sz w:val="24"/>
          <w:szCs w:val="24"/>
        </w:rPr>
        <w:t>o</w:t>
      </w:r>
      <w:r w:rsidRPr="003C680E">
        <w:rPr>
          <w:rFonts w:ascii="Book Antiqua" w:eastAsia="AppleMyungjo" w:hAnsi="Book Antiqua"/>
          <w:sz w:val="24"/>
          <w:szCs w:val="24"/>
        </w:rPr>
        <w:t>modulators failed, anti-TNF agents were the only remaining treatment option.</w:t>
      </w:r>
    </w:p>
    <w:p w14:paraId="5DD4D96F" w14:textId="28405583" w:rsidR="003B4C51" w:rsidRPr="006325AE" w:rsidRDefault="003B4C51" w:rsidP="006325AE">
      <w:pPr>
        <w:wordWrap/>
        <w:adjustRightInd w:val="0"/>
        <w:snapToGrid w:val="0"/>
        <w:spacing w:line="360" w:lineRule="auto"/>
        <w:ind w:firstLineChars="100" w:firstLine="240"/>
        <w:rPr>
          <w:rFonts w:ascii="Book Antiqua" w:eastAsia="SimSun" w:hAnsi="Book Antiqua"/>
          <w:sz w:val="24"/>
          <w:szCs w:val="24"/>
          <w:lang w:eastAsia="zh-CN"/>
        </w:rPr>
      </w:pPr>
      <w:r w:rsidRPr="003C680E">
        <w:rPr>
          <w:rFonts w:ascii="Book Antiqua" w:eastAsia="AppleMyungjo" w:hAnsi="Book Antiqua"/>
          <w:sz w:val="24"/>
          <w:szCs w:val="24"/>
        </w:rPr>
        <w:t xml:space="preserve">Inspired by the treatment outcomes of the first generation anti-TNF agent infliximab, next-generation TNF </w:t>
      </w:r>
      <w:r w:rsidR="00761E34" w:rsidRPr="003C680E">
        <w:rPr>
          <w:rFonts w:ascii="Book Antiqua" w:eastAsia="AppleMyungjo" w:hAnsi="Book Antiqua"/>
          <w:sz w:val="24"/>
          <w:szCs w:val="24"/>
        </w:rPr>
        <w:t>antagonist</w:t>
      </w:r>
      <w:r w:rsidRPr="003C680E">
        <w:rPr>
          <w:rFonts w:ascii="Book Antiqua" w:eastAsia="AppleMyungjo" w:hAnsi="Book Antiqua"/>
          <w:sz w:val="24"/>
          <w:szCs w:val="24"/>
        </w:rPr>
        <w:t>s, such as adalimumab, golimumab, and certolizumab pegol, were introduced for the treatment of IBD, drastically changing this treatment field; however, even these drugs did not show an effect in all IBD patients. Specifically, although reports differ slightly, anti-TNF agents produce primary non-response (PNR) in approximately 10</w:t>
      </w:r>
      <w:r w:rsidR="006325AE">
        <w:rPr>
          <w:rFonts w:ascii="Book Antiqua" w:eastAsia="SimSun" w:hAnsi="Book Antiqua" w:hint="eastAsia"/>
          <w:sz w:val="24"/>
          <w:szCs w:val="24"/>
          <w:lang w:eastAsia="zh-CN"/>
        </w:rPr>
        <w:t>%-</w:t>
      </w:r>
      <w:r w:rsidRPr="003C680E">
        <w:rPr>
          <w:rFonts w:ascii="Book Antiqua" w:eastAsia="AppleMyungjo" w:hAnsi="Book Antiqua"/>
          <w:sz w:val="24"/>
          <w:szCs w:val="24"/>
        </w:rPr>
        <w:t>30% of patients</w:t>
      </w:r>
      <w:r w:rsidR="00471578" w:rsidRPr="003C680E">
        <w:rPr>
          <w:rFonts w:ascii="Book Antiqua" w:eastAsia="AppleMyungjo" w:hAnsi="Book Antiqua"/>
          <w:sz w:val="24"/>
          <w:szCs w:val="24"/>
        </w:rPr>
        <w:fldChar w:fldCharType="begin"/>
      </w:r>
      <w:r w:rsidR="00453126" w:rsidRPr="003C680E">
        <w:rPr>
          <w:rFonts w:ascii="Book Antiqua" w:eastAsia="AppleMyungjo" w:hAnsi="Book Antiqua"/>
          <w:sz w:val="24"/>
          <w:szCs w:val="24"/>
        </w:rPr>
        <w:instrText xml:space="preserve"> ADDIN EN.CITE &lt;EndNote&gt;&lt;Cite&gt;&lt;Author&gt;Roda&lt;/Author&gt;&lt;Year&gt;2016&lt;/Year&gt;&lt;RecNum&gt;7&lt;/RecNum&gt;&lt;DisplayText&gt;&lt;style face="superscript"&gt;[7]&lt;/style&gt;&lt;/DisplayText&gt;&lt;record&gt;&lt;rec-number&gt;7&lt;/rec-number&gt;&lt;foreign-keys&gt;&lt;key app="EN" db-id="vpz9fxs9mdd5rteexf3vtds12ea2saxrww95"&gt;7&lt;/key&gt;&lt;/foreign-keys&gt;&lt;ref-type name="Journal Article"&gt;17&lt;/ref-type&gt;&lt;contributors&gt;&lt;authors&gt;&lt;author&gt;Roda, G.&lt;/author&gt;&lt;author&gt;Jharap, B.&lt;/author&gt;&lt;author&gt;Neeraj, N.&lt;/author&gt;&lt;author&gt;Colombel, J. F.&lt;/author&gt;&lt;/authors&gt;&lt;/contributors&gt;&lt;auth-address&gt;The Leona M. Harry B. Helmsley Inflammatory Bowel Disease Center, The Henry D. Janowitz Division of Gastroenterology, Icahn School of Medicine at Mount Sinai, New York, USA.&amp;#xD;Meander Medical Center, Amersfoort, The Netherlands.&lt;/auth-address&gt;&lt;titles&gt;&lt;title&gt;Loss of Response to Anti-TNFs: Definition, Epidemiology, and Management&lt;/title&gt;&lt;secondary-title&gt;Clin Transl Gastroenterol&lt;/secondary-title&gt;&lt;alt-title&gt;Clinical and translational gastroenterology&lt;/alt-title&gt;&lt;/titles&gt;&lt;periodical&gt;&lt;full-title&gt;Clin Transl Gastroenterol&lt;/full-title&gt;&lt;abbr-1&gt;Clinical and translational gastroenterology&lt;/abbr-1&gt;&lt;/periodical&gt;&lt;alt-periodical&gt;&lt;full-title&gt;Clin Transl Gastroenterol&lt;/full-title&gt;&lt;abbr-1&gt;Clinical and translational gastroenterology&lt;/abbr-1&gt;&lt;/alt-periodical&gt;&lt;pages&gt;e135&lt;/pages&gt;&lt;volume&gt;7&lt;/volume&gt;&lt;edition&gt;2016/01/08&lt;/edition&gt;&lt;dates&gt;&lt;year&gt;2016&lt;/year&gt;&lt;pub-dates&gt;&lt;date&gt;Jan 7&lt;/date&gt;&lt;/pub-dates&gt;&lt;/dates&gt;&lt;isbn&gt;2155-384X (Print)&lt;/isbn&gt;&lt;accession-num&gt;26741065&lt;/accession-num&gt;&lt;urls&gt;&lt;/urls&gt;&lt;custom2&gt;PMC4737871&lt;/custom2&gt;&lt;electronic-resource-num&gt;10.1038/ctg.2015.63&lt;/electronic-resource-num&gt;&lt;remote-database-provider&gt;NLM&lt;/remote-database-provider&gt;&lt;language&gt;eng&lt;/language&gt;&lt;/record&gt;&lt;/Cite&gt;&lt;/EndNote&gt;</w:instrText>
      </w:r>
      <w:r w:rsidR="00471578" w:rsidRPr="003C680E">
        <w:rPr>
          <w:rFonts w:ascii="Book Antiqua" w:eastAsia="AppleMyungjo" w:hAnsi="Book Antiqua"/>
          <w:sz w:val="24"/>
          <w:szCs w:val="24"/>
        </w:rPr>
        <w:fldChar w:fldCharType="separate"/>
      </w:r>
      <w:r w:rsidR="00471578" w:rsidRPr="003C680E">
        <w:rPr>
          <w:rFonts w:ascii="Book Antiqua" w:eastAsia="AppleMyungjo" w:hAnsi="Book Antiqua"/>
          <w:noProof/>
          <w:sz w:val="24"/>
          <w:szCs w:val="24"/>
          <w:vertAlign w:val="superscript"/>
        </w:rPr>
        <w:t>[</w:t>
      </w:r>
      <w:hyperlink w:anchor="_ENREF_7" w:tooltip="Roda, 2016 #7" w:history="1">
        <w:r w:rsidR="00453126" w:rsidRPr="003C680E">
          <w:rPr>
            <w:rFonts w:ascii="Book Antiqua" w:eastAsia="AppleMyungjo" w:hAnsi="Book Antiqua"/>
            <w:noProof/>
            <w:sz w:val="24"/>
            <w:szCs w:val="24"/>
            <w:vertAlign w:val="superscript"/>
          </w:rPr>
          <w:t>7</w:t>
        </w:r>
      </w:hyperlink>
      <w:r w:rsidR="00471578" w:rsidRPr="003C680E">
        <w:rPr>
          <w:rFonts w:ascii="Book Antiqua" w:eastAsia="AppleMyungjo" w:hAnsi="Book Antiqua"/>
          <w:noProof/>
          <w:sz w:val="24"/>
          <w:szCs w:val="24"/>
          <w:vertAlign w:val="superscript"/>
        </w:rPr>
        <w:t>]</w:t>
      </w:r>
      <w:r w:rsidR="00471578" w:rsidRPr="003C680E">
        <w:rPr>
          <w:rFonts w:ascii="Book Antiqua" w:eastAsia="AppleMyungjo" w:hAnsi="Book Antiqua"/>
          <w:sz w:val="24"/>
          <w:szCs w:val="24"/>
        </w:rPr>
        <w:fldChar w:fldCharType="end"/>
      </w:r>
      <w:r w:rsidRPr="003C680E">
        <w:rPr>
          <w:rFonts w:ascii="Book Antiqua" w:eastAsia="AppleMyungjo" w:hAnsi="Book Antiqua"/>
          <w:sz w:val="24"/>
          <w:szCs w:val="24"/>
        </w:rPr>
        <w:t>. Several factors have been suggested as causes of PNR</w:t>
      </w:r>
      <w:r w:rsidR="00EE1555" w:rsidRPr="003C680E">
        <w:rPr>
          <w:rFonts w:ascii="Book Antiqua" w:eastAsia="AppleMyungjo" w:hAnsi="Book Antiqua"/>
          <w:sz w:val="24"/>
          <w:szCs w:val="24"/>
        </w:rPr>
        <w:t xml:space="preserve">. </w:t>
      </w:r>
      <w:r w:rsidRPr="003C680E">
        <w:rPr>
          <w:rFonts w:ascii="Book Antiqua" w:eastAsia="AppleMyungjo" w:hAnsi="Book Antiqua"/>
          <w:sz w:val="24"/>
          <w:szCs w:val="24"/>
        </w:rPr>
        <w:t xml:space="preserve">One known cause of PNR is that TNF is not a major factor in the development of inflammation in some patients, and therefore, there is an increased need for drugs with new </w:t>
      </w:r>
      <w:r w:rsidR="006325AE">
        <w:rPr>
          <w:rFonts w:ascii="Book Antiqua" w:eastAsia="AppleMyungjo" w:hAnsi="Book Antiqua"/>
          <w:sz w:val="24"/>
          <w:szCs w:val="24"/>
        </w:rPr>
        <w:t>mechanisms</w:t>
      </w:r>
      <w:r w:rsidR="006E7C96" w:rsidRPr="003C680E">
        <w:rPr>
          <w:rFonts w:ascii="Book Antiqua" w:eastAsia="AppleMyungjo" w:hAnsi="Book Antiqua"/>
          <w:sz w:val="24"/>
          <w:szCs w:val="24"/>
        </w:rPr>
        <w:fldChar w:fldCharType="begin">
          <w:fldData xml:space="preserve">PEVuZE5vdGU+PENpdGU+PEF1dGhvcj5CaWxsaWV0PC9BdXRob3I+PFllYXI+MjAxNDwvWWVhcj48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CaWxsaWV0PC9BdXRob3I+PFllYXI+MjAxNDwvWWVhcj48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6E7C96" w:rsidRPr="003C680E">
        <w:rPr>
          <w:rFonts w:ascii="Book Antiqua" w:eastAsia="AppleMyungjo" w:hAnsi="Book Antiqua"/>
          <w:sz w:val="24"/>
          <w:szCs w:val="24"/>
        </w:rPr>
      </w:r>
      <w:r w:rsidR="006E7C96" w:rsidRPr="003C680E">
        <w:rPr>
          <w:rFonts w:ascii="Book Antiqua" w:eastAsia="AppleMyungjo" w:hAnsi="Book Antiqua"/>
          <w:sz w:val="24"/>
          <w:szCs w:val="24"/>
        </w:rPr>
        <w:fldChar w:fldCharType="separate"/>
      </w:r>
      <w:r w:rsidR="006E7C96" w:rsidRPr="003C680E">
        <w:rPr>
          <w:rFonts w:ascii="Book Antiqua" w:eastAsia="AppleMyungjo" w:hAnsi="Book Antiqua"/>
          <w:noProof/>
          <w:sz w:val="24"/>
          <w:szCs w:val="24"/>
          <w:vertAlign w:val="superscript"/>
        </w:rPr>
        <w:t>[</w:t>
      </w:r>
      <w:hyperlink w:anchor="_ENREF_8" w:tooltip="Billiet, 2014 #8" w:history="1">
        <w:r w:rsidR="00453126" w:rsidRPr="003C680E">
          <w:rPr>
            <w:rFonts w:ascii="Book Antiqua" w:eastAsia="AppleMyungjo" w:hAnsi="Book Antiqua"/>
            <w:noProof/>
            <w:sz w:val="24"/>
            <w:szCs w:val="24"/>
            <w:vertAlign w:val="superscript"/>
          </w:rPr>
          <w:t>8</w:t>
        </w:r>
      </w:hyperlink>
      <w:r w:rsidR="006E7C96" w:rsidRPr="003C680E">
        <w:rPr>
          <w:rFonts w:ascii="Book Antiqua" w:eastAsia="AppleMyungjo" w:hAnsi="Book Antiqua"/>
          <w:noProof/>
          <w:sz w:val="24"/>
          <w:szCs w:val="24"/>
          <w:vertAlign w:val="superscript"/>
        </w:rPr>
        <w:t>]</w:t>
      </w:r>
      <w:r w:rsidR="006E7C96" w:rsidRPr="003C680E">
        <w:rPr>
          <w:rFonts w:ascii="Book Antiqua" w:eastAsia="AppleMyungjo" w:hAnsi="Book Antiqua"/>
          <w:sz w:val="24"/>
          <w:szCs w:val="24"/>
        </w:rPr>
        <w:fldChar w:fldCharType="end"/>
      </w:r>
      <w:r w:rsidR="006325AE">
        <w:rPr>
          <w:rFonts w:ascii="Book Antiqua" w:eastAsia="AppleMyungjo" w:hAnsi="Book Antiqua"/>
          <w:sz w:val="24"/>
          <w:szCs w:val="24"/>
        </w:rPr>
        <w:t>.</w:t>
      </w:r>
    </w:p>
    <w:p w14:paraId="49A64D31" w14:textId="023E97D2" w:rsidR="003B4C51" w:rsidRPr="003C680E" w:rsidRDefault="003B4C51" w:rsidP="006325AE">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Although anti</w:t>
      </w:r>
      <w:r w:rsidR="006325AE">
        <w:rPr>
          <w:rFonts w:ascii="Book Antiqua" w:eastAsia="SimSun" w:hAnsi="Book Antiqua" w:hint="eastAsia"/>
          <w:sz w:val="24"/>
          <w:szCs w:val="24"/>
          <w:lang w:eastAsia="zh-CN"/>
        </w:rPr>
        <w:t>-</w:t>
      </w:r>
      <w:r w:rsidRPr="003C680E">
        <w:rPr>
          <w:rFonts w:ascii="Book Antiqua" w:eastAsia="AppleMyungjo" w:hAnsi="Book Antiqua"/>
          <w:sz w:val="24"/>
          <w:szCs w:val="24"/>
        </w:rPr>
        <w:t>TNF agents show an initial effect, secondary non-response or loss of response (LOR) is seen in 23</w:t>
      </w:r>
      <w:r w:rsidR="006325AE">
        <w:rPr>
          <w:rFonts w:ascii="Book Antiqua" w:eastAsia="SimSun" w:hAnsi="Book Antiqua" w:hint="eastAsia"/>
          <w:sz w:val="24"/>
          <w:szCs w:val="24"/>
          <w:lang w:eastAsia="zh-CN"/>
        </w:rPr>
        <w:t>%-</w:t>
      </w:r>
      <w:r w:rsidRPr="003C680E">
        <w:rPr>
          <w:rFonts w:ascii="Book Antiqua" w:eastAsia="AppleMyungjo" w:hAnsi="Book Antiqua"/>
          <w:sz w:val="24"/>
          <w:szCs w:val="24"/>
        </w:rPr>
        <w:t>46%</w:t>
      </w:r>
      <w:r w:rsidR="006E7C96" w:rsidRPr="003C680E">
        <w:rPr>
          <w:rFonts w:ascii="Book Antiqua" w:eastAsia="AppleMyungjo" w:hAnsi="Book Antiqua"/>
          <w:sz w:val="24"/>
          <w:szCs w:val="24"/>
        </w:rPr>
        <w:fldChar w:fldCharType="begin">
          <w:fldData xml:space="preserve">PEVuZE5vdGU+PENpdGU+PEF1dGhvcj5HaXNiZXJ0PC9BdXRob3I+PFllYXI+MjAwOTwvWWVhcj48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NzYwLTc8L3BhZ2VzPjx2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HaXNiZXJ0PC9BdXRob3I+PFllYXI+MjAwOTwvWWVhcj48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6E7C96" w:rsidRPr="003C680E">
        <w:rPr>
          <w:rFonts w:ascii="Book Antiqua" w:eastAsia="AppleMyungjo" w:hAnsi="Book Antiqua"/>
          <w:sz w:val="24"/>
          <w:szCs w:val="24"/>
        </w:rPr>
      </w:r>
      <w:r w:rsidR="006E7C96" w:rsidRPr="003C680E">
        <w:rPr>
          <w:rFonts w:ascii="Book Antiqua" w:eastAsia="AppleMyungjo" w:hAnsi="Book Antiqua"/>
          <w:sz w:val="24"/>
          <w:szCs w:val="24"/>
        </w:rPr>
        <w:fldChar w:fldCharType="separate"/>
      </w:r>
      <w:r w:rsidR="005A250C" w:rsidRPr="003C680E">
        <w:rPr>
          <w:rFonts w:ascii="Book Antiqua" w:eastAsia="AppleMyungjo" w:hAnsi="Book Antiqua"/>
          <w:noProof/>
          <w:sz w:val="24"/>
          <w:szCs w:val="24"/>
          <w:vertAlign w:val="superscript"/>
        </w:rPr>
        <w:t>[</w:t>
      </w:r>
      <w:hyperlink w:anchor="_ENREF_7" w:tooltip="Roda, 2016 #7" w:history="1">
        <w:r w:rsidR="00453126" w:rsidRPr="003C680E">
          <w:rPr>
            <w:rFonts w:ascii="Book Antiqua" w:eastAsia="AppleMyungjo" w:hAnsi="Book Antiqua"/>
            <w:noProof/>
            <w:sz w:val="24"/>
            <w:szCs w:val="24"/>
            <w:vertAlign w:val="superscript"/>
          </w:rPr>
          <w:t>7</w:t>
        </w:r>
      </w:hyperlink>
      <w:r w:rsidR="006325AE">
        <w:rPr>
          <w:rFonts w:ascii="Book Antiqua" w:eastAsia="AppleMyungjo" w:hAnsi="Book Antiqua"/>
          <w:noProof/>
          <w:sz w:val="24"/>
          <w:szCs w:val="24"/>
          <w:vertAlign w:val="superscript"/>
        </w:rPr>
        <w:t>,</w:t>
      </w:r>
      <w:hyperlink w:anchor="_ENREF_9" w:tooltip="Gisbert, 2009 #9" w:history="1">
        <w:r w:rsidR="00453126" w:rsidRPr="003C680E">
          <w:rPr>
            <w:rFonts w:ascii="Book Antiqua" w:eastAsia="AppleMyungjo" w:hAnsi="Book Antiqua"/>
            <w:noProof/>
            <w:sz w:val="24"/>
            <w:szCs w:val="24"/>
            <w:vertAlign w:val="superscript"/>
          </w:rPr>
          <w:t>9</w:t>
        </w:r>
      </w:hyperlink>
      <w:r w:rsidR="005A250C" w:rsidRPr="003C680E">
        <w:rPr>
          <w:rFonts w:ascii="Book Antiqua" w:eastAsia="AppleMyungjo" w:hAnsi="Book Antiqua"/>
          <w:noProof/>
          <w:sz w:val="24"/>
          <w:szCs w:val="24"/>
          <w:vertAlign w:val="superscript"/>
        </w:rPr>
        <w:t>]</w:t>
      </w:r>
      <w:r w:rsidR="006E7C96"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LOR is known to occur due to pharmacokinetic issues or the production of antibodies against the drug; however, it can also be caused by a shift in the inflammatory response pathway from TNF signaling to non-TNF signaling. Moreover, due to their comprehensive immunosuppressive effects, the use of anti-TNF </w:t>
      </w:r>
      <w:r w:rsidR="00422267" w:rsidRPr="003C680E">
        <w:rPr>
          <w:rFonts w:ascii="Book Antiqua" w:eastAsia="AppleMyungjo" w:hAnsi="Book Antiqua"/>
          <w:sz w:val="24"/>
          <w:szCs w:val="24"/>
        </w:rPr>
        <w:t>agent</w:t>
      </w:r>
      <w:r w:rsidRPr="003C680E">
        <w:rPr>
          <w:rFonts w:ascii="Book Antiqua" w:eastAsia="AppleMyungjo" w:hAnsi="Book Antiqua"/>
          <w:sz w:val="24"/>
          <w:szCs w:val="24"/>
        </w:rPr>
        <w:t xml:space="preserve">s can cause severe adverse reactions, including tuberculosis (TB), hepatitis B, pneumonia, herpes zoster, and </w:t>
      </w:r>
      <w:r w:rsidRPr="003C680E">
        <w:rPr>
          <w:rFonts w:ascii="Book Antiqua" w:eastAsia="AppleMyungjo" w:hAnsi="Book Antiqua"/>
          <w:sz w:val="24"/>
          <w:szCs w:val="24"/>
        </w:rPr>
        <w:lastRenderedPageBreak/>
        <w:t>other infections, as well as skin cancer, malignant lymphoma, psoriasis, lupus-like syndrome, demyelinating disease, congestive heart failure, and hepatotoxicity.</w:t>
      </w:r>
    </w:p>
    <w:p w14:paraId="0BEC30CA" w14:textId="5A09DD45" w:rsidR="003B4C51" w:rsidRPr="003C680E" w:rsidRDefault="003B4C51" w:rsidP="006325AE">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Although anti-TNF therapy has reduced the rate of surgery in IBD patients, a considerable number of patients experience a relapse of inflammation a</w:t>
      </w:r>
      <w:r w:rsidR="002E688F" w:rsidRPr="003C680E">
        <w:rPr>
          <w:rFonts w:ascii="Book Antiqua" w:eastAsia="AppleMyungjo" w:hAnsi="Book Antiqua"/>
          <w:sz w:val="24"/>
          <w:szCs w:val="24"/>
        </w:rPr>
        <w:t>fter</w:t>
      </w:r>
      <w:r w:rsidRPr="003C680E">
        <w:rPr>
          <w:rFonts w:ascii="Book Antiqua" w:eastAsia="AppleMyungjo" w:hAnsi="Book Antiqua"/>
          <w:sz w:val="24"/>
          <w:szCs w:val="24"/>
        </w:rPr>
        <w:t xml:space="preserve"> as they stop anti-TNF</w:t>
      </w:r>
      <w:r w:rsidR="006E7C96" w:rsidRPr="003C680E">
        <w:rPr>
          <w:rFonts w:ascii="Book Antiqua" w:eastAsia="AppleMyungjo" w:hAnsi="Book Antiqua"/>
          <w:sz w:val="24"/>
          <w:szCs w:val="24"/>
        </w:rPr>
        <w:fldChar w:fldCharType="begin">
          <w:fldData xml:space="preserve">PEVuZE5vdGU+PENpdGU+PEF1dGhvcj5Gcm9sa2lzPC9BdXRob3I+PFllYXI+MjAxMzwvWWVhcj48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5OTYtMTAwNjwvcGFnZXM+PHZvbHVtZT4xNDU8L3ZvbHVtZT48bnVtYmVyPjU8L251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Gcm9sa2lzPC9BdXRob3I+PFllYXI+MjAxMzwvWWVhcj48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6E7C96" w:rsidRPr="003C680E">
        <w:rPr>
          <w:rFonts w:ascii="Book Antiqua" w:eastAsia="AppleMyungjo" w:hAnsi="Book Antiqua"/>
          <w:sz w:val="24"/>
          <w:szCs w:val="24"/>
        </w:rPr>
      </w:r>
      <w:r w:rsidR="006E7C96" w:rsidRPr="003C680E">
        <w:rPr>
          <w:rFonts w:ascii="Book Antiqua" w:eastAsia="AppleMyungjo" w:hAnsi="Book Antiqua"/>
          <w:sz w:val="24"/>
          <w:szCs w:val="24"/>
        </w:rPr>
        <w:fldChar w:fldCharType="separate"/>
      </w:r>
      <w:r w:rsidR="006E7C96" w:rsidRPr="003C680E">
        <w:rPr>
          <w:rFonts w:ascii="Book Antiqua" w:eastAsia="AppleMyungjo" w:hAnsi="Book Antiqua"/>
          <w:noProof/>
          <w:sz w:val="24"/>
          <w:szCs w:val="24"/>
          <w:vertAlign w:val="superscript"/>
        </w:rPr>
        <w:t>[</w:t>
      </w:r>
      <w:hyperlink w:anchor="_ENREF_10" w:tooltip="Frolkis, 2013 #11" w:history="1">
        <w:r w:rsidR="00453126" w:rsidRPr="003C680E">
          <w:rPr>
            <w:rFonts w:ascii="Book Antiqua" w:eastAsia="AppleMyungjo" w:hAnsi="Book Antiqua"/>
            <w:noProof/>
            <w:sz w:val="24"/>
            <w:szCs w:val="24"/>
            <w:vertAlign w:val="superscript"/>
          </w:rPr>
          <w:t>10</w:t>
        </w:r>
      </w:hyperlink>
      <w:r w:rsidR="006E7C96" w:rsidRPr="003C680E">
        <w:rPr>
          <w:rFonts w:ascii="Book Antiqua" w:eastAsia="AppleMyungjo" w:hAnsi="Book Antiqua"/>
          <w:noProof/>
          <w:sz w:val="24"/>
          <w:szCs w:val="24"/>
          <w:vertAlign w:val="superscript"/>
        </w:rPr>
        <w:t>]</w:t>
      </w:r>
      <w:r w:rsidR="006E7C96"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After stopping TNF </w:t>
      </w:r>
      <w:r w:rsidR="008D7B3A" w:rsidRPr="003C680E">
        <w:rPr>
          <w:rFonts w:ascii="Book Antiqua" w:eastAsia="AppleMyungjo" w:hAnsi="Book Antiqua"/>
          <w:sz w:val="24"/>
          <w:szCs w:val="24"/>
        </w:rPr>
        <w:t>antagonist</w:t>
      </w:r>
      <w:r w:rsidRPr="003C680E">
        <w:rPr>
          <w:rFonts w:ascii="Book Antiqua" w:eastAsia="AppleMyungjo" w:hAnsi="Book Antiqua"/>
          <w:sz w:val="24"/>
          <w:szCs w:val="24"/>
        </w:rPr>
        <w:t xml:space="preserve">, the 12-mo relapse rate is 40% for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and 28% for </w:t>
      </w:r>
      <w:r w:rsidR="000635D2" w:rsidRPr="003C680E">
        <w:rPr>
          <w:rFonts w:ascii="Book Antiqua" w:eastAsia="AppleMyungjo" w:hAnsi="Book Antiqua"/>
          <w:sz w:val="24"/>
          <w:szCs w:val="24"/>
        </w:rPr>
        <w:t>UC</w:t>
      </w:r>
      <w:r w:rsidR="006E7C96" w:rsidRPr="003C680E">
        <w:rPr>
          <w:rFonts w:ascii="Book Antiqua" w:eastAsia="AppleMyungjo" w:hAnsi="Book Antiqua"/>
          <w:sz w:val="24"/>
          <w:szCs w:val="24"/>
        </w:rPr>
        <w:fldChar w:fldCharType="begin">
          <w:fldData xml:space="preserve">PEVuZE5vdGU+PENpdGU+PEF1dGhvcj5HaXNiZXJ0PC9BdXRob3I+PFllYXI+MjAwOTwvWWVhcj48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c2MC03PC9wYWdlcz48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cxNi0zMDwvcGFnZXM+PHZvbHVtZT4xNDk8L3ZvbHVtZT48bnVtYmVyPjc8L251bWJlcj48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HaXNiZXJ0PC9BdXRob3I+PFllYXI+MjAwOTwvWWVhcj48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MTcxNi0zMDwvcGFnZXM+PHZvbHVtZT4xNDk8L3ZvbHVtZT48bnVtYmVyPjc8L251bWJlcj48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6E7C96" w:rsidRPr="003C680E">
        <w:rPr>
          <w:rFonts w:ascii="Book Antiqua" w:eastAsia="AppleMyungjo" w:hAnsi="Book Antiqua"/>
          <w:sz w:val="24"/>
          <w:szCs w:val="24"/>
        </w:rPr>
      </w:r>
      <w:r w:rsidR="006E7C96" w:rsidRPr="003C680E">
        <w:rPr>
          <w:rFonts w:ascii="Book Antiqua" w:eastAsia="AppleMyungjo" w:hAnsi="Book Antiqua"/>
          <w:sz w:val="24"/>
          <w:szCs w:val="24"/>
        </w:rPr>
        <w:fldChar w:fldCharType="separate"/>
      </w:r>
      <w:r w:rsidR="000871A7" w:rsidRPr="003C680E">
        <w:rPr>
          <w:rFonts w:ascii="Book Antiqua" w:eastAsia="AppleMyungjo" w:hAnsi="Book Antiqua"/>
          <w:noProof/>
          <w:sz w:val="24"/>
          <w:szCs w:val="24"/>
          <w:vertAlign w:val="superscript"/>
        </w:rPr>
        <w:t>[</w:t>
      </w:r>
      <w:hyperlink w:anchor="_ENREF_9" w:tooltip="Gisbert, 2009 #9" w:history="1">
        <w:r w:rsidR="00453126" w:rsidRPr="003C680E">
          <w:rPr>
            <w:rFonts w:ascii="Book Antiqua" w:eastAsia="AppleMyungjo" w:hAnsi="Book Antiqua"/>
            <w:noProof/>
            <w:sz w:val="24"/>
            <w:szCs w:val="24"/>
            <w:vertAlign w:val="superscript"/>
          </w:rPr>
          <w:t>9</w:t>
        </w:r>
      </w:hyperlink>
      <w:r w:rsidR="006325AE">
        <w:rPr>
          <w:rFonts w:ascii="Book Antiqua" w:eastAsia="AppleMyungjo" w:hAnsi="Book Antiqua"/>
          <w:noProof/>
          <w:sz w:val="24"/>
          <w:szCs w:val="24"/>
          <w:vertAlign w:val="superscript"/>
        </w:rPr>
        <w:t>,</w:t>
      </w:r>
      <w:hyperlink w:anchor="_ENREF_11" w:tooltip="Torres, 2015 #12" w:history="1">
        <w:r w:rsidR="00453126" w:rsidRPr="003C680E">
          <w:rPr>
            <w:rFonts w:ascii="Book Antiqua" w:eastAsia="AppleMyungjo" w:hAnsi="Book Antiqua"/>
            <w:noProof/>
            <w:sz w:val="24"/>
            <w:szCs w:val="24"/>
            <w:vertAlign w:val="superscript"/>
          </w:rPr>
          <w:t>11</w:t>
        </w:r>
      </w:hyperlink>
      <w:r w:rsidR="000871A7" w:rsidRPr="003C680E">
        <w:rPr>
          <w:rFonts w:ascii="Book Antiqua" w:eastAsia="AppleMyungjo" w:hAnsi="Book Antiqua"/>
          <w:noProof/>
          <w:sz w:val="24"/>
          <w:szCs w:val="24"/>
          <w:vertAlign w:val="superscript"/>
        </w:rPr>
        <w:t>]</w:t>
      </w:r>
      <w:r w:rsidR="006E7C96"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Therefore, there is an urgent need for drugs with novel mechanisms that are more effective and safer than anti-TNF </w:t>
      </w:r>
      <w:r w:rsidR="00CC20AE" w:rsidRPr="003C680E">
        <w:rPr>
          <w:rFonts w:ascii="Book Antiqua" w:eastAsia="AppleMyungjo" w:hAnsi="Book Antiqua"/>
          <w:sz w:val="24"/>
          <w:szCs w:val="24"/>
        </w:rPr>
        <w:t>agent</w:t>
      </w:r>
      <w:r w:rsidRPr="003C680E">
        <w:rPr>
          <w:rFonts w:ascii="Book Antiqua" w:eastAsia="AppleMyungjo" w:hAnsi="Book Antiqua"/>
          <w:sz w:val="24"/>
          <w:szCs w:val="24"/>
        </w:rPr>
        <w:t>s, or in particular, that can be used when anti-TNF therapy is ineffective or causes an adverse reaction.</w:t>
      </w:r>
    </w:p>
    <w:p w14:paraId="7F185CA4" w14:textId="2DE420C2" w:rsidR="003B4C51" w:rsidRPr="003C680E" w:rsidRDefault="003B4C51" w:rsidP="006325AE">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Since biological drugs have a high molecular weight, they are inevitably delivered by injection, and</w:t>
      </w:r>
      <w:r w:rsidR="00431B58" w:rsidRPr="003C680E">
        <w:rPr>
          <w:rFonts w:ascii="Book Antiqua" w:hAnsi="Book Antiqua"/>
          <w:sz w:val="24"/>
          <w:szCs w:val="24"/>
        </w:rPr>
        <w:t xml:space="preserve"> </w:t>
      </w:r>
      <w:r w:rsidR="00431B58" w:rsidRPr="003C680E">
        <w:rPr>
          <w:rFonts w:ascii="Book Antiqua" w:eastAsia="AppleMyungjo" w:hAnsi="Book Antiqua"/>
          <w:sz w:val="24"/>
          <w:szCs w:val="24"/>
        </w:rPr>
        <w:t>their immunogenicity leads to infusion reactions or LOR associated with the antidrug antibody.</w:t>
      </w:r>
      <w:r w:rsidRPr="003C680E">
        <w:rPr>
          <w:rFonts w:ascii="Book Antiqua" w:eastAsia="AppleMyungjo" w:hAnsi="Book Antiqua"/>
          <w:sz w:val="24"/>
          <w:szCs w:val="24"/>
        </w:rPr>
        <w:t xml:space="preserve"> Therefore, one aspect of new drug development is to focus on small molecules of less than 1 kD</w:t>
      </w:r>
      <w:r w:rsidR="006325AE">
        <w:rPr>
          <w:rFonts w:ascii="Book Antiqua" w:eastAsia="SimSun" w:hAnsi="Book Antiqua" w:hint="eastAsia"/>
          <w:sz w:val="24"/>
          <w:szCs w:val="24"/>
          <w:lang w:eastAsia="zh-CN"/>
        </w:rPr>
        <w:t>a</w:t>
      </w:r>
      <w:r w:rsidRPr="003C680E">
        <w:rPr>
          <w:rFonts w:ascii="Book Antiqua" w:eastAsia="AppleMyungjo" w:hAnsi="Book Antiqua"/>
          <w:sz w:val="24"/>
          <w:szCs w:val="24"/>
        </w:rPr>
        <w:t xml:space="preserve"> that could be taken orally, thereby increasing compliance, relatively inexpensive, and have almost no immunogenicity, allowing them to be taken safely on a long-term basis.</w:t>
      </w:r>
    </w:p>
    <w:p w14:paraId="64A706AC" w14:textId="77777777" w:rsidR="003B4C51" w:rsidRPr="006325AE" w:rsidRDefault="003B4C51" w:rsidP="003C680E">
      <w:pPr>
        <w:wordWrap/>
        <w:adjustRightInd w:val="0"/>
        <w:snapToGrid w:val="0"/>
        <w:spacing w:line="360" w:lineRule="auto"/>
        <w:ind w:firstLineChars="200" w:firstLine="480"/>
        <w:rPr>
          <w:rFonts w:ascii="Book Antiqua" w:eastAsia="AppleMyungjo" w:hAnsi="Book Antiqua"/>
          <w:sz w:val="24"/>
          <w:szCs w:val="24"/>
        </w:rPr>
      </w:pPr>
    </w:p>
    <w:p w14:paraId="76B7E181" w14:textId="77777777" w:rsidR="003B4C51" w:rsidRPr="003C680E" w:rsidRDefault="003B4C51" w:rsidP="003C680E">
      <w:pPr>
        <w:wordWrap/>
        <w:adjustRightInd w:val="0"/>
        <w:snapToGrid w:val="0"/>
        <w:spacing w:line="360" w:lineRule="auto"/>
        <w:rPr>
          <w:rFonts w:ascii="Book Antiqua" w:eastAsia="AppleMyungjo" w:hAnsi="Book Antiqua"/>
          <w:b/>
          <w:sz w:val="24"/>
          <w:szCs w:val="24"/>
        </w:rPr>
      </w:pPr>
      <w:r w:rsidRPr="003C680E">
        <w:rPr>
          <w:rFonts w:ascii="Book Antiqua" w:eastAsia="AppleMyungjo" w:hAnsi="Book Antiqua"/>
          <w:b/>
          <w:sz w:val="24"/>
          <w:szCs w:val="24"/>
        </w:rPr>
        <w:t>IMMUNE CELL TRAFFICKING</w:t>
      </w:r>
    </w:p>
    <w:p w14:paraId="0752F6B8" w14:textId="25655A2B" w:rsidR="003B4C51" w:rsidRPr="003C680E" w:rsidRDefault="003B4C51" w:rsidP="003C680E">
      <w:pPr>
        <w:wordWrap/>
        <w:adjustRightInd w:val="0"/>
        <w:snapToGrid w:val="0"/>
        <w:spacing w:line="360" w:lineRule="auto"/>
        <w:rPr>
          <w:rFonts w:ascii="Book Antiqua" w:eastAsia="AppleMyungjo" w:hAnsi="Book Antiqua"/>
          <w:sz w:val="24"/>
          <w:szCs w:val="24"/>
        </w:rPr>
      </w:pPr>
      <w:r w:rsidRPr="003C680E">
        <w:rPr>
          <w:rFonts w:ascii="Book Antiqua" w:eastAsia="AppleMyungjo" w:hAnsi="Book Antiqua"/>
          <w:sz w:val="24"/>
          <w:szCs w:val="24"/>
        </w:rPr>
        <w:t xml:space="preserve">Innate and adaptive immune responses depend on the trafficking of immune cells to the organ targeted by the disease. During an inflammatory response, circulating leukocytes migrate to the target tissues through a homing process that takes place in several stages. Migrating leukocytes in the bloodstream begin tethering </w:t>
      </w:r>
      <w:r w:rsidR="00041DB5" w:rsidRPr="003C680E">
        <w:rPr>
          <w:rFonts w:ascii="Book Antiqua" w:eastAsia="AppleMyungjo" w:hAnsi="Book Antiqua"/>
          <w:sz w:val="24"/>
          <w:szCs w:val="24"/>
        </w:rPr>
        <w:t xml:space="preserve">(capture) </w:t>
      </w:r>
      <w:r w:rsidRPr="003C680E">
        <w:rPr>
          <w:rFonts w:ascii="Book Antiqua" w:eastAsia="AppleMyungjo" w:hAnsi="Book Antiqua"/>
          <w:sz w:val="24"/>
          <w:szCs w:val="24"/>
        </w:rPr>
        <w:t xml:space="preserve">and rolling to a specific place, </w:t>
      </w:r>
      <w:r w:rsidR="006155F6" w:rsidRPr="003C680E">
        <w:rPr>
          <w:rFonts w:ascii="Book Antiqua" w:eastAsia="AppleMyungjo" w:hAnsi="Book Antiqua"/>
          <w:sz w:val="24"/>
          <w:szCs w:val="24"/>
        </w:rPr>
        <w:t>through the activation process</w:t>
      </w:r>
      <w:r w:rsidRPr="003C680E">
        <w:rPr>
          <w:rFonts w:ascii="Book Antiqua" w:eastAsia="AppleMyungjo" w:hAnsi="Book Antiqua"/>
          <w:sz w:val="24"/>
          <w:szCs w:val="24"/>
        </w:rPr>
        <w:t xml:space="preserve">, </w:t>
      </w:r>
      <w:r w:rsidR="00E13430" w:rsidRPr="003C680E">
        <w:rPr>
          <w:rFonts w:ascii="Book Antiqua" w:eastAsia="AppleMyungjo" w:hAnsi="Book Antiqua"/>
          <w:sz w:val="24"/>
          <w:szCs w:val="24"/>
        </w:rPr>
        <w:t>arrest</w:t>
      </w:r>
      <w:r w:rsidRPr="003C680E">
        <w:rPr>
          <w:rFonts w:ascii="Book Antiqua" w:eastAsia="AppleMyungjo" w:hAnsi="Book Antiqua"/>
          <w:sz w:val="24"/>
          <w:szCs w:val="24"/>
        </w:rPr>
        <w:t xml:space="preserve"> and adhere to vascular endothelial cells, and finally undergo transendothelial migration (Figure 1). This process of </w:t>
      </w:r>
      <w:r w:rsidR="00177AA2" w:rsidRPr="003C680E">
        <w:rPr>
          <w:rFonts w:ascii="Book Antiqua" w:eastAsia="AppleMyungjo" w:hAnsi="Book Antiqua"/>
          <w:sz w:val="24"/>
          <w:szCs w:val="24"/>
        </w:rPr>
        <w:t>leukocytes</w:t>
      </w:r>
      <w:r w:rsidRPr="003C680E">
        <w:rPr>
          <w:rFonts w:ascii="Book Antiqua" w:eastAsia="AppleMyungjo" w:hAnsi="Book Antiqua"/>
          <w:sz w:val="24"/>
          <w:szCs w:val="24"/>
        </w:rPr>
        <w:t xml:space="preserve"> migration is mediated by interactions between leukocytes and adhesion molecules expressed by endothelial cells, which enables circulating leukocytes to migrate to the target tissues</w:t>
      </w:r>
      <w:r w:rsidR="00644FB0" w:rsidRPr="003C680E">
        <w:rPr>
          <w:rFonts w:ascii="Book Antiqua" w:eastAsia="AppleMyungjo" w:hAnsi="Book Antiqua"/>
          <w:sz w:val="24"/>
          <w:szCs w:val="24"/>
        </w:rPr>
        <w:fldChar w:fldCharType="begin"/>
      </w:r>
      <w:r w:rsidR="00453126" w:rsidRPr="003C680E">
        <w:rPr>
          <w:rFonts w:ascii="Book Antiqua" w:eastAsia="AppleMyungjo" w:hAnsi="Book Antiqua"/>
          <w:sz w:val="24"/>
          <w:szCs w:val="24"/>
        </w:rPr>
        <w:instrText xml:space="preserve"> ADDIN EN.CITE &lt;EndNote&gt;&lt;Cite&gt;&lt;Author&gt;Ley&lt;/Author&gt;&lt;Year&gt;2007&lt;/Year&gt;&lt;RecNum&gt;13&lt;/RecNum&gt;&lt;DisplayText&gt;&lt;style face="superscript"&gt;[12]&lt;/style&gt;&lt;/DisplayText&gt;&lt;record&gt;&lt;rec-number&gt;13&lt;/rec-number&gt;&lt;foreign-keys&gt;&lt;key app="EN" db-id="vpz9fxs9mdd5rteexf3vtds12ea2saxrww95"&gt;13&lt;/key&gt;&lt;/foreign-keys&gt;&lt;ref-type name="Journal Article"&gt;17&lt;/ref-type&gt;&lt;contributors&gt;&lt;authors&gt;&lt;author&gt;Ley, K.&lt;/author&gt;&lt;author&gt;Laudanna, C.&lt;/author&gt;&lt;author&gt;Cybulsky, M. I.&lt;/author&gt;&lt;author&gt;Nourshargh, S.&lt;/author&gt;&lt;/authors&gt;&lt;/contributors&gt;&lt;auth-address&gt;Robert M. Berne Cardiovascular Research Center and Department of Biomedical Engineering, University of Virginia, Charlottesville, Virginia 22908, USA. klaus@liai.org&lt;/auth-address&gt;&lt;titles&gt;&lt;title&gt;Getting to the site of inflammation: the leukocyte adhesion cascade updated&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678-89&lt;/pages&gt;&lt;volume&gt;7&lt;/volume&gt;&lt;number&gt;9&lt;/number&gt;&lt;edition&gt;2007/08/25&lt;/edition&gt;&lt;keywords&gt;&lt;keyword&gt;Animals&lt;/keyword&gt;&lt;keyword&gt;Cell Adhesion/ immunology&lt;/keyword&gt;&lt;keyword&gt;Cell Movement&lt;/keyword&gt;&lt;keyword&gt;Endothelial Cells/immunology&lt;/keyword&gt;&lt;keyword&gt;Humans&lt;/keyword&gt;&lt;keyword&gt;Inflammation/ immunology&lt;/keyword&gt;&lt;keyword&gt;Integrins/metabolism&lt;/keyword&gt;&lt;keyword&gt;Leukocyte Rolling&lt;/keyword&gt;&lt;keyword&gt;Leukocytes/ immunology&lt;/keyword&gt;&lt;keyword&gt;Mice&lt;/keyword&gt;&lt;/keywords&gt;&lt;dates&gt;&lt;year&gt;2007&lt;/year&gt;&lt;pub-dates&gt;&lt;date&gt;Sep&lt;/date&gt;&lt;/pub-dates&gt;&lt;/dates&gt;&lt;isbn&gt;1474-1741 (Electronic)&amp;#xD;1474-1733 (Linking)&lt;/isbn&gt;&lt;accession-num&gt;17717539&lt;/accession-num&gt;&lt;urls&gt;&lt;/urls&gt;&lt;electronic-resource-num&gt;10.1038/nri2156&lt;/electronic-resource-num&gt;&lt;remote-database-provider&gt;NLM&lt;/remote-database-provider&gt;&lt;language&gt;eng&lt;/language&gt;&lt;/record&gt;&lt;/Cite&gt;&lt;/EndNote&gt;</w:instrText>
      </w:r>
      <w:r w:rsidR="00644FB0" w:rsidRPr="003C680E">
        <w:rPr>
          <w:rFonts w:ascii="Book Antiqua" w:eastAsia="AppleMyungjo" w:hAnsi="Book Antiqua"/>
          <w:sz w:val="24"/>
          <w:szCs w:val="24"/>
        </w:rPr>
        <w:fldChar w:fldCharType="separate"/>
      </w:r>
      <w:r w:rsidR="00644FB0" w:rsidRPr="003C680E">
        <w:rPr>
          <w:rFonts w:ascii="Book Antiqua" w:eastAsia="AppleMyungjo" w:hAnsi="Book Antiqua"/>
          <w:noProof/>
          <w:sz w:val="24"/>
          <w:szCs w:val="24"/>
          <w:vertAlign w:val="superscript"/>
        </w:rPr>
        <w:t>[</w:t>
      </w:r>
      <w:hyperlink w:anchor="_ENREF_12" w:tooltip="Ley, 2007 #13" w:history="1">
        <w:r w:rsidR="00453126" w:rsidRPr="003C680E">
          <w:rPr>
            <w:rFonts w:ascii="Book Antiqua" w:eastAsia="AppleMyungjo" w:hAnsi="Book Antiqua"/>
            <w:noProof/>
            <w:sz w:val="24"/>
            <w:szCs w:val="24"/>
            <w:vertAlign w:val="superscript"/>
          </w:rPr>
          <w:t>12</w:t>
        </w:r>
      </w:hyperlink>
      <w:r w:rsidR="00644FB0" w:rsidRPr="003C680E">
        <w:rPr>
          <w:rFonts w:ascii="Book Antiqua" w:eastAsia="AppleMyungjo" w:hAnsi="Book Antiqua"/>
          <w:noProof/>
          <w:sz w:val="24"/>
          <w:szCs w:val="24"/>
          <w:vertAlign w:val="superscript"/>
        </w:rPr>
        <w:t>]</w:t>
      </w:r>
      <w:r w:rsidR="00644FB0"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w:t>
      </w:r>
    </w:p>
    <w:p w14:paraId="14CFB734" w14:textId="014A8874" w:rsidR="003B4C51" w:rsidRPr="003C680E" w:rsidRDefault="003B4C51" w:rsidP="006325AE">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Leukocytes also express CAMs</w:t>
      </w:r>
      <w:r w:rsidR="005E7A40" w:rsidRPr="003C680E">
        <w:rPr>
          <w:rFonts w:ascii="Book Antiqua" w:eastAsia="AppleMyungjo" w:hAnsi="Book Antiqua"/>
          <w:sz w:val="24"/>
          <w:szCs w:val="24"/>
        </w:rPr>
        <w:t xml:space="preserve"> on the surface</w:t>
      </w:r>
      <w:r w:rsidRPr="003C680E">
        <w:rPr>
          <w:rFonts w:ascii="Book Antiqua" w:eastAsia="AppleMyungjo" w:hAnsi="Book Antiqua"/>
          <w:sz w:val="24"/>
          <w:szCs w:val="24"/>
        </w:rPr>
        <w:t xml:space="preserve">, </w:t>
      </w:r>
      <w:r w:rsidR="005E7A40" w:rsidRPr="003C680E">
        <w:rPr>
          <w:rFonts w:ascii="Book Antiqua" w:eastAsia="AppleMyungjo" w:hAnsi="Book Antiqua"/>
          <w:sz w:val="24"/>
          <w:szCs w:val="24"/>
        </w:rPr>
        <w:t xml:space="preserve">called integrins </w:t>
      </w:r>
      <w:r w:rsidRPr="003C680E">
        <w:rPr>
          <w:rFonts w:ascii="Book Antiqua" w:eastAsia="AppleMyungjo" w:hAnsi="Book Antiqua"/>
          <w:sz w:val="24"/>
          <w:szCs w:val="24"/>
        </w:rPr>
        <w:t>which allow them to interact with the vascular endothelial cells</w:t>
      </w:r>
      <w:r w:rsidR="005E7A40" w:rsidRPr="003C680E">
        <w:rPr>
          <w:rFonts w:ascii="Book Antiqua" w:eastAsia="AppleMyungjo" w:hAnsi="Book Antiqua"/>
          <w:sz w:val="24"/>
          <w:szCs w:val="24"/>
        </w:rPr>
        <w:t xml:space="preserve"> or other cells</w:t>
      </w:r>
      <w:r w:rsidRPr="003C680E">
        <w:rPr>
          <w:rFonts w:ascii="Book Antiqua" w:eastAsia="AppleMyungjo" w:hAnsi="Book Antiqua"/>
          <w:sz w:val="24"/>
          <w:szCs w:val="24"/>
        </w:rPr>
        <w:t>. Integrin is a heterodimeric receptor formed from α and β subunits</w:t>
      </w:r>
      <w:r w:rsidR="00E759B0" w:rsidRPr="003C680E">
        <w:rPr>
          <w:rFonts w:ascii="Book Antiqua" w:eastAsia="AppleMyungjo" w:hAnsi="Book Antiqua"/>
          <w:sz w:val="24"/>
          <w:szCs w:val="24"/>
        </w:rPr>
        <w:t xml:space="preserve"> and</w:t>
      </w:r>
      <w:r w:rsidRPr="003C680E">
        <w:rPr>
          <w:rFonts w:ascii="Book Antiqua" w:eastAsia="AppleMyungjo" w:hAnsi="Book Antiqua"/>
          <w:sz w:val="24"/>
          <w:szCs w:val="24"/>
        </w:rPr>
        <w:t xml:space="preserve"> is divided into several groups depending on the structure of the</w:t>
      </w:r>
      <w:r w:rsidR="006325AE">
        <w:rPr>
          <w:rFonts w:ascii="Book Antiqua" w:eastAsia="SimSun" w:hAnsi="Book Antiqua" w:hint="eastAsia"/>
          <w:sz w:val="24"/>
          <w:szCs w:val="24"/>
          <w:lang w:eastAsia="zh-CN"/>
        </w:rPr>
        <w:t xml:space="preserve"> </w:t>
      </w:r>
      <w:r w:rsidR="00350427" w:rsidRPr="003C680E">
        <w:rPr>
          <w:rFonts w:ascii="Book Antiqua" w:eastAsia="AppleMyungjo" w:hAnsi="Book Antiqua"/>
          <w:sz w:val="24"/>
          <w:szCs w:val="24"/>
        </w:rPr>
        <w:t xml:space="preserve">α and </w:t>
      </w:r>
      <w:r w:rsidRPr="003C680E">
        <w:rPr>
          <w:rFonts w:ascii="Book Antiqua" w:eastAsia="AppleMyungjo" w:hAnsi="Book Antiqua"/>
          <w:sz w:val="24"/>
          <w:szCs w:val="24"/>
        </w:rPr>
        <w:t xml:space="preserve">β subunit, and different populations of leukocytes express different integrins. These integrins include α4β1 (found on </w:t>
      </w:r>
      <w:r w:rsidRPr="003C680E">
        <w:rPr>
          <w:rFonts w:ascii="Book Antiqua" w:eastAsia="AppleMyungjo" w:hAnsi="Book Antiqua"/>
          <w:sz w:val="24"/>
          <w:szCs w:val="24"/>
        </w:rPr>
        <w:lastRenderedPageBreak/>
        <w:t xml:space="preserve">most leukocytes), α4β7 (found specifically on lymphocytes in the </w:t>
      </w:r>
      <w:r w:rsidR="00B544B2" w:rsidRPr="003C680E">
        <w:rPr>
          <w:rFonts w:ascii="Book Antiqua" w:eastAsia="AppleMyungjo" w:hAnsi="Book Antiqua"/>
          <w:sz w:val="24"/>
          <w:szCs w:val="24"/>
        </w:rPr>
        <w:t xml:space="preserve">gastrointestinal </w:t>
      </w:r>
      <w:r w:rsidRPr="003C680E">
        <w:rPr>
          <w:rFonts w:ascii="Book Antiqua" w:eastAsia="AppleMyungjo" w:hAnsi="Book Antiqua"/>
          <w:sz w:val="24"/>
          <w:szCs w:val="24"/>
        </w:rPr>
        <w:t>tract), and αEβ</w:t>
      </w:r>
      <w:r w:rsidR="003E7652" w:rsidRPr="003C680E">
        <w:rPr>
          <w:rFonts w:ascii="Book Antiqua" w:eastAsia="AppleMyungjo" w:hAnsi="Book Antiqua"/>
          <w:sz w:val="24"/>
          <w:szCs w:val="24"/>
        </w:rPr>
        <w:t>7</w:t>
      </w:r>
      <w:r w:rsidRPr="003C680E">
        <w:rPr>
          <w:rFonts w:ascii="Book Antiqua" w:eastAsia="AppleMyungjo" w:hAnsi="Book Antiqua"/>
          <w:sz w:val="24"/>
          <w:szCs w:val="24"/>
        </w:rPr>
        <w:t xml:space="preserve"> (found on intraepithelial T cells, dendritic cells, mast cells or </w:t>
      </w:r>
      <w:r w:rsidR="003E7652" w:rsidRPr="003C680E">
        <w:rPr>
          <w:rFonts w:ascii="Book Antiqua" w:eastAsia="AppleMyungjo" w:hAnsi="Book Antiqua"/>
          <w:sz w:val="24"/>
          <w:szCs w:val="24"/>
        </w:rPr>
        <w:t>T regulatory cells</w:t>
      </w:r>
      <w:r w:rsidRPr="003C680E">
        <w:rPr>
          <w:rFonts w:ascii="Book Antiqua" w:eastAsia="AppleMyungjo" w:hAnsi="Book Antiqua"/>
          <w:sz w:val="24"/>
          <w:szCs w:val="24"/>
        </w:rPr>
        <w:t>)</w:t>
      </w:r>
      <w:r w:rsidR="00CA1896" w:rsidRPr="003C680E">
        <w:rPr>
          <w:rFonts w:ascii="Book Antiqua" w:eastAsia="AppleMyungjo" w:hAnsi="Book Antiqua"/>
          <w:sz w:val="24"/>
          <w:szCs w:val="24"/>
        </w:rPr>
        <w:fldChar w:fldCharType="begin"/>
      </w:r>
      <w:r w:rsidR="00453126" w:rsidRPr="003C680E">
        <w:rPr>
          <w:rFonts w:ascii="Book Antiqua" w:eastAsia="AppleMyungjo" w:hAnsi="Book Antiqua"/>
          <w:sz w:val="24"/>
          <w:szCs w:val="24"/>
        </w:rPr>
        <w:instrText xml:space="preserve"> ADDIN EN.CITE &lt;EndNote&gt;&lt;Cite&gt;&lt;Author&gt;Binion&lt;/Author&gt;&lt;Year&gt;1997&lt;/Year&gt;&lt;RecNum&gt;14&lt;/RecNum&gt;&lt;DisplayText&gt;&lt;style face="superscript"&gt;[13]&lt;/style&gt;&lt;/DisplayText&gt;&lt;record&gt;&lt;rec-number&gt;14&lt;/rec-number&gt;&lt;foreign-keys&gt;&lt;key app="EN" db-id="vpz9fxs9mdd5rteexf3vtds12ea2saxrww95"&gt;14&lt;/key&gt;&lt;/foreign-keys&gt;&lt;ref-type name="Journal Article"&gt;17&lt;/ref-type&gt;&lt;contributors&gt;&lt;authors&gt;&lt;author&gt;Binion, D. G.&lt;/author&gt;&lt;author&gt;West, G. A.&lt;/author&gt;&lt;author&gt;Ina, K.&lt;/author&gt;&lt;author&gt;Ziats, N. P.&lt;/author&gt;&lt;author&gt;Emancipator, S. N.&lt;/author&gt;&lt;author&gt;Fiocchi, C.&lt;/author&gt;&lt;/authors&gt;&lt;/contributors&gt;&lt;auth-address&gt;Division of Gastroenterology, University Hospitals of Cleveland, Case Western Reserve University School of Medicine, Ohio 44106-4952, USA.&lt;/auth-address&gt;&lt;titles&gt;&lt;title&gt;Enhanced leukocyte binding by intestinal microvascular endothelial cells in inflammatory bowel disease&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1895-907&lt;/pages&gt;&lt;volume&gt;112&lt;/volume&gt;&lt;number&gt;6&lt;/number&gt;&lt;edition&gt;1997/06/01&lt;/edition&gt;&lt;keywords&gt;&lt;keyword&gt;Endothelium/ metabolism&lt;/keyword&gt;&lt;keyword&gt;Humans&lt;/keyword&gt;&lt;keyword&gt;Immunohistochemistry&lt;/keyword&gt;&lt;keyword&gt;Inflammatory Bowel Diseases/ metabolism&lt;/keyword&gt;&lt;keyword&gt;Intestinal Mucosa/ metabolism&lt;/keyword&gt;&lt;keyword&gt;Leukocytes/ metabolism&lt;/keyword&gt;&lt;/keywords&gt;&lt;dates&gt;&lt;year&gt;1997&lt;/year&gt;&lt;pub-dates&gt;&lt;date&gt;Jun&lt;/date&gt;&lt;/pub-dates&gt;&lt;/dates&gt;&lt;isbn&gt;0016-5085 (Print)&amp;#xD;0016-5085 (Linking)&lt;/isbn&gt;&lt;accession-num&gt;9178682&lt;/accession-num&gt;&lt;urls&gt;&lt;/urls&gt;&lt;remote-database-provider&gt;NLM&lt;/remote-database-provider&gt;&lt;language&gt;eng&lt;/language&gt;&lt;/record&gt;&lt;/Cite&gt;&lt;/EndNote&gt;</w:instrText>
      </w:r>
      <w:r w:rsidR="00CA1896" w:rsidRPr="003C680E">
        <w:rPr>
          <w:rFonts w:ascii="Book Antiqua" w:eastAsia="AppleMyungjo" w:hAnsi="Book Antiqua"/>
          <w:sz w:val="24"/>
          <w:szCs w:val="24"/>
        </w:rPr>
        <w:fldChar w:fldCharType="separate"/>
      </w:r>
      <w:r w:rsidR="00CA1896" w:rsidRPr="003C680E">
        <w:rPr>
          <w:rFonts w:ascii="Book Antiqua" w:eastAsia="AppleMyungjo" w:hAnsi="Book Antiqua"/>
          <w:noProof/>
          <w:sz w:val="24"/>
          <w:szCs w:val="24"/>
          <w:vertAlign w:val="superscript"/>
        </w:rPr>
        <w:t>[</w:t>
      </w:r>
      <w:hyperlink w:anchor="_ENREF_13" w:tooltip="Binion, 1997 #14" w:history="1">
        <w:r w:rsidR="00453126" w:rsidRPr="003C680E">
          <w:rPr>
            <w:rFonts w:ascii="Book Antiqua" w:eastAsia="AppleMyungjo" w:hAnsi="Book Antiqua"/>
            <w:noProof/>
            <w:sz w:val="24"/>
            <w:szCs w:val="24"/>
            <w:vertAlign w:val="superscript"/>
          </w:rPr>
          <w:t>13</w:t>
        </w:r>
      </w:hyperlink>
      <w:r w:rsidR="00CA1896" w:rsidRPr="003C680E">
        <w:rPr>
          <w:rFonts w:ascii="Book Antiqua" w:eastAsia="AppleMyungjo" w:hAnsi="Book Antiqua"/>
          <w:noProof/>
          <w:sz w:val="24"/>
          <w:szCs w:val="24"/>
          <w:vertAlign w:val="superscript"/>
        </w:rPr>
        <w:t>]</w:t>
      </w:r>
      <w:r w:rsidR="00CA1896"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Integrins react with CAMs in the immunoglobulin (Ig) superfamily expressed by other cells to induce cell adhesion; α4β1, α4β7, and αEβ7 integrins bind to vascular cell adhesion molecule-1 (VCAM-1) on vascular endothelial cells, mucosal addressin cell adhesion molecule-1 (MAdCAM-1) on intestinal </w:t>
      </w:r>
      <w:r w:rsidR="006F688B" w:rsidRPr="003C680E">
        <w:rPr>
          <w:rFonts w:ascii="Book Antiqua" w:eastAsia="AppleMyungjo" w:hAnsi="Book Antiqua"/>
          <w:sz w:val="24"/>
          <w:szCs w:val="24"/>
        </w:rPr>
        <w:t>endothelial</w:t>
      </w:r>
      <w:r w:rsidRPr="003C680E">
        <w:rPr>
          <w:rFonts w:ascii="Book Antiqua" w:eastAsia="AppleMyungjo" w:hAnsi="Book Antiqua"/>
          <w:sz w:val="24"/>
          <w:szCs w:val="24"/>
        </w:rPr>
        <w:t xml:space="preserve"> cells, and E-cadherin on mucosal epithelial cells (Figure 2)</w:t>
      </w:r>
      <w:r w:rsidR="00DC4DFF" w:rsidRPr="003C680E">
        <w:rPr>
          <w:rFonts w:ascii="Book Antiqua" w:eastAsia="AppleMyungjo" w:hAnsi="Book Antiqua"/>
          <w:sz w:val="24"/>
          <w:szCs w:val="24"/>
        </w:rPr>
        <w:fldChar w:fldCharType="begin"/>
      </w:r>
      <w:r w:rsidR="00453126" w:rsidRPr="003C680E">
        <w:rPr>
          <w:rFonts w:ascii="Book Antiqua" w:eastAsia="AppleMyungjo" w:hAnsi="Book Antiqua"/>
          <w:sz w:val="24"/>
          <w:szCs w:val="24"/>
        </w:rPr>
        <w:instrText xml:space="preserve"> ADDIN EN.CITE &lt;EndNote&gt;&lt;Cite&gt;&lt;Author&gt;Zundler&lt;/Author&gt;&lt;Year&gt;2017&lt;/Year&gt;&lt;RecNum&gt;62&lt;/RecNum&gt;&lt;DisplayText&gt;&lt;style face="superscript"&gt;[14]&lt;/style&gt;&lt;/DisplayText&gt;&lt;record&gt;&lt;rec-number&gt;62&lt;/rec-number&gt;&lt;foreign-keys&gt;&lt;key app="EN" db-id="vpz9fxs9mdd5rteexf3vtds12ea2saxrww95"&gt;62&lt;/key&gt;&lt;/foreign-keys&gt;&lt;ref-type name="Journal Article"&gt;17&lt;/ref-type&gt;&lt;contributors&gt;&lt;authors&gt;&lt;author&gt;Zundler, S.&lt;/author&gt;&lt;author&gt;Becker, E.&lt;/author&gt;&lt;author&gt;Weidinger, C.&lt;/author&gt;&lt;author&gt;Siegmund, B.&lt;/author&gt;&lt;/authors&gt;&lt;/contributors&gt;&lt;auth-address&gt;Department of Medicine 1, University of Erlangen-Nuremberg, Translational Research Center, Erlangen, Germany.&amp;#xD;Department of Gastroenterology, Infectious Diseases and Rheumatology, Charite-University Medicine, Berlin, Germany.&amp;#xD;Berlin Institute of Health, Berlin, Germany.&lt;/auth-address&gt;&lt;titles&gt;&lt;title&gt;Anti-Adhesion Therapies in Inflammatory Bowel Disease-Molecular and Clinical Aspect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891&lt;/pages&gt;&lt;volume&gt;8&lt;/volume&gt;&lt;edition&gt;2017/08/15&lt;/edition&gt;&lt;dates&gt;&lt;year&gt;2017&lt;/year&gt;&lt;/dates&gt;&lt;isbn&gt;1664-3224 (Print)&amp;#xD;1664-3224 (Linking)&lt;/isbn&gt;&lt;accession-num&gt;28804488&lt;/accession-num&gt;&lt;urls&gt;&lt;/urls&gt;&lt;custom2&gt;PMC5532375&lt;/custom2&gt;&lt;electronic-resource-num&gt;10.3389/fimmu.2017.00891&lt;/electronic-resource-num&gt;&lt;remote-database-provider&gt;NLM&lt;/remote-database-provider&gt;&lt;language&gt;eng&lt;/language&gt;&lt;/record&gt;&lt;/Cite&gt;&lt;/EndNote&gt;</w:instrText>
      </w:r>
      <w:r w:rsidR="00DC4DFF" w:rsidRPr="003C680E">
        <w:rPr>
          <w:rFonts w:ascii="Book Antiqua" w:eastAsia="AppleMyungjo" w:hAnsi="Book Antiqua"/>
          <w:sz w:val="24"/>
          <w:szCs w:val="24"/>
        </w:rPr>
        <w:fldChar w:fldCharType="separate"/>
      </w:r>
      <w:r w:rsidR="00DC4DFF" w:rsidRPr="003C680E">
        <w:rPr>
          <w:rFonts w:ascii="Book Antiqua" w:eastAsia="AppleMyungjo" w:hAnsi="Book Antiqua"/>
          <w:noProof/>
          <w:sz w:val="24"/>
          <w:szCs w:val="24"/>
          <w:vertAlign w:val="superscript"/>
        </w:rPr>
        <w:t>[</w:t>
      </w:r>
      <w:hyperlink w:anchor="_ENREF_14" w:tooltip="Zundler, 2017 #62" w:history="1">
        <w:r w:rsidR="00453126" w:rsidRPr="003C680E">
          <w:rPr>
            <w:rFonts w:ascii="Book Antiqua" w:eastAsia="AppleMyungjo" w:hAnsi="Book Antiqua"/>
            <w:noProof/>
            <w:sz w:val="24"/>
            <w:szCs w:val="24"/>
            <w:vertAlign w:val="superscript"/>
          </w:rPr>
          <w:t>14</w:t>
        </w:r>
      </w:hyperlink>
      <w:r w:rsidR="00DC4DFF" w:rsidRPr="003C680E">
        <w:rPr>
          <w:rFonts w:ascii="Book Antiqua" w:eastAsia="AppleMyungjo" w:hAnsi="Book Antiqua"/>
          <w:noProof/>
          <w:sz w:val="24"/>
          <w:szCs w:val="24"/>
          <w:vertAlign w:val="superscript"/>
        </w:rPr>
        <w:t>]</w:t>
      </w:r>
      <w:r w:rsidR="00DC4DFF" w:rsidRPr="003C680E">
        <w:rPr>
          <w:rFonts w:ascii="Book Antiqua" w:eastAsia="AppleMyungjo" w:hAnsi="Book Antiqua"/>
          <w:sz w:val="24"/>
          <w:szCs w:val="24"/>
        </w:rPr>
        <w:fldChar w:fldCharType="end"/>
      </w:r>
      <w:r w:rsidRPr="003C680E">
        <w:rPr>
          <w:rFonts w:ascii="Book Antiqua" w:eastAsia="AppleMyungjo" w:hAnsi="Book Antiqua"/>
          <w:sz w:val="24"/>
          <w:szCs w:val="24"/>
        </w:rPr>
        <w:t>.</w:t>
      </w:r>
    </w:p>
    <w:p w14:paraId="7FB40EDE" w14:textId="3FC29EA9" w:rsidR="003B4C51" w:rsidRPr="003C680E" w:rsidRDefault="00BF09AD" w:rsidP="006325AE">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T</w:t>
      </w:r>
      <w:r w:rsidR="00D44216" w:rsidRPr="003C680E">
        <w:rPr>
          <w:rFonts w:ascii="Book Antiqua" w:eastAsia="AppleMyungjo" w:hAnsi="Book Antiqua"/>
          <w:sz w:val="24"/>
          <w:szCs w:val="24"/>
        </w:rPr>
        <w:t xml:space="preserve">he </w:t>
      </w:r>
      <w:r w:rsidR="00B335A0" w:rsidRPr="003C680E">
        <w:rPr>
          <w:rFonts w:ascii="Book Antiqua" w:eastAsia="AppleMyungjo" w:hAnsi="Book Antiqua"/>
          <w:sz w:val="24"/>
          <w:szCs w:val="24"/>
        </w:rPr>
        <w:t xml:space="preserve">migration </w:t>
      </w:r>
      <w:r w:rsidR="00D44216" w:rsidRPr="003C680E">
        <w:rPr>
          <w:rFonts w:ascii="Book Antiqua" w:eastAsia="AppleMyungjo" w:hAnsi="Book Antiqua"/>
          <w:sz w:val="24"/>
          <w:szCs w:val="24"/>
        </w:rPr>
        <w:t xml:space="preserve">of leukocytes to the </w:t>
      </w:r>
      <w:r w:rsidR="00B335A0" w:rsidRPr="003C680E">
        <w:rPr>
          <w:rFonts w:ascii="Book Antiqua" w:eastAsia="AppleMyungjo" w:hAnsi="Book Antiqua"/>
          <w:sz w:val="24"/>
          <w:szCs w:val="24"/>
        </w:rPr>
        <w:t>intestinal mucosa</w:t>
      </w:r>
      <w:r w:rsidR="00D44216" w:rsidRPr="003C680E">
        <w:rPr>
          <w:rFonts w:ascii="Book Antiqua" w:eastAsia="AppleMyungjo" w:hAnsi="Book Antiqua"/>
          <w:sz w:val="24"/>
          <w:szCs w:val="24"/>
        </w:rPr>
        <w:t xml:space="preserve"> </w:t>
      </w:r>
      <w:r w:rsidRPr="003C680E">
        <w:rPr>
          <w:rFonts w:ascii="Book Antiqua" w:eastAsia="AppleMyungjo" w:hAnsi="Book Antiqua"/>
          <w:sz w:val="24"/>
          <w:szCs w:val="24"/>
        </w:rPr>
        <w:t>and t</w:t>
      </w:r>
      <w:r w:rsidR="003B4C51" w:rsidRPr="003C680E">
        <w:rPr>
          <w:rFonts w:ascii="Book Antiqua" w:eastAsia="AppleMyungjo" w:hAnsi="Book Antiqua"/>
          <w:sz w:val="24"/>
          <w:szCs w:val="24"/>
        </w:rPr>
        <w:t xml:space="preserve">he recruitment of immune cells to the site of inflammation due to increased expression of CAMs are essential to the development and maintenance of intestinal inflammation. Therefore, leukocyte trafficking </w:t>
      </w:r>
      <w:r w:rsidR="00B335A0" w:rsidRPr="003C680E">
        <w:rPr>
          <w:rFonts w:ascii="Book Antiqua" w:eastAsia="AppleMyungjo" w:hAnsi="Book Antiqua"/>
          <w:sz w:val="24"/>
          <w:szCs w:val="24"/>
        </w:rPr>
        <w:t xml:space="preserve">to the gut </w:t>
      </w:r>
      <w:r w:rsidR="003B4C51" w:rsidRPr="003C680E">
        <w:rPr>
          <w:rFonts w:ascii="Book Antiqua" w:eastAsia="AppleMyungjo" w:hAnsi="Book Antiqua"/>
          <w:sz w:val="24"/>
          <w:szCs w:val="24"/>
        </w:rPr>
        <w:t xml:space="preserve">is central to the </w:t>
      </w:r>
      <w:r w:rsidR="003B70DB" w:rsidRPr="003C680E">
        <w:rPr>
          <w:rFonts w:ascii="Book Antiqua" w:eastAsia="AppleMyungjo" w:hAnsi="Book Antiqua"/>
          <w:sz w:val="24"/>
          <w:szCs w:val="24"/>
        </w:rPr>
        <w:t>immunopathogenesis</w:t>
      </w:r>
      <w:r w:rsidR="003B4C51" w:rsidRPr="003C680E">
        <w:rPr>
          <w:rFonts w:ascii="Book Antiqua" w:eastAsia="AppleMyungjo" w:hAnsi="Book Antiqua"/>
          <w:sz w:val="24"/>
          <w:szCs w:val="24"/>
        </w:rPr>
        <w:t xml:space="preserve"> of IBD, and its inhibition is recognized as an important goal in the development of anti-IBD drugs</w:t>
      </w:r>
      <w:r w:rsidR="00CA1896" w:rsidRPr="003C680E">
        <w:rPr>
          <w:rFonts w:ascii="Book Antiqua" w:eastAsia="AppleMyungjo" w:hAnsi="Book Antiqua"/>
          <w:sz w:val="24"/>
          <w:szCs w:val="24"/>
        </w:rPr>
        <w:fldChar w:fldCharType="begin">
          <w:fldData xml:space="preserve">PEVuZE5vdGU+PENpdGU+PEF1dGhvcj5EYW5lc2U8L0F1dGhvcj48WWVhcj4yMDE0PC9ZZWFyPjxS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5ODEtOTwvcGFnZXM+PHZvbHVtZT4xNDc8L3ZvbHVtZT48bnVtYmVyPjU8L251bWJlcj48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EYW5lc2U8L0F1dGhvcj48WWVhcj4yMDE0PC9ZZWFyPjxS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CA1896" w:rsidRPr="003C680E">
        <w:rPr>
          <w:rFonts w:ascii="Book Antiqua" w:eastAsia="AppleMyungjo" w:hAnsi="Book Antiqua"/>
          <w:sz w:val="24"/>
          <w:szCs w:val="24"/>
        </w:rPr>
      </w:r>
      <w:r w:rsidR="00CA1896" w:rsidRPr="003C680E">
        <w:rPr>
          <w:rFonts w:ascii="Book Antiqua" w:eastAsia="AppleMyungjo" w:hAnsi="Book Antiqua"/>
          <w:sz w:val="24"/>
          <w:szCs w:val="24"/>
        </w:rPr>
        <w:fldChar w:fldCharType="separate"/>
      </w:r>
      <w:r w:rsidR="00CA1896" w:rsidRPr="003C680E">
        <w:rPr>
          <w:rFonts w:ascii="Book Antiqua" w:eastAsia="AppleMyungjo" w:hAnsi="Book Antiqua"/>
          <w:noProof/>
          <w:sz w:val="24"/>
          <w:szCs w:val="24"/>
          <w:vertAlign w:val="superscript"/>
        </w:rPr>
        <w:t>[</w:t>
      </w:r>
      <w:hyperlink w:anchor="_ENREF_5" w:tooltip="Danese, 2014 #5" w:history="1">
        <w:r w:rsidR="00453126" w:rsidRPr="003C680E">
          <w:rPr>
            <w:rFonts w:ascii="Book Antiqua" w:eastAsia="AppleMyungjo" w:hAnsi="Book Antiqua"/>
            <w:noProof/>
            <w:sz w:val="24"/>
            <w:szCs w:val="24"/>
            <w:vertAlign w:val="superscript"/>
          </w:rPr>
          <w:t>5</w:t>
        </w:r>
      </w:hyperlink>
      <w:r w:rsidR="00CA1896" w:rsidRPr="003C680E">
        <w:rPr>
          <w:rFonts w:ascii="Book Antiqua" w:eastAsia="AppleMyungjo" w:hAnsi="Book Antiqua"/>
          <w:noProof/>
          <w:sz w:val="24"/>
          <w:szCs w:val="24"/>
          <w:vertAlign w:val="superscript"/>
        </w:rPr>
        <w:t>]</w:t>
      </w:r>
      <w:r w:rsidR="00CA1896" w:rsidRPr="003C680E">
        <w:rPr>
          <w:rFonts w:ascii="Book Antiqua" w:eastAsia="AppleMyungjo" w:hAnsi="Book Antiqua"/>
          <w:sz w:val="24"/>
          <w:szCs w:val="24"/>
        </w:rPr>
        <w:fldChar w:fldCharType="end"/>
      </w:r>
      <w:r w:rsidR="003B4C51" w:rsidRPr="003C680E">
        <w:rPr>
          <w:rFonts w:ascii="Book Antiqua" w:eastAsia="AppleMyungjo" w:hAnsi="Book Antiqua"/>
          <w:sz w:val="24"/>
          <w:szCs w:val="24"/>
        </w:rPr>
        <w:t xml:space="preserve">. </w:t>
      </w:r>
    </w:p>
    <w:p w14:paraId="39AB57B4" w14:textId="77777777" w:rsidR="003B4C51" w:rsidRPr="003C680E" w:rsidRDefault="003B4C51" w:rsidP="003C680E">
      <w:pPr>
        <w:wordWrap/>
        <w:adjustRightInd w:val="0"/>
        <w:snapToGrid w:val="0"/>
        <w:spacing w:line="360" w:lineRule="auto"/>
        <w:ind w:firstLineChars="200" w:firstLine="480"/>
        <w:rPr>
          <w:rFonts w:ascii="Book Antiqua" w:eastAsia="AppleMyungjo" w:hAnsi="Book Antiqua"/>
          <w:sz w:val="24"/>
          <w:szCs w:val="24"/>
        </w:rPr>
      </w:pPr>
    </w:p>
    <w:p w14:paraId="7D50745F" w14:textId="051E579C" w:rsidR="003B4C51" w:rsidRPr="003C680E" w:rsidRDefault="008F6B08" w:rsidP="003C680E">
      <w:pPr>
        <w:wordWrap/>
        <w:adjustRightInd w:val="0"/>
        <w:snapToGrid w:val="0"/>
        <w:spacing w:line="360" w:lineRule="auto"/>
        <w:rPr>
          <w:rFonts w:ascii="Book Antiqua" w:eastAsia="AppleMyungjo" w:hAnsi="Book Antiqua"/>
          <w:b/>
          <w:sz w:val="24"/>
          <w:szCs w:val="24"/>
        </w:rPr>
      </w:pPr>
      <w:r w:rsidRPr="003C680E">
        <w:rPr>
          <w:rFonts w:ascii="Book Antiqua" w:eastAsia="AppleMyungjo" w:hAnsi="Book Antiqua"/>
          <w:b/>
          <w:sz w:val="24"/>
          <w:szCs w:val="24"/>
        </w:rPr>
        <w:t>ANTI-INTEGRIN THERAPIES</w:t>
      </w:r>
    </w:p>
    <w:p w14:paraId="128D5481" w14:textId="521E0303" w:rsidR="003B4C51" w:rsidRPr="003C680E" w:rsidRDefault="003B4C51" w:rsidP="003C680E">
      <w:pPr>
        <w:wordWrap/>
        <w:adjustRightInd w:val="0"/>
        <w:snapToGrid w:val="0"/>
        <w:spacing w:line="360" w:lineRule="auto"/>
        <w:rPr>
          <w:rFonts w:ascii="Book Antiqua" w:eastAsia="AppleMyungjo" w:hAnsi="Book Antiqua"/>
          <w:sz w:val="24"/>
          <w:szCs w:val="24"/>
        </w:rPr>
      </w:pPr>
      <w:r w:rsidRPr="003C680E">
        <w:rPr>
          <w:rFonts w:ascii="Book Antiqua" w:eastAsia="AppleMyungjo" w:hAnsi="Book Antiqua"/>
          <w:sz w:val="24"/>
          <w:szCs w:val="24"/>
        </w:rPr>
        <w:t>Anti-integrin therap</w:t>
      </w:r>
      <w:r w:rsidR="008F6B08" w:rsidRPr="003C680E">
        <w:rPr>
          <w:rFonts w:ascii="Book Antiqua" w:eastAsia="AppleMyungjo" w:hAnsi="Book Antiqua"/>
          <w:sz w:val="24"/>
          <w:szCs w:val="24"/>
        </w:rPr>
        <w:t>ies</w:t>
      </w:r>
      <w:r w:rsidRPr="003C680E">
        <w:rPr>
          <w:rFonts w:ascii="Book Antiqua" w:eastAsia="AppleMyungjo" w:hAnsi="Book Antiqua"/>
          <w:sz w:val="24"/>
          <w:szCs w:val="24"/>
        </w:rPr>
        <w:t xml:space="preserve"> block the action of integrins, expressed by circulating immune cells, on endothelial CAMs, thereby decreasing the </w:t>
      </w:r>
      <w:r w:rsidR="0090395C" w:rsidRPr="003C680E">
        <w:rPr>
          <w:rFonts w:ascii="Book Antiqua" w:eastAsia="AppleMyungjo" w:hAnsi="Book Antiqua"/>
          <w:sz w:val="24"/>
          <w:szCs w:val="24"/>
        </w:rPr>
        <w:t xml:space="preserve">trafficking </w:t>
      </w:r>
      <w:r w:rsidRPr="003C680E">
        <w:rPr>
          <w:rFonts w:ascii="Book Antiqua" w:eastAsia="AppleMyungjo" w:hAnsi="Book Antiqua"/>
          <w:sz w:val="24"/>
          <w:szCs w:val="24"/>
        </w:rPr>
        <w:t xml:space="preserve">of immune cells to the endothelium and suppressing the </w:t>
      </w:r>
      <w:r w:rsidR="00BF09AD" w:rsidRPr="003C680E">
        <w:rPr>
          <w:rFonts w:ascii="Book Antiqua" w:eastAsia="AppleMyungjo" w:hAnsi="Book Antiqua"/>
          <w:sz w:val="24"/>
          <w:szCs w:val="24"/>
        </w:rPr>
        <w:t>recruitment</w:t>
      </w:r>
      <w:r w:rsidRPr="003C680E">
        <w:rPr>
          <w:rFonts w:ascii="Book Antiqua" w:eastAsia="AppleMyungjo" w:hAnsi="Book Antiqua"/>
          <w:sz w:val="24"/>
          <w:szCs w:val="24"/>
        </w:rPr>
        <w:t xml:space="preserve"> of </w:t>
      </w:r>
      <w:r w:rsidR="00AB1A28" w:rsidRPr="003C680E">
        <w:rPr>
          <w:rFonts w:ascii="Book Antiqua" w:eastAsia="AppleMyungjo" w:hAnsi="Book Antiqua"/>
          <w:sz w:val="24"/>
          <w:szCs w:val="24"/>
        </w:rPr>
        <w:t xml:space="preserve">inflammatory cells such as </w:t>
      </w:r>
      <w:r w:rsidRPr="003C680E">
        <w:rPr>
          <w:rFonts w:ascii="Book Antiqua" w:eastAsia="AppleMyungjo" w:hAnsi="Book Antiqua"/>
          <w:sz w:val="24"/>
          <w:szCs w:val="24"/>
        </w:rPr>
        <w:t xml:space="preserve">lymphocytes to intestinal lesions. </w:t>
      </w:r>
      <w:r w:rsidR="00D037B3" w:rsidRPr="003C680E">
        <w:rPr>
          <w:rFonts w:ascii="Book Antiqua" w:eastAsia="AppleMyungjo" w:hAnsi="Book Antiqua"/>
          <w:sz w:val="24"/>
          <w:szCs w:val="24"/>
        </w:rPr>
        <w:t>Table 1 shows the anti-integrin agents currently approved and in use or in clinical trials.</w:t>
      </w:r>
    </w:p>
    <w:p w14:paraId="52EF933B" w14:textId="77777777" w:rsidR="003B4C51" w:rsidRPr="003C680E" w:rsidRDefault="003B4C51" w:rsidP="003C680E">
      <w:pPr>
        <w:wordWrap/>
        <w:adjustRightInd w:val="0"/>
        <w:snapToGrid w:val="0"/>
        <w:spacing w:line="360" w:lineRule="auto"/>
        <w:ind w:firstLineChars="200" w:firstLine="480"/>
        <w:rPr>
          <w:rFonts w:ascii="Book Antiqua" w:eastAsia="AppleMyungjo" w:hAnsi="Book Antiqua"/>
          <w:sz w:val="24"/>
          <w:szCs w:val="24"/>
        </w:rPr>
      </w:pPr>
    </w:p>
    <w:p w14:paraId="57BD061F" w14:textId="3C65E955" w:rsidR="003B4C51" w:rsidRPr="003C680E" w:rsidRDefault="003B4C51" w:rsidP="003C680E">
      <w:pPr>
        <w:wordWrap/>
        <w:adjustRightInd w:val="0"/>
        <w:snapToGrid w:val="0"/>
        <w:spacing w:line="360" w:lineRule="auto"/>
        <w:rPr>
          <w:rFonts w:ascii="Book Antiqua" w:eastAsia="AppleMyungjo" w:hAnsi="Book Antiqua"/>
          <w:b/>
          <w:i/>
          <w:sz w:val="24"/>
          <w:szCs w:val="24"/>
        </w:rPr>
      </w:pPr>
      <w:r w:rsidRPr="003C680E">
        <w:rPr>
          <w:rFonts w:ascii="Book Antiqua" w:eastAsia="AppleMyungjo" w:hAnsi="Book Antiqua"/>
          <w:b/>
          <w:i/>
          <w:sz w:val="24"/>
          <w:szCs w:val="24"/>
        </w:rPr>
        <w:t>Natalizumab</w:t>
      </w:r>
    </w:p>
    <w:p w14:paraId="09A0C3F5" w14:textId="61683CA4" w:rsidR="003B4C51" w:rsidRPr="003C680E" w:rsidRDefault="003B4C51" w:rsidP="003C680E">
      <w:pPr>
        <w:wordWrap/>
        <w:adjustRightInd w:val="0"/>
        <w:snapToGrid w:val="0"/>
        <w:spacing w:line="360" w:lineRule="auto"/>
        <w:rPr>
          <w:rFonts w:ascii="Book Antiqua" w:eastAsia="AppleMyungjo" w:hAnsi="Book Antiqua"/>
          <w:sz w:val="24"/>
          <w:szCs w:val="24"/>
        </w:rPr>
      </w:pPr>
      <w:r w:rsidRPr="003C680E">
        <w:rPr>
          <w:rFonts w:ascii="Book Antiqua" w:eastAsia="AppleMyungjo" w:hAnsi="Book Antiqua"/>
          <w:sz w:val="24"/>
          <w:szCs w:val="24"/>
        </w:rPr>
        <w:t xml:space="preserve">Natalizumab is a chimeric recombinant human IgG4 antibody that targets the α4 subunit in α4β7 and α4β1 integrins on leukocytes. α4β1 integrin interacts with VCAM-1. Natalizumab was first approved by the </w:t>
      </w:r>
      <w:r w:rsidR="00105AE1" w:rsidRPr="003C680E">
        <w:rPr>
          <w:rFonts w:ascii="Book Antiqua" w:eastAsia="AppleMyungjo" w:hAnsi="Book Antiqua"/>
          <w:sz w:val="24"/>
          <w:szCs w:val="24"/>
        </w:rPr>
        <w:t>U.S. Food and Drug Administration</w:t>
      </w:r>
      <w:r w:rsidRPr="003C680E">
        <w:rPr>
          <w:rFonts w:ascii="Book Antiqua" w:eastAsia="AppleMyungjo" w:hAnsi="Book Antiqua"/>
          <w:sz w:val="24"/>
          <w:szCs w:val="24"/>
        </w:rPr>
        <w:t xml:space="preserve"> </w:t>
      </w:r>
      <w:r w:rsidR="004E25D5" w:rsidRPr="003C680E">
        <w:rPr>
          <w:rFonts w:ascii="Book Antiqua" w:eastAsia="AppleMyungjo" w:hAnsi="Book Antiqua"/>
          <w:sz w:val="24"/>
          <w:szCs w:val="24"/>
        </w:rPr>
        <w:t xml:space="preserve">(FDA) </w:t>
      </w:r>
      <w:r w:rsidRPr="003C680E">
        <w:rPr>
          <w:rFonts w:ascii="Book Antiqua" w:eastAsia="AppleMyungjo" w:hAnsi="Book Antiqua"/>
          <w:sz w:val="24"/>
          <w:szCs w:val="24"/>
        </w:rPr>
        <w:t xml:space="preserve">as a treatment for multiple sclerosis, which is an autoimmune disease of the central nervous system (CNS), and clinical trials </w:t>
      </w:r>
      <w:r w:rsidR="009F0BFF" w:rsidRPr="003C680E">
        <w:rPr>
          <w:rFonts w:ascii="Book Antiqua" w:eastAsia="AppleMyungjo" w:hAnsi="Book Antiqua"/>
          <w:sz w:val="24"/>
          <w:szCs w:val="24"/>
        </w:rPr>
        <w:t>were</w:t>
      </w:r>
      <w:r w:rsidRPr="003C680E">
        <w:rPr>
          <w:rFonts w:ascii="Book Antiqua" w:eastAsia="AppleMyungjo" w:hAnsi="Book Antiqua"/>
          <w:sz w:val="24"/>
          <w:szCs w:val="24"/>
        </w:rPr>
        <w:t xml:space="preserve"> conducted to test its efficacy against </w:t>
      </w:r>
      <w:r w:rsidR="000635D2" w:rsidRPr="003C680E">
        <w:rPr>
          <w:rFonts w:ascii="Book Antiqua" w:eastAsia="AppleMyungjo" w:hAnsi="Book Antiqua"/>
          <w:sz w:val="24"/>
          <w:szCs w:val="24"/>
        </w:rPr>
        <w:t>CD</w:t>
      </w:r>
      <w:r w:rsidRPr="003C680E">
        <w:rPr>
          <w:rFonts w:ascii="Book Antiqua" w:eastAsia="AppleMyungjo" w:hAnsi="Book Antiqua"/>
          <w:sz w:val="24"/>
          <w:szCs w:val="24"/>
        </w:rPr>
        <w:t>.</w:t>
      </w:r>
    </w:p>
    <w:p w14:paraId="2649D853" w14:textId="2C6EED76" w:rsidR="003B4C51" w:rsidRPr="003C680E" w:rsidRDefault="003B4C51" w:rsidP="006325AE">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In the phase III Efficacy of Natalizumab in </w:t>
      </w:r>
      <w:r w:rsidR="000635D2" w:rsidRPr="003C680E">
        <w:rPr>
          <w:rFonts w:ascii="Book Antiqua" w:eastAsia="AppleMyungjo" w:hAnsi="Book Antiqua"/>
          <w:sz w:val="24"/>
          <w:szCs w:val="24"/>
        </w:rPr>
        <w:t xml:space="preserve">Crohn’s disease </w:t>
      </w:r>
      <w:r w:rsidRPr="003C680E">
        <w:rPr>
          <w:rFonts w:ascii="Book Antiqua" w:eastAsia="AppleMyungjo" w:hAnsi="Book Antiqua"/>
          <w:sz w:val="24"/>
          <w:szCs w:val="24"/>
        </w:rPr>
        <w:t>Response and Remission (</w:t>
      </w:r>
      <w:bookmarkStart w:id="20" w:name="_Hlk505547256"/>
      <w:r w:rsidRPr="003C680E">
        <w:rPr>
          <w:rFonts w:ascii="Book Antiqua" w:eastAsia="AppleMyungjo" w:hAnsi="Book Antiqua"/>
          <w:sz w:val="24"/>
          <w:szCs w:val="24"/>
        </w:rPr>
        <w:t>ENCORE</w:t>
      </w:r>
      <w:bookmarkEnd w:id="20"/>
      <w:r w:rsidRPr="003C680E">
        <w:rPr>
          <w:rFonts w:ascii="Book Antiqua" w:eastAsia="AppleMyungjo" w:hAnsi="Book Antiqua"/>
          <w:sz w:val="24"/>
          <w:szCs w:val="24"/>
        </w:rPr>
        <w:t xml:space="preserve">) trial, 509 patients with moderate-to-severe activity and elevated </w:t>
      </w:r>
      <w:r w:rsidR="00314243" w:rsidRPr="003C680E">
        <w:rPr>
          <w:rFonts w:ascii="Book Antiqua" w:eastAsia="AppleMyungjo" w:hAnsi="Book Antiqua"/>
          <w:sz w:val="24"/>
          <w:szCs w:val="24"/>
        </w:rPr>
        <w:t>C-reactive protein (CRP)</w:t>
      </w:r>
      <w:r w:rsidRPr="003C680E">
        <w:rPr>
          <w:rFonts w:ascii="Book Antiqua" w:eastAsia="AppleMyungjo" w:hAnsi="Book Antiqua"/>
          <w:sz w:val="24"/>
          <w:szCs w:val="24"/>
        </w:rPr>
        <w:t xml:space="preserve"> (&gt; 0.287 mg/dL) were allocated, in a 1:1 ratio, into groups receiving either 300 mg of natalizumab or placebo by intravenous injection at </w:t>
      </w:r>
      <w:r w:rsidRPr="003C680E">
        <w:rPr>
          <w:rFonts w:ascii="Book Antiqua" w:eastAsia="AppleMyungjo" w:hAnsi="Book Antiqua"/>
          <w:sz w:val="24"/>
          <w:szCs w:val="24"/>
        </w:rPr>
        <w:lastRenderedPageBreak/>
        <w:t xml:space="preserve">weeks 0, 4, and 8. The primary end point, which was the percentage of patients showing a </w:t>
      </w:r>
      <w:r w:rsidR="00314243" w:rsidRPr="003C680E">
        <w:rPr>
          <w:rFonts w:ascii="Book Antiqua" w:eastAsia="AppleMyungjo" w:hAnsi="Book Antiqua"/>
          <w:sz w:val="24"/>
          <w:szCs w:val="24"/>
        </w:rPr>
        <w:t xml:space="preserve">clinical response </w:t>
      </w:r>
      <w:r w:rsidR="006325AE">
        <w:rPr>
          <w:rFonts w:ascii="Book Antiqua" w:eastAsia="SimSun" w:hAnsi="Book Antiqua" w:hint="eastAsia"/>
          <w:sz w:val="24"/>
          <w:szCs w:val="24"/>
          <w:lang w:eastAsia="zh-CN"/>
        </w:rPr>
        <w:t>[</w:t>
      </w:r>
      <w:r w:rsidR="00314243" w:rsidRPr="003C680E">
        <w:rPr>
          <w:rFonts w:ascii="Book Antiqua" w:eastAsia="AppleMyungjo" w:hAnsi="Book Antiqua"/>
          <w:sz w:val="24"/>
          <w:szCs w:val="24"/>
        </w:rPr>
        <w:t xml:space="preserve">defined as a decrease of at least 70 points in </w:t>
      </w:r>
      <w:r w:rsidR="000635D2" w:rsidRPr="003C680E">
        <w:rPr>
          <w:rFonts w:ascii="Book Antiqua" w:eastAsia="AppleMyungjo" w:hAnsi="Book Antiqua"/>
          <w:sz w:val="24"/>
          <w:szCs w:val="24"/>
        </w:rPr>
        <w:t xml:space="preserve">Crohn’s disease </w:t>
      </w:r>
      <w:r w:rsidR="00314243" w:rsidRPr="003C680E">
        <w:rPr>
          <w:rFonts w:ascii="Book Antiqua" w:eastAsia="AppleMyungjo" w:hAnsi="Book Antiqua"/>
          <w:sz w:val="24"/>
          <w:szCs w:val="24"/>
        </w:rPr>
        <w:t xml:space="preserve">activity index </w:t>
      </w:r>
      <w:r w:rsidR="006325AE">
        <w:rPr>
          <w:rFonts w:ascii="Book Antiqua" w:eastAsia="SimSun" w:hAnsi="Book Antiqua" w:hint="eastAsia"/>
          <w:sz w:val="24"/>
          <w:szCs w:val="24"/>
          <w:lang w:eastAsia="zh-CN"/>
        </w:rPr>
        <w:t>(</w:t>
      </w:r>
      <w:r w:rsidR="00314243" w:rsidRPr="003C680E">
        <w:rPr>
          <w:rFonts w:ascii="Book Antiqua" w:eastAsia="AppleMyungjo" w:hAnsi="Book Antiqua"/>
          <w:sz w:val="24"/>
          <w:szCs w:val="24"/>
        </w:rPr>
        <w:t>CDAI</w:t>
      </w:r>
      <w:r w:rsidR="006325AE">
        <w:rPr>
          <w:rFonts w:ascii="Book Antiqua" w:eastAsia="SimSun" w:hAnsi="Book Antiqua" w:hint="eastAsia"/>
          <w:sz w:val="24"/>
          <w:szCs w:val="24"/>
          <w:lang w:eastAsia="zh-CN"/>
        </w:rPr>
        <w:t>)</w:t>
      </w:r>
      <w:r w:rsidR="00314243" w:rsidRPr="003C680E">
        <w:rPr>
          <w:rFonts w:ascii="Book Antiqua" w:eastAsia="AppleMyungjo" w:hAnsi="Book Antiqua"/>
          <w:sz w:val="24"/>
          <w:szCs w:val="24"/>
        </w:rPr>
        <w:t xml:space="preserve"> score</w:t>
      </w:r>
      <w:r w:rsidR="006325AE">
        <w:rPr>
          <w:rFonts w:ascii="Book Antiqua" w:eastAsia="SimSun" w:hAnsi="Book Antiqua" w:hint="eastAsia"/>
          <w:sz w:val="24"/>
          <w:szCs w:val="24"/>
          <w:lang w:eastAsia="zh-CN"/>
        </w:rPr>
        <w:t>]</w:t>
      </w:r>
      <w:r w:rsidR="00314243" w:rsidRPr="003C680E">
        <w:rPr>
          <w:rFonts w:ascii="Book Antiqua" w:eastAsia="AppleMyungjo" w:hAnsi="Book Antiqua"/>
          <w:sz w:val="24"/>
          <w:szCs w:val="24"/>
        </w:rPr>
        <w:t xml:space="preserve"> </w:t>
      </w:r>
      <w:r w:rsidRPr="003C680E">
        <w:rPr>
          <w:rFonts w:ascii="Book Antiqua" w:eastAsia="AppleMyungjo" w:hAnsi="Book Antiqua"/>
          <w:sz w:val="24"/>
          <w:szCs w:val="24"/>
        </w:rPr>
        <w:t>at week 8 and sustaining this response until week 12, was higher in the natalizumab group, at 48%, than in the placebo group, at 32%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lt; 0.001)</w:t>
      </w:r>
      <w:r w:rsidR="00D02EC7" w:rsidRPr="003C680E">
        <w:rPr>
          <w:rFonts w:ascii="Book Antiqua" w:eastAsia="AppleMyungjo" w:hAnsi="Book Antiqua"/>
          <w:sz w:val="24"/>
          <w:szCs w:val="24"/>
        </w:rPr>
        <w:fldChar w:fldCharType="begin">
          <w:fldData xml:space="preserve">PEVuZE5vdGU+PENpdGU+PEF1dGhvcj5UYXJnYW48L0F1dGhvcj48WWVhcj4yMDA3PC9ZZWFyPjxS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2NzItODM8L3BhZ2VzPjx2b2x1bWU+MTMyPC92b2x1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UYXJnYW48L0F1dGhvcj48WWVhcj4yMDA3PC9ZZWFyPjxS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2NzItODM8L3BhZ2VzPjx2b2x1bWU+MTMyPC92b2x1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D02EC7" w:rsidRPr="003C680E">
        <w:rPr>
          <w:rFonts w:ascii="Book Antiqua" w:eastAsia="AppleMyungjo" w:hAnsi="Book Antiqua"/>
          <w:sz w:val="24"/>
          <w:szCs w:val="24"/>
        </w:rPr>
      </w:r>
      <w:r w:rsidR="00D02EC7" w:rsidRPr="003C680E">
        <w:rPr>
          <w:rFonts w:ascii="Book Antiqua" w:eastAsia="AppleMyungjo" w:hAnsi="Book Antiqua"/>
          <w:sz w:val="24"/>
          <w:szCs w:val="24"/>
        </w:rPr>
        <w:fldChar w:fldCharType="separate"/>
      </w:r>
      <w:r w:rsidR="00DC4DFF" w:rsidRPr="003C680E">
        <w:rPr>
          <w:rFonts w:ascii="Book Antiqua" w:eastAsia="AppleMyungjo" w:hAnsi="Book Antiqua"/>
          <w:noProof/>
          <w:sz w:val="24"/>
          <w:szCs w:val="24"/>
          <w:vertAlign w:val="superscript"/>
        </w:rPr>
        <w:t>[</w:t>
      </w:r>
      <w:hyperlink w:anchor="_ENREF_15" w:tooltip="Targan, 2007 #17" w:history="1">
        <w:r w:rsidR="00453126" w:rsidRPr="003C680E">
          <w:rPr>
            <w:rFonts w:ascii="Book Antiqua" w:eastAsia="AppleMyungjo" w:hAnsi="Book Antiqua"/>
            <w:noProof/>
            <w:sz w:val="24"/>
            <w:szCs w:val="24"/>
            <w:vertAlign w:val="superscript"/>
          </w:rPr>
          <w:t>15</w:t>
        </w:r>
      </w:hyperlink>
      <w:r w:rsidR="00DC4DFF" w:rsidRPr="003C680E">
        <w:rPr>
          <w:rFonts w:ascii="Book Antiqua" w:eastAsia="AppleMyungjo" w:hAnsi="Book Antiqua"/>
          <w:noProof/>
          <w:sz w:val="24"/>
          <w:szCs w:val="24"/>
          <w:vertAlign w:val="superscript"/>
        </w:rPr>
        <w:t>]</w:t>
      </w:r>
      <w:r w:rsidR="00D02EC7"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The percentage of patients showing </w:t>
      </w:r>
      <w:r w:rsidR="005F462D" w:rsidRPr="003C680E">
        <w:rPr>
          <w:rFonts w:ascii="Book Antiqua" w:eastAsia="AppleMyungjo" w:hAnsi="Book Antiqua"/>
          <w:sz w:val="24"/>
          <w:szCs w:val="24"/>
        </w:rPr>
        <w:t xml:space="preserve">sustained </w:t>
      </w:r>
      <w:r w:rsidR="00314243" w:rsidRPr="003C680E">
        <w:rPr>
          <w:rFonts w:ascii="Book Antiqua" w:eastAsia="AppleMyungjo" w:hAnsi="Book Antiqua"/>
          <w:sz w:val="24"/>
          <w:szCs w:val="24"/>
        </w:rPr>
        <w:t xml:space="preserve">clinical </w:t>
      </w:r>
      <w:r w:rsidRPr="003C680E">
        <w:rPr>
          <w:rFonts w:ascii="Book Antiqua" w:eastAsia="AppleMyungjo" w:hAnsi="Book Antiqua"/>
          <w:sz w:val="24"/>
          <w:szCs w:val="24"/>
        </w:rPr>
        <w:t xml:space="preserve">remission </w:t>
      </w:r>
      <w:r w:rsidR="00314243" w:rsidRPr="003C680E">
        <w:rPr>
          <w:rFonts w:ascii="Book Antiqua" w:eastAsia="AppleMyungjo" w:hAnsi="Book Antiqua"/>
          <w:sz w:val="24"/>
          <w:szCs w:val="24"/>
        </w:rPr>
        <w:t xml:space="preserve">(defined as a CDAI score under 150 points) </w:t>
      </w:r>
      <w:r w:rsidRPr="003C680E">
        <w:rPr>
          <w:rFonts w:ascii="Book Antiqua" w:eastAsia="AppleMyungjo" w:hAnsi="Book Antiqua"/>
          <w:sz w:val="24"/>
          <w:szCs w:val="24"/>
        </w:rPr>
        <w:t>at both week 8 and week 12 was also higher in the natalizumab group, at 26%, than in the placebo group, at 16% (</w:t>
      </w:r>
      <w:r w:rsidRPr="006325AE">
        <w:rPr>
          <w:rFonts w:ascii="Book Antiqua" w:eastAsia="AppleMyungjo" w:hAnsi="Book Antiqua"/>
          <w:i/>
          <w:sz w:val="24"/>
          <w:szCs w:val="24"/>
        </w:rPr>
        <w:t>P</w:t>
      </w:r>
      <w:r w:rsidRPr="003C680E">
        <w:rPr>
          <w:rFonts w:ascii="Book Antiqua" w:eastAsia="AppleMyungjo" w:hAnsi="Book Antiqua"/>
          <w:sz w:val="24"/>
          <w:szCs w:val="24"/>
        </w:rPr>
        <w:t xml:space="preserve"> = 0.002). However, natalizumab prevents α4β1 integrin on leukocytes from binding VCAM-1 on vascular endothelial cells in the CNS as well as in the intestines; it has been reported that by reducing T cell trafficking to the brain, natalizumab can affect cerebral antiviral immunity, and in some cases, can cause a fatal brain infection called progressive </w:t>
      </w:r>
      <w:bookmarkStart w:id="21" w:name="_Hlk511858870"/>
      <w:r w:rsidRPr="003C680E">
        <w:rPr>
          <w:rFonts w:ascii="Book Antiqua" w:eastAsia="AppleMyungjo" w:hAnsi="Book Antiqua"/>
          <w:sz w:val="24"/>
          <w:szCs w:val="24"/>
        </w:rPr>
        <w:t xml:space="preserve">multifocal leukoencephalopathy </w:t>
      </w:r>
      <w:bookmarkEnd w:id="21"/>
      <w:r w:rsidRPr="003C680E">
        <w:rPr>
          <w:rFonts w:ascii="Book Antiqua" w:eastAsia="AppleMyungjo" w:hAnsi="Book Antiqua"/>
          <w:sz w:val="24"/>
          <w:szCs w:val="24"/>
        </w:rPr>
        <w:t>(PML) due to the reactivation of the John Cunningham (JC) virus</w:t>
      </w:r>
      <w:r w:rsidR="00821F00" w:rsidRPr="003C680E">
        <w:rPr>
          <w:rFonts w:ascii="Book Antiqua" w:eastAsia="AppleMyungjo" w:hAnsi="Book Antiqua"/>
          <w:sz w:val="24"/>
          <w:szCs w:val="24"/>
        </w:rPr>
        <w:fldChar w:fldCharType="begin">
          <w:fldData xml:space="preserve">PEVuZE5vdGU+PENpdGU+PEF1dGhvcj5DaGVuPC9BdXRob3I+PFllYXI+MjAwOTwvWWVhcj48UmVj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A2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zNzUtODE8L3BhZ2VzPjx2b2x1bWU+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DaGVuPC9BdXRob3I+PFllYXI+MjAwOTwvWWVhcj48UmVj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MTA2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zNzUtODE8L3BhZ2VzPjx2b2x1bWU+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821F00" w:rsidRPr="003C680E">
        <w:rPr>
          <w:rFonts w:ascii="Book Antiqua" w:eastAsia="AppleMyungjo" w:hAnsi="Book Antiqua"/>
          <w:sz w:val="24"/>
          <w:szCs w:val="24"/>
        </w:rPr>
      </w:r>
      <w:r w:rsidR="00821F00" w:rsidRPr="003C680E">
        <w:rPr>
          <w:rFonts w:ascii="Book Antiqua" w:eastAsia="AppleMyungjo" w:hAnsi="Book Antiqua"/>
          <w:sz w:val="24"/>
          <w:szCs w:val="24"/>
        </w:rPr>
        <w:fldChar w:fldCharType="separate"/>
      </w:r>
      <w:r w:rsidR="00DC4DFF" w:rsidRPr="003C680E">
        <w:rPr>
          <w:rFonts w:ascii="Book Antiqua" w:eastAsia="AppleMyungjo" w:hAnsi="Book Antiqua"/>
          <w:noProof/>
          <w:sz w:val="24"/>
          <w:szCs w:val="24"/>
          <w:vertAlign w:val="superscript"/>
        </w:rPr>
        <w:t>[</w:t>
      </w:r>
      <w:hyperlink w:anchor="_ENREF_16" w:tooltip="Chen, 2009 #19" w:history="1">
        <w:r w:rsidR="00453126" w:rsidRPr="003C680E">
          <w:rPr>
            <w:rFonts w:ascii="Book Antiqua" w:eastAsia="AppleMyungjo" w:hAnsi="Book Antiqua"/>
            <w:noProof/>
            <w:sz w:val="24"/>
            <w:szCs w:val="24"/>
            <w:vertAlign w:val="superscript"/>
          </w:rPr>
          <w:t>16</w:t>
        </w:r>
      </w:hyperlink>
      <w:r w:rsidR="006325AE">
        <w:rPr>
          <w:rFonts w:ascii="Book Antiqua" w:eastAsia="AppleMyungjo" w:hAnsi="Book Antiqua"/>
          <w:noProof/>
          <w:sz w:val="24"/>
          <w:szCs w:val="24"/>
          <w:vertAlign w:val="superscript"/>
        </w:rPr>
        <w:t>,</w:t>
      </w:r>
      <w:hyperlink w:anchor="_ENREF_17" w:tooltip="Langer-Gould, 2005 #18" w:history="1">
        <w:r w:rsidR="00453126" w:rsidRPr="003C680E">
          <w:rPr>
            <w:rFonts w:ascii="Book Antiqua" w:eastAsia="AppleMyungjo" w:hAnsi="Book Antiqua"/>
            <w:noProof/>
            <w:sz w:val="24"/>
            <w:szCs w:val="24"/>
            <w:vertAlign w:val="superscript"/>
          </w:rPr>
          <w:t>17</w:t>
        </w:r>
      </w:hyperlink>
      <w:r w:rsidR="00DC4DFF" w:rsidRPr="003C680E">
        <w:rPr>
          <w:rFonts w:ascii="Book Antiqua" w:eastAsia="AppleMyungjo" w:hAnsi="Book Antiqua"/>
          <w:noProof/>
          <w:sz w:val="24"/>
          <w:szCs w:val="24"/>
          <w:vertAlign w:val="superscript"/>
        </w:rPr>
        <w:t>]</w:t>
      </w:r>
      <w:r w:rsidR="00821F00"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Based on clinical trial data, the risk of PML after </w:t>
      </w:r>
      <w:r w:rsidR="00347EBF" w:rsidRPr="003C680E">
        <w:rPr>
          <w:rFonts w:ascii="Book Antiqua" w:eastAsia="AppleMyungjo" w:hAnsi="Book Antiqua"/>
          <w:sz w:val="24"/>
          <w:szCs w:val="24"/>
        </w:rPr>
        <w:t xml:space="preserve">a mean of </w:t>
      </w:r>
      <w:r w:rsidRPr="003C680E">
        <w:rPr>
          <w:rFonts w:ascii="Book Antiqua" w:eastAsia="AppleMyungjo" w:hAnsi="Book Antiqua"/>
          <w:sz w:val="24"/>
          <w:szCs w:val="24"/>
        </w:rPr>
        <w:t xml:space="preserve">17.9 mo of natalizumab treatment is approximately 1 case per 1000 </w:t>
      </w:r>
      <w:r w:rsidR="0031577C" w:rsidRPr="003C680E">
        <w:rPr>
          <w:rFonts w:ascii="Book Antiqua" w:eastAsia="AppleMyungjo" w:hAnsi="Book Antiqua"/>
          <w:sz w:val="24"/>
          <w:szCs w:val="24"/>
        </w:rPr>
        <w:t>patients</w:t>
      </w:r>
      <w:r w:rsidR="00821F00" w:rsidRPr="003C680E">
        <w:rPr>
          <w:rFonts w:ascii="Book Antiqua" w:eastAsia="AppleMyungjo" w:hAnsi="Book Antiqua"/>
          <w:sz w:val="24"/>
          <w:szCs w:val="24"/>
        </w:rPr>
        <w:fldChar w:fldCharType="begin">
          <w:fldData xml:space="preserve">PEVuZE5vdGU+PENpdGU+PEF1dGhvcj5Zb3Vzcnk8L0F1dGhvcj48WWVhcj4yMDA2PC9ZZWFyPjxS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OTI0LTMzPC9wYWdlcz48dm9sdW1lPjM1NDwvdm9sdW1lPjxudW1iZXI+OTwvbnVt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Zb3Vzcnk8L0F1dGhvcj48WWVhcj4yMDA2PC9ZZWFyPjxS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OTI0LTMzPC9wYWdlcz48dm9sdW1lPjM1NDwvdm9sdW1lPjxudW1iZXI+OTwvbnVt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821F00" w:rsidRPr="003C680E">
        <w:rPr>
          <w:rFonts w:ascii="Book Antiqua" w:eastAsia="AppleMyungjo" w:hAnsi="Book Antiqua"/>
          <w:sz w:val="24"/>
          <w:szCs w:val="24"/>
        </w:rPr>
      </w:r>
      <w:r w:rsidR="00821F00" w:rsidRPr="003C680E">
        <w:rPr>
          <w:rFonts w:ascii="Book Antiqua" w:eastAsia="AppleMyungjo" w:hAnsi="Book Antiqua"/>
          <w:sz w:val="24"/>
          <w:szCs w:val="24"/>
        </w:rPr>
        <w:fldChar w:fldCharType="separate"/>
      </w:r>
      <w:r w:rsidR="0031577C" w:rsidRPr="003C680E">
        <w:rPr>
          <w:rFonts w:ascii="Book Antiqua" w:eastAsia="AppleMyungjo" w:hAnsi="Book Antiqua"/>
          <w:noProof/>
          <w:sz w:val="24"/>
          <w:szCs w:val="24"/>
          <w:vertAlign w:val="superscript"/>
        </w:rPr>
        <w:t>[</w:t>
      </w:r>
      <w:hyperlink w:anchor="_ENREF_18" w:tooltip="Yousry, 2006 #20" w:history="1">
        <w:r w:rsidR="00453126" w:rsidRPr="003C680E">
          <w:rPr>
            <w:rFonts w:ascii="Book Antiqua" w:eastAsia="AppleMyungjo" w:hAnsi="Book Antiqua"/>
            <w:noProof/>
            <w:sz w:val="24"/>
            <w:szCs w:val="24"/>
            <w:vertAlign w:val="superscript"/>
          </w:rPr>
          <w:t>18</w:t>
        </w:r>
      </w:hyperlink>
      <w:r w:rsidR="0031577C" w:rsidRPr="003C680E">
        <w:rPr>
          <w:rFonts w:ascii="Book Antiqua" w:eastAsia="AppleMyungjo" w:hAnsi="Book Antiqua"/>
          <w:noProof/>
          <w:sz w:val="24"/>
          <w:szCs w:val="24"/>
          <w:vertAlign w:val="superscript"/>
        </w:rPr>
        <w:t>]</w:t>
      </w:r>
      <w:r w:rsidR="00821F00"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w:t>
      </w:r>
      <w:r w:rsidR="0031577C" w:rsidRPr="003C680E">
        <w:rPr>
          <w:rFonts w:ascii="Book Antiqua" w:eastAsia="AppleMyungjo" w:hAnsi="Book Antiqua"/>
          <w:sz w:val="24"/>
          <w:szCs w:val="24"/>
        </w:rPr>
        <w:t>The</w:t>
      </w:r>
      <w:r w:rsidRPr="003C680E">
        <w:rPr>
          <w:rFonts w:ascii="Book Antiqua" w:eastAsia="AppleMyungjo" w:hAnsi="Book Antiqua"/>
          <w:sz w:val="24"/>
          <w:szCs w:val="24"/>
        </w:rPr>
        <w:t xml:space="preserve"> use of </w:t>
      </w:r>
      <w:r w:rsidR="00821F00" w:rsidRPr="003C680E">
        <w:rPr>
          <w:rFonts w:ascii="Book Antiqua" w:eastAsia="AppleMyungjo" w:hAnsi="Book Antiqua"/>
          <w:sz w:val="24"/>
          <w:szCs w:val="24"/>
        </w:rPr>
        <w:t>immunomodulator</w:t>
      </w:r>
      <w:r w:rsidRPr="003C680E">
        <w:rPr>
          <w:rFonts w:ascii="Book Antiqua" w:eastAsia="AppleMyungjo" w:hAnsi="Book Antiqua"/>
          <w:sz w:val="24"/>
          <w:szCs w:val="24"/>
        </w:rPr>
        <w:t>s</w:t>
      </w:r>
      <w:r w:rsidR="0031577C" w:rsidRPr="003C680E">
        <w:rPr>
          <w:rFonts w:ascii="Book Antiqua" w:hAnsi="Book Antiqua"/>
          <w:sz w:val="24"/>
          <w:szCs w:val="24"/>
        </w:rPr>
        <w:t xml:space="preserve"> </w:t>
      </w:r>
      <w:r w:rsidR="0031577C" w:rsidRPr="003C680E">
        <w:rPr>
          <w:rFonts w:ascii="Book Antiqua" w:eastAsia="AppleMyungjo" w:hAnsi="Book Antiqua"/>
          <w:sz w:val="24"/>
          <w:szCs w:val="24"/>
        </w:rPr>
        <w:t xml:space="preserve">before natalizumab administration, </w:t>
      </w:r>
      <w:r w:rsidRPr="003C680E">
        <w:rPr>
          <w:rFonts w:ascii="Book Antiqua" w:eastAsia="AppleMyungjo" w:hAnsi="Book Antiqua"/>
          <w:sz w:val="24"/>
          <w:szCs w:val="24"/>
        </w:rPr>
        <w:t>a positive test for anti-JC virus antibody</w:t>
      </w:r>
      <w:r w:rsidR="0031577C" w:rsidRPr="003C680E">
        <w:rPr>
          <w:rFonts w:ascii="Book Antiqua" w:eastAsia="AppleMyungjo" w:hAnsi="Book Antiqua"/>
          <w:sz w:val="24"/>
          <w:szCs w:val="24"/>
        </w:rPr>
        <w:t>, and</w:t>
      </w:r>
      <w:r w:rsidRPr="003C680E">
        <w:rPr>
          <w:rFonts w:ascii="Book Antiqua" w:eastAsia="AppleMyungjo" w:hAnsi="Book Antiqua"/>
          <w:sz w:val="24"/>
          <w:szCs w:val="24"/>
        </w:rPr>
        <w:t xml:space="preserve"> </w:t>
      </w:r>
      <w:r w:rsidR="0031577C" w:rsidRPr="003C680E">
        <w:rPr>
          <w:rFonts w:ascii="Book Antiqua" w:eastAsia="AppleMyungjo" w:hAnsi="Book Antiqua"/>
          <w:sz w:val="24"/>
          <w:szCs w:val="24"/>
        </w:rPr>
        <w:t xml:space="preserve">longer duration of natalizumab treatment </w:t>
      </w:r>
      <w:r w:rsidRPr="003C680E">
        <w:rPr>
          <w:rFonts w:ascii="Book Antiqua" w:eastAsia="AppleMyungjo" w:hAnsi="Book Antiqua"/>
          <w:sz w:val="24"/>
          <w:szCs w:val="24"/>
        </w:rPr>
        <w:t>are risk factors for PML</w:t>
      </w:r>
      <w:r w:rsidR="0031577C" w:rsidRPr="003C680E">
        <w:rPr>
          <w:rFonts w:ascii="Book Antiqua" w:eastAsia="AppleMyungjo" w:hAnsi="Book Antiqua"/>
          <w:sz w:val="24"/>
          <w:szCs w:val="24"/>
        </w:rPr>
        <w:fldChar w:fldCharType="begin">
          <w:fldData xml:space="preserve">PEVuZE5vdGU+PENpdGU+PEF1dGhvcj5CbG9vbWdyZW48L0F1dGhvcj48WWVhcj4yMDEyPC9ZZWFy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4NzAtODA8L3BhZ2VzPjx2b2x1bWU+MzY2PC92b2x1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==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CbG9vbWdyZW48L0F1dGhvcj48WWVhcj4yMDEyPC9ZZWFy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OIEVuZ2wgSiBNZWQ8L2Z1bGwt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==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31577C" w:rsidRPr="003C680E">
        <w:rPr>
          <w:rFonts w:ascii="Book Antiqua" w:eastAsia="AppleMyungjo" w:hAnsi="Book Antiqua"/>
          <w:sz w:val="24"/>
          <w:szCs w:val="24"/>
        </w:rPr>
      </w:r>
      <w:r w:rsidR="0031577C" w:rsidRPr="003C680E">
        <w:rPr>
          <w:rFonts w:ascii="Book Antiqua" w:eastAsia="AppleMyungjo" w:hAnsi="Book Antiqua"/>
          <w:sz w:val="24"/>
          <w:szCs w:val="24"/>
        </w:rPr>
        <w:fldChar w:fldCharType="separate"/>
      </w:r>
      <w:r w:rsidR="0031577C" w:rsidRPr="003C680E">
        <w:rPr>
          <w:rFonts w:ascii="Book Antiqua" w:eastAsia="AppleMyungjo" w:hAnsi="Book Antiqua"/>
          <w:noProof/>
          <w:sz w:val="24"/>
          <w:szCs w:val="24"/>
          <w:vertAlign w:val="superscript"/>
        </w:rPr>
        <w:t>[</w:t>
      </w:r>
      <w:hyperlink w:anchor="_ENREF_19" w:tooltip="Bloomgren, 2012 #64" w:history="1">
        <w:r w:rsidR="00453126" w:rsidRPr="003C680E">
          <w:rPr>
            <w:rFonts w:ascii="Book Antiqua" w:eastAsia="AppleMyungjo" w:hAnsi="Book Antiqua"/>
            <w:noProof/>
            <w:sz w:val="24"/>
            <w:szCs w:val="24"/>
            <w:vertAlign w:val="superscript"/>
          </w:rPr>
          <w:t>19</w:t>
        </w:r>
      </w:hyperlink>
      <w:r w:rsidR="0031577C" w:rsidRPr="003C680E">
        <w:rPr>
          <w:rFonts w:ascii="Book Antiqua" w:eastAsia="AppleMyungjo" w:hAnsi="Book Antiqua"/>
          <w:noProof/>
          <w:sz w:val="24"/>
          <w:szCs w:val="24"/>
          <w:vertAlign w:val="superscript"/>
        </w:rPr>
        <w:t>]</w:t>
      </w:r>
      <w:r w:rsidR="0031577C" w:rsidRPr="003C680E">
        <w:rPr>
          <w:rFonts w:ascii="Book Antiqua" w:eastAsia="AppleMyungjo" w:hAnsi="Book Antiqua"/>
          <w:sz w:val="24"/>
          <w:szCs w:val="24"/>
        </w:rPr>
        <w:fldChar w:fldCharType="end"/>
      </w:r>
      <w:r w:rsidRPr="003C680E">
        <w:rPr>
          <w:rFonts w:ascii="Book Antiqua" w:eastAsia="AppleMyungjo" w:hAnsi="Book Antiqua"/>
          <w:sz w:val="24"/>
          <w:szCs w:val="24"/>
        </w:rPr>
        <w:t>. Thus, natalizumab has been approved by the U</w:t>
      </w:r>
      <w:r w:rsidR="004E25D5" w:rsidRPr="003C680E">
        <w:rPr>
          <w:rFonts w:ascii="Book Antiqua" w:eastAsia="AppleMyungjo" w:hAnsi="Book Antiqua"/>
          <w:sz w:val="24"/>
          <w:szCs w:val="24"/>
        </w:rPr>
        <w:t>.</w:t>
      </w:r>
      <w:r w:rsidRPr="003C680E">
        <w:rPr>
          <w:rFonts w:ascii="Book Antiqua" w:eastAsia="AppleMyungjo" w:hAnsi="Book Antiqua"/>
          <w:sz w:val="24"/>
          <w:szCs w:val="24"/>
        </w:rPr>
        <w:t>S</w:t>
      </w:r>
      <w:r w:rsidR="004E25D5" w:rsidRPr="003C680E">
        <w:rPr>
          <w:rFonts w:ascii="Book Antiqua" w:eastAsia="AppleMyungjo" w:hAnsi="Book Antiqua"/>
          <w:sz w:val="24"/>
          <w:szCs w:val="24"/>
        </w:rPr>
        <w:t>.</w:t>
      </w:r>
      <w:r w:rsidRPr="003C680E">
        <w:rPr>
          <w:rFonts w:ascii="Book Antiqua" w:eastAsia="AppleMyungjo" w:hAnsi="Book Antiqua"/>
          <w:sz w:val="24"/>
          <w:szCs w:val="24"/>
        </w:rPr>
        <w:t xml:space="preserve"> FDA only in moderate-to-severe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 who did not respond to or were intolerant of conventional treatment or TNF inhibitor therapy; it has not been approved for use in Europe.</w:t>
      </w:r>
    </w:p>
    <w:p w14:paraId="79FC9F4C" w14:textId="77777777" w:rsidR="003B4C51" w:rsidRPr="003C680E" w:rsidRDefault="003B4C51" w:rsidP="003C680E">
      <w:pPr>
        <w:wordWrap/>
        <w:adjustRightInd w:val="0"/>
        <w:snapToGrid w:val="0"/>
        <w:spacing w:line="360" w:lineRule="auto"/>
        <w:ind w:firstLineChars="200" w:firstLine="480"/>
        <w:rPr>
          <w:rFonts w:ascii="Book Antiqua" w:eastAsia="AppleMyungjo" w:hAnsi="Book Antiqua"/>
          <w:sz w:val="24"/>
          <w:szCs w:val="24"/>
        </w:rPr>
      </w:pPr>
    </w:p>
    <w:p w14:paraId="6B781AD2" w14:textId="706D31ED" w:rsidR="003B4C51" w:rsidRPr="003C680E" w:rsidRDefault="003B4C51" w:rsidP="003C680E">
      <w:pPr>
        <w:wordWrap/>
        <w:adjustRightInd w:val="0"/>
        <w:snapToGrid w:val="0"/>
        <w:spacing w:line="360" w:lineRule="auto"/>
        <w:rPr>
          <w:rFonts w:ascii="Book Antiqua" w:eastAsia="AppleMyungjo" w:hAnsi="Book Antiqua"/>
          <w:b/>
          <w:i/>
          <w:sz w:val="24"/>
          <w:szCs w:val="24"/>
        </w:rPr>
      </w:pPr>
      <w:r w:rsidRPr="003C680E">
        <w:rPr>
          <w:rFonts w:ascii="Book Antiqua" w:eastAsia="AppleMyungjo" w:hAnsi="Book Antiqua"/>
          <w:b/>
          <w:i/>
          <w:sz w:val="24"/>
          <w:szCs w:val="24"/>
        </w:rPr>
        <w:t>AJM300</w:t>
      </w:r>
    </w:p>
    <w:p w14:paraId="79A9E000" w14:textId="6E8FFD7A" w:rsidR="003B4C51" w:rsidRPr="003C680E" w:rsidRDefault="003B4C51" w:rsidP="003C680E">
      <w:pPr>
        <w:wordWrap/>
        <w:adjustRightInd w:val="0"/>
        <w:snapToGrid w:val="0"/>
        <w:spacing w:line="360" w:lineRule="auto"/>
        <w:rPr>
          <w:rFonts w:ascii="Book Antiqua" w:eastAsia="AppleMyungjo" w:hAnsi="Book Antiqua"/>
          <w:sz w:val="24"/>
          <w:szCs w:val="24"/>
        </w:rPr>
      </w:pPr>
      <w:r w:rsidRPr="003C680E">
        <w:rPr>
          <w:rFonts w:ascii="Book Antiqua" w:eastAsia="AppleMyungjo" w:hAnsi="Book Antiqua"/>
          <w:sz w:val="24"/>
          <w:szCs w:val="24"/>
        </w:rPr>
        <w:t xml:space="preserve">Despite safety issues for natalizumab, the oral α4 integrin antagonist AJM300 was developed and evaluated for use in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A phase IIa clinical trial was conducted in Japan on 102 patients with moderately active </w:t>
      </w:r>
      <w:r w:rsidR="000635D2" w:rsidRPr="003C680E">
        <w:rPr>
          <w:rFonts w:ascii="Book Antiqua" w:eastAsia="AppleMyungjo" w:hAnsi="Book Antiqua"/>
          <w:sz w:val="24"/>
          <w:szCs w:val="24"/>
        </w:rPr>
        <w:t>UC</w:t>
      </w:r>
      <w:r w:rsidRPr="003C680E">
        <w:rPr>
          <w:rFonts w:ascii="Book Antiqua" w:eastAsia="AppleMyungjo" w:hAnsi="Book Antiqua"/>
          <w:sz w:val="24"/>
          <w:szCs w:val="24"/>
        </w:rPr>
        <w:t>, who were intolerant or showed an inappropriate response to mesalamine or corticosteroids; when AJM300 9</w:t>
      </w:r>
      <w:r w:rsidR="001A566B" w:rsidRPr="003C680E">
        <w:rPr>
          <w:rFonts w:ascii="Book Antiqua" w:eastAsia="AppleMyungjo" w:hAnsi="Book Antiqua"/>
          <w:sz w:val="24"/>
          <w:szCs w:val="24"/>
        </w:rPr>
        <w:t>6</w:t>
      </w:r>
      <w:r w:rsidRPr="003C680E">
        <w:rPr>
          <w:rFonts w:ascii="Book Antiqua" w:eastAsia="AppleMyungjo" w:hAnsi="Book Antiqua"/>
          <w:sz w:val="24"/>
          <w:szCs w:val="24"/>
        </w:rPr>
        <w:t xml:space="preserve">0 mg </w:t>
      </w:r>
      <w:r w:rsidR="001A566B" w:rsidRPr="003C680E">
        <w:rPr>
          <w:rFonts w:ascii="Book Antiqua" w:eastAsia="AppleMyungjo" w:hAnsi="Book Antiqua"/>
          <w:sz w:val="24"/>
          <w:szCs w:val="24"/>
        </w:rPr>
        <w:t xml:space="preserve">or placebo </w:t>
      </w:r>
      <w:r w:rsidRPr="003C680E">
        <w:rPr>
          <w:rFonts w:ascii="Book Antiqua" w:eastAsia="AppleMyungjo" w:hAnsi="Book Antiqua"/>
          <w:sz w:val="24"/>
          <w:szCs w:val="24"/>
        </w:rPr>
        <w:t xml:space="preserve">was administered 3 times per day, the primary end point, which was clinical response rate at week 8 (defined as a decrease of at least 3 points, and at least 30% compared to baseline, in the complete Mayo score, as well as a decrease of at least 1 point for the rectal bleeding subscore or an absolute score of 1 point or less for the </w:t>
      </w:r>
      <w:r w:rsidRPr="003C680E">
        <w:rPr>
          <w:rFonts w:ascii="Book Antiqua" w:eastAsia="AppleMyungjo" w:hAnsi="Book Antiqua"/>
          <w:sz w:val="24"/>
          <w:szCs w:val="24"/>
        </w:rPr>
        <w:lastRenderedPageBreak/>
        <w:t>rectal bleeding subscore), was significantly higher in the AJM300 group, at 62.7%, than in the placebo group, at 25.5%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002)</w:t>
      </w:r>
      <w:r w:rsidR="00A42D66" w:rsidRPr="003C680E">
        <w:rPr>
          <w:rFonts w:ascii="Book Antiqua" w:eastAsia="AppleMyungjo" w:hAnsi="Book Antiqua"/>
          <w:sz w:val="24"/>
          <w:szCs w:val="24"/>
        </w:rPr>
        <w:fldChar w:fldCharType="begin">
          <w:fldData xml:space="preserve">PEVuZE5vdGU+PENpdGU+PEF1dGhvcj5Zb3NoaW11cmE8L0F1dGhvcj48WWVhcj4yMDE1PC9ZZWFy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3NzUt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=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Zb3NoaW11cmE8L0F1dGhvcj48WWVhcj4yMDE1PC9ZZWFy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3NzUt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=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A42D66" w:rsidRPr="003C680E">
        <w:rPr>
          <w:rFonts w:ascii="Book Antiqua" w:eastAsia="AppleMyungjo" w:hAnsi="Book Antiqua"/>
          <w:sz w:val="24"/>
          <w:szCs w:val="24"/>
        </w:rPr>
      </w:r>
      <w:r w:rsidR="00A42D66"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20" w:tooltip="Yoshimura, 2015 #21" w:history="1">
        <w:r w:rsidR="00453126" w:rsidRPr="003C680E">
          <w:rPr>
            <w:rFonts w:ascii="Book Antiqua" w:eastAsia="AppleMyungjo" w:hAnsi="Book Antiqua"/>
            <w:noProof/>
            <w:sz w:val="24"/>
            <w:szCs w:val="24"/>
            <w:vertAlign w:val="superscript"/>
          </w:rPr>
          <w:t>20</w:t>
        </w:r>
      </w:hyperlink>
      <w:r w:rsidR="004033CE" w:rsidRPr="003C680E">
        <w:rPr>
          <w:rFonts w:ascii="Book Antiqua" w:eastAsia="AppleMyungjo" w:hAnsi="Book Antiqua"/>
          <w:noProof/>
          <w:sz w:val="24"/>
          <w:szCs w:val="24"/>
          <w:vertAlign w:val="superscript"/>
        </w:rPr>
        <w:t>]</w:t>
      </w:r>
      <w:r w:rsidR="00A42D66" w:rsidRPr="003C680E">
        <w:rPr>
          <w:rFonts w:ascii="Book Antiqua" w:eastAsia="AppleMyungjo" w:hAnsi="Book Antiqua"/>
          <w:sz w:val="24"/>
          <w:szCs w:val="24"/>
        </w:rPr>
        <w:fldChar w:fldCharType="end"/>
      </w:r>
      <w:r w:rsidRPr="003C680E">
        <w:rPr>
          <w:rFonts w:ascii="Book Antiqua" w:eastAsia="AppleMyungjo" w:hAnsi="Book Antiqua"/>
          <w:sz w:val="24"/>
          <w:szCs w:val="24"/>
        </w:rPr>
        <w:t>. Meanwhile, the clinical remission rate (defined as a complete Mayo score of 0</w:t>
      </w:r>
      <w:r w:rsidR="006325AE">
        <w:rPr>
          <w:rFonts w:ascii="Book Antiqua" w:eastAsia="SimSun" w:hAnsi="Book Antiqua" w:hint="eastAsia"/>
          <w:sz w:val="24"/>
          <w:szCs w:val="24"/>
          <w:lang w:eastAsia="zh-CN"/>
        </w:rPr>
        <w:t>-</w:t>
      </w:r>
      <w:r w:rsidRPr="003C680E">
        <w:rPr>
          <w:rFonts w:ascii="Book Antiqua" w:eastAsia="AppleMyungjo" w:hAnsi="Book Antiqua"/>
          <w:sz w:val="24"/>
          <w:szCs w:val="24"/>
        </w:rPr>
        <w:t>2 points and no subscore higher than 1 point) was 23.5% in the AJM300 group and 3.9% in the placebo group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099), and the mucosal healing rate was 58.8% in the AJM300 group and 29.4% in the placebo group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014), both of which were significantly different. </w:t>
      </w:r>
      <w:r w:rsidR="006D0D9F" w:rsidRPr="003C680E">
        <w:rPr>
          <w:rFonts w:ascii="Book Antiqua" w:eastAsia="AppleMyungjo" w:hAnsi="Book Antiqua"/>
          <w:sz w:val="24"/>
          <w:szCs w:val="24"/>
        </w:rPr>
        <w:t xml:space="preserve">In this clinical study, serious adverse events did not </w:t>
      </w:r>
      <w:r w:rsidR="00963EB9" w:rsidRPr="003C680E">
        <w:rPr>
          <w:rFonts w:ascii="Book Antiqua" w:eastAsia="AppleMyungjo" w:hAnsi="Book Antiqua"/>
          <w:sz w:val="24"/>
          <w:szCs w:val="24"/>
        </w:rPr>
        <w:t>occur,</w:t>
      </w:r>
      <w:r w:rsidR="006D0D9F" w:rsidRPr="003C680E">
        <w:rPr>
          <w:rFonts w:ascii="Book Antiqua" w:eastAsia="AppleMyungjo" w:hAnsi="Book Antiqua"/>
          <w:sz w:val="24"/>
          <w:szCs w:val="24"/>
        </w:rPr>
        <w:t xml:space="preserve"> and adverse events were mild and self-limiting. However, considering that AJM300 shares the mechanism of natalizumab, and the number of subjects </w:t>
      </w:r>
      <w:r w:rsidR="004B0BA7" w:rsidRPr="003C680E">
        <w:rPr>
          <w:rFonts w:ascii="Book Antiqua" w:eastAsia="AppleMyungjo" w:hAnsi="Book Antiqua"/>
          <w:sz w:val="24"/>
          <w:szCs w:val="24"/>
        </w:rPr>
        <w:t xml:space="preserve">in this trial </w:t>
      </w:r>
      <w:r w:rsidR="006D0D9F" w:rsidRPr="003C680E">
        <w:rPr>
          <w:rFonts w:ascii="Book Antiqua" w:eastAsia="AppleMyungjo" w:hAnsi="Book Antiqua"/>
          <w:sz w:val="24"/>
          <w:szCs w:val="24"/>
        </w:rPr>
        <w:t xml:space="preserve">was </w:t>
      </w:r>
      <w:r w:rsidR="00963EB9" w:rsidRPr="003C680E">
        <w:rPr>
          <w:rFonts w:ascii="Book Antiqua" w:eastAsia="AppleMyungjo" w:hAnsi="Book Antiqua"/>
          <w:sz w:val="24"/>
          <w:szCs w:val="24"/>
        </w:rPr>
        <w:t>small,</w:t>
      </w:r>
      <w:r w:rsidR="006D0D9F" w:rsidRPr="003C680E">
        <w:rPr>
          <w:rFonts w:ascii="Book Antiqua" w:eastAsia="AppleMyungjo" w:hAnsi="Book Antiqua"/>
          <w:sz w:val="24"/>
          <w:szCs w:val="24"/>
        </w:rPr>
        <w:t xml:space="preserve"> and the </w:t>
      </w:r>
      <w:r w:rsidR="004B0BA7" w:rsidRPr="003C680E">
        <w:rPr>
          <w:rFonts w:ascii="Book Antiqua" w:eastAsia="AppleMyungjo" w:hAnsi="Book Antiqua"/>
          <w:sz w:val="24"/>
          <w:szCs w:val="24"/>
        </w:rPr>
        <w:t xml:space="preserve">study </w:t>
      </w:r>
      <w:r w:rsidR="006D0D9F" w:rsidRPr="003C680E">
        <w:rPr>
          <w:rFonts w:ascii="Book Antiqua" w:eastAsia="AppleMyungjo" w:hAnsi="Book Antiqua"/>
          <w:sz w:val="24"/>
          <w:szCs w:val="24"/>
        </w:rPr>
        <w:t xml:space="preserve">period was short, </w:t>
      </w:r>
      <w:r w:rsidRPr="003C680E">
        <w:rPr>
          <w:rFonts w:ascii="Book Antiqua" w:eastAsia="AppleMyungjo" w:hAnsi="Book Antiqua"/>
          <w:sz w:val="24"/>
          <w:szCs w:val="24"/>
        </w:rPr>
        <w:t>there are concerns about its practicality as a therapeutic drug. Nevertheless, the duration of effect for AJM300 is very short compared to that of natalizumab, and since it is an oral formulation, there is some expectation that it may cause fewer systemic adverse events.</w:t>
      </w:r>
    </w:p>
    <w:p w14:paraId="050347A1" w14:textId="77777777" w:rsidR="003B4C51" w:rsidRPr="003C680E" w:rsidRDefault="003B4C51" w:rsidP="003C680E">
      <w:pPr>
        <w:wordWrap/>
        <w:adjustRightInd w:val="0"/>
        <w:snapToGrid w:val="0"/>
        <w:spacing w:line="360" w:lineRule="auto"/>
        <w:ind w:firstLineChars="200" w:firstLine="480"/>
        <w:rPr>
          <w:rFonts w:ascii="Book Antiqua" w:eastAsia="AppleMyungjo" w:hAnsi="Book Antiqua"/>
          <w:sz w:val="24"/>
          <w:szCs w:val="24"/>
        </w:rPr>
      </w:pPr>
    </w:p>
    <w:p w14:paraId="4418AD6F" w14:textId="4C9A6BFA" w:rsidR="003B4C51" w:rsidRPr="003C680E" w:rsidRDefault="003B4C51" w:rsidP="003C680E">
      <w:pPr>
        <w:wordWrap/>
        <w:adjustRightInd w:val="0"/>
        <w:snapToGrid w:val="0"/>
        <w:spacing w:line="360" w:lineRule="auto"/>
        <w:rPr>
          <w:rFonts w:ascii="Book Antiqua" w:eastAsia="AppleMyungjo" w:hAnsi="Book Antiqua"/>
          <w:b/>
          <w:i/>
          <w:sz w:val="24"/>
          <w:szCs w:val="24"/>
        </w:rPr>
      </w:pPr>
      <w:r w:rsidRPr="003C680E">
        <w:rPr>
          <w:rFonts w:ascii="Book Antiqua" w:eastAsia="AppleMyungjo" w:hAnsi="Book Antiqua"/>
          <w:b/>
          <w:i/>
          <w:sz w:val="24"/>
          <w:szCs w:val="24"/>
        </w:rPr>
        <w:t>Vedolizumab</w:t>
      </w:r>
    </w:p>
    <w:p w14:paraId="01C26401" w14:textId="7167EB1C" w:rsidR="003B4C51" w:rsidRPr="003C680E" w:rsidRDefault="003B4C51" w:rsidP="003C680E">
      <w:pPr>
        <w:wordWrap/>
        <w:adjustRightInd w:val="0"/>
        <w:snapToGrid w:val="0"/>
        <w:spacing w:line="360" w:lineRule="auto"/>
        <w:rPr>
          <w:rFonts w:ascii="Book Antiqua" w:eastAsia="AppleMyungjo" w:hAnsi="Book Antiqua"/>
          <w:sz w:val="24"/>
          <w:szCs w:val="24"/>
        </w:rPr>
      </w:pPr>
      <w:r w:rsidRPr="003C680E">
        <w:rPr>
          <w:rFonts w:ascii="Book Antiqua" w:eastAsia="AppleMyungjo" w:hAnsi="Book Antiqua"/>
          <w:sz w:val="24"/>
          <w:szCs w:val="24"/>
        </w:rPr>
        <w:t xml:space="preserve">Vedolizumab (VDZ; MLN0002) is a humanized monoclonal IgG1 antibody against α4β7-integrin that inhibits the adhesion of leukocytes to the endothelium by blocking the interaction between α4β7-integrin and MAdCAM-1 expressed on </w:t>
      </w:r>
      <w:r w:rsidR="002C2F5E" w:rsidRPr="003C680E">
        <w:rPr>
          <w:rFonts w:ascii="Book Antiqua" w:eastAsia="AppleMyungjo" w:hAnsi="Book Antiqua"/>
          <w:sz w:val="24"/>
          <w:szCs w:val="24"/>
        </w:rPr>
        <w:t xml:space="preserve">blood vessels and lymph nodes </w:t>
      </w:r>
      <w:r w:rsidRPr="003C680E">
        <w:rPr>
          <w:rFonts w:ascii="Book Antiqua" w:eastAsia="AppleMyungjo" w:hAnsi="Book Antiqua"/>
          <w:sz w:val="24"/>
          <w:szCs w:val="24"/>
        </w:rPr>
        <w:t xml:space="preserve">associated with the </w:t>
      </w:r>
      <w:r w:rsidR="002C2F5E" w:rsidRPr="003C680E">
        <w:rPr>
          <w:rFonts w:ascii="Book Antiqua" w:eastAsia="AppleMyungjo" w:hAnsi="Book Antiqua"/>
          <w:sz w:val="24"/>
          <w:szCs w:val="24"/>
        </w:rPr>
        <w:t>gastro</w:t>
      </w:r>
      <w:r w:rsidRPr="003C680E">
        <w:rPr>
          <w:rFonts w:ascii="Book Antiqua" w:eastAsia="AppleMyungjo" w:hAnsi="Book Antiqua"/>
          <w:sz w:val="24"/>
          <w:szCs w:val="24"/>
        </w:rPr>
        <w:t xml:space="preserve">intestinal tract. </w:t>
      </w:r>
      <w:r w:rsidR="00201CA2" w:rsidRPr="003C680E">
        <w:rPr>
          <w:rFonts w:ascii="Book Antiqua" w:eastAsia="AppleMyungjo" w:hAnsi="Book Antiqua"/>
          <w:sz w:val="24"/>
          <w:szCs w:val="24"/>
        </w:rPr>
        <w:t xml:space="preserve">The main difference between natalizumab and VDZ is that natalizumab inhibits leukocyte trafficking in multiple organs, including the brain, whereas VDZ acts specifically only on gut-trophic α4β7 heterodimers, and therefore, inhibits lymphocyte trafficking selectively in the intestine. </w:t>
      </w:r>
      <w:r w:rsidRPr="003C680E">
        <w:rPr>
          <w:rFonts w:ascii="Book Antiqua" w:eastAsia="AppleMyungjo" w:hAnsi="Book Antiqua"/>
          <w:sz w:val="24"/>
          <w:szCs w:val="24"/>
        </w:rPr>
        <w:t>Because MAdCAM-1 exists rarely at the blood-brain barrier, VDZ is known to have no effect on CNS immunity</w:t>
      </w:r>
      <w:r w:rsidR="00A42D66" w:rsidRPr="003C680E">
        <w:rPr>
          <w:rFonts w:ascii="Book Antiqua" w:eastAsia="AppleMyungjo" w:hAnsi="Book Antiqua"/>
          <w:sz w:val="24"/>
          <w:szCs w:val="24"/>
        </w:rPr>
        <w:fldChar w:fldCharType="begin">
          <w:fldData xml:space="preserve">PEVuZE5vdGU+PENpdGU+PEF1dGhvcj5Eb3Jpbmc8L0F1dGhvcj48WWVhcj4yMDExPC9ZZWFyPjxS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Eb3Jpbmc8L0F1dGhvcj48WWVhcj4yMDExPC9ZZWFyPjxS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A42D66" w:rsidRPr="003C680E">
        <w:rPr>
          <w:rFonts w:ascii="Book Antiqua" w:eastAsia="AppleMyungjo" w:hAnsi="Book Antiqua"/>
          <w:sz w:val="24"/>
          <w:szCs w:val="24"/>
        </w:rPr>
      </w:r>
      <w:r w:rsidR="00A42D66"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21" w:tooltip="Doring, 2011 #22" w:history="1">
        <w:r w:rsidR="00453126" w:rsidRPr="003C680E">
          <w:rPr>
            <w:rFonts w:ascii="Book Antiqua" w:eastAsia="AppleMyungjo" w:hAnsi="Book Antiqua"/>
            <w:noProof/>
            <w:sz w:val="24"/>
            <w:szCs w:val="24"/>
            <w:vertAlign w:val="superscript"/>
          </w:rPr>
          <w:t>21</w:t>
        </w:r>
      </w:hyperlink>
      <w:r w:rsidR="004033CE" w:rsidRPr="003C680E">
        <w:rPr>
          <w:rFonts w:ascii="Book Antiqua" w:eastAsia="AppleMyungjo" w:hAnsi="Book Antiqua"/>
          <w:noProof/>
          <w:sz w:val="24"/>
          <w:szCs w:val="24"/>
          <w:vertAlign w:val="superscript"/>
        </w:rPr>
        <w:t>]</w:t>
      </w:r>
      <w:r w:rsidR="00A42D66" w:rsidRPr="003C680E">
        <w:rPr>
          <w:rFonts w:ascii="Book Antiqua" w:eastAsia="AppleMyungjo" w:hAnsi="Book Antiqua"/>
          <w:sz w:val="24"/>
          <w:szCs w:val="24"/>
        </w:rPr>
        <w:fldChar w:fldCharType="end"/>
      </w:r>
      <w:r w:rsidRPr="003C680E">
        <w:rPr>
          <w:rFonts w:ascii="Book Antiqua" w:eastAsia="AppleMyungjo" w:hAnsi="Book Antiqua"/>
          <w:sz w:val="24"/>
          <w:szCs w:val="24"/>
        </w:rPr>
        <w:t>. In a study in support of this idea, healthy volunteers were injected VDZ and when the cerebrospinal fluid (CSF) was tested 5 weeks later, no change was observed in CSF lymphocyte counts or CD4:CD8 ratio following VDZ administration</w:t>
      </w:r>
      <w:r w:rsidR="0075511B" w:rsidRPr="003C680E">
        <w:rPr>
          <w:rFonts w:ascii="Book Antiqua" w:eastAsia="AppleMyungjo" w:hAnsi="Book Antiqua"/>
          <w:sz w:val="24"/>
          <w:szCs w:val="24"/>
        </w:rPr>
        <w:fldChar w:fldCharType="begin"/>
      </w:r>
      <w:r w:rsidR="00453126" w:rsidRPr="003C680E">
        <w:rPr>
          <w:rFonts w:ascii="Book Antiqua" w:eastAsia="AppleMyungjo" w:hAnsi="Book Antiqua"/>
          <w:sz w:val="24"/>
          <w:szCs w:val="24"/>
        </w:rPr>
        <w:instrText xml:space="preserve"> ADDIN EN.CITE &lt;EndNote&gt;&lt;Cite&gt;&lt;Author&gt;Milch&lt;/Author&gt;&lt;Year&gt;2013&lt;/Year&gt;&lt;RecNum&gt;23&lt;/RecNum&gt;&lt;DisplayText&gt;&lt;style face="superscript"&gt;[22]&lt;/style&gt;&lt;/DisplayText&gt;&lt;record&gt;&lt;rec-number&gt;23&lt;/rec-number&gt;&lt;foreign-keys&gt;&lt;key app="EN" db-id="vpz9fxs9mdd5rteexf3vtds12ea2saxrww95"&gt;23&lt;/key&gt;&lt;/foreign-keys&gt;&lt;ref-type name="Journal Article"&gt;17&lt;/ref-type&gt;&lt;contributors&gt;&lt;authors&gt;&lt;author&gt;Milch, C.&lt;/author&gt;&lt;author&gt;Wyant, T.&lt;/author&gt;&lt;author&gt;Xu, J.&lt;/author&gt;&lt;author&gt;Parikh, A.&lt;/author&gt;&lt;author&gt;Kent, W.&lt;/author&gt;&lt;author&gt;Fox, I.&lt;/author&gt;&lt;author&gt;Berger, J.&lt;/author&gt;&lt;/authors&gt;&lt;/contributors&gt;&lt;auth-address&gt;Millennium Pharmaceuticals, Inc., a Takeda Company, 35 Landsdowne St., Cambridge, MA 02139, USA.&lt;/auth-address&gt;&lt;titles&gt;&lt;title&gt;Vedolizumab, a monoclonal antibody to the gut homing alpha4beta7 integrin, does not affect cerebrospinal fluid T-lymphocyte immunophenotype&lt;/title&gt;&lt;secondary-title&gt;J Neuroimmunol&lt;/secondary-title&gt;&lt;alt-title&gt;Journal of neuroimmunology&lt;/alt-title&gt;&lt;/titles&gt;&lt;periodical&gt;&lt;full-title&gt;J Neuroimmunol&lt;/full-title&gt;&lt;abbr-1&gt;Journal of neuroimmunology&lt;/abbr-1&gt;&lt;/periodical&gt;&lt;alt-periodical&gt;&lt;full-title&gt;J Neuroimmunol&lt;/full-title&gt;&lt;abbr-1&gt;Journal of neuroimmunology&lt;/abbr-1&gt;&lt;/alt-periodical&gt;&lt;pages&gt;123-6&lt;/pages&gt;&lt;volume&gt;264&lt;/volume&gt;&lt;number&gt;1-2&lt;/number&gt;&lt;edition&gt;2013/09/27&lt;/edition&gt;&lt;keywords&gt;&lt;keyword&gt;Adult&lt;/keyword&gt;&lt;keyword&gt;Antibodies, Monoclonal, Humanized/blood/ pharmacology&lt;/keyword&gt;&lt;keyword&gt;Antigens, CD/metabolism&lt;/keyword&gt;&lt;keyword&gt;Cerebrospinal Fluid/ cytology&lt;/keyword&gt;&lt;keyword&gt;Female&lt;/keyword&gt;&lt;keyword&gt;Humans&lt;/keyword&gt;&lt;keyword&gt;Integrins/ immunology&lt;/keyword&gt;&lt;keyword&gt;Male&lt;/keyword&gt;&lt;keyword&gt;T-Lymphocytes/ drug effects&lt;/keyword&gt;&lt;keyword&gt;Young Adult&lt;/keyword&gt;&lt;/keywords&gt;&lt;dates&gt;&lt;year&gt;2013&lt;/year&gt;&lt;pub-dates&gt;&lt;date&gt;Nov 15&lt;/date&gt;&lt;/pub-dates&gt;&lt;/dates&gt;&lt;isbn&gt;1872-8421 (Electronic)&amp;#xD;0165-5728 (Linking)&lt;/isbn&gt;&lt;accession-num&gt;24067534&lt;/accession-num&gt;&lt;urls&gt;&lt;/urls&gt;&lt;electronic-resource-num&gt;10.1016/j.jneuroim.2013.08.011&lt;/electronic-resource-num&gt;&lt;remote-database-provider&gt;NLM&lt;/remote-database-provider&gt;&lt;language&gt;eng&lt;/language&gt;&lt;/record&gt;&lt;/Cite&gt;&lt;/EndNote&gt;</w:instrText>
      </w:r>
      <w:r w:rsidR="0075511B"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22" w:tooltip="Milch, 2013 #23" w:history="1">
        <w:r w:rsidR="00453126" w:rsidRPr="003C680E">
          <w:rPr>
            <w:rFonts w:ascii="Book Antiqua" w:eastAsia="AppleMyungjo" w:hAnsi="Book Antiqua"/>
            <w:noProof/>
            <w:sz w:val="24"/>
            <w:szCs w:val="24"/>
            <w:vertAlign w:val="superscript"/>
          </w:rPr>
          <w:t>22</w:t>
        </w:r>
      </w:hyperlink>
      <w:r w:rsidR="004033CE" w:rsidRPr="003C680E">
        <w:rPr>
          <w:rFonts w:ascii="Book Antiqua" w:eastAsia="AppleMyungjo" w:hAnsi="Book Antiqua"/>
          <w:noProof/>
          <w:sz w:val="24"/>
          <w:szCs w:val="24"/>
          <w:vertAlign w:val="superscript"/>
        </w:rPr>
        <w:t>]</w:t>
      </w:r>
      <w:r w:rsidR="0075511B"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In another randomized controlled trial comparing VDZ with a placebo, the serum antibody response to a </w:t>
      </w:r>
      <w:r w:rsidR="00CF35E1" w:rsidRPr="003C680E">
        <w:rPr>
          <w:rFonts w:ascii="Book Antiqua" w:eastAsia="AppleMyungjo" w:hAnsi="Book Antiqua"/>
          <w:sz w:val="24"/>
          <w:szCs w:val="24"/>
        </w:rPr>
        <w:t>parenteral</w:t>
      </w:r>
      <w:r w:rsidRPr="003C680E">
        <w:rPr>
          <w:rFonts w:ascii="Book Antiqua" w:eastAsia="AppleMyungjo" w:hAnsi="Book Antiqua"/>
          <w:sz w:val="24"/>
          <w:szCs w:val="24"/>
        </w:rPr>
        <w:t xml:space="preserve"> hepatitis B vaccine did not differ between the 2 groups, but the response to an oral cholera vaccine showed less antibody formation in the VDZ </w:t>
      </w:r>
      <w:r w:rsidRPr="003C680E">
        <w:rPr>
          <w:rFonts w:ascii="Book Antiqua" w:eastAsia="AppleMyungjo" w:hAnsi="Book Antiqua"/>
          <w:sz w:val="24"/>
          <w:szCs w:val="24"/>
        </w:rPr>
        <w:lastRenderedPageBreak/>
        <w:t>group compared to the placebo group, demonstrating that while VDZ has no effect on systemic immunity, it decreases immune surveillance in the GI tract</w:t>
      </w:r>
      <w:r w:rsidR="0075511B" w:rsidRPr="003C680E">
        <w:rPr>
          <w:rFonts w:ascii="Book Antiqua" w:eastAsia="AppleMyungjo" w:hAnsi="Book Antiqua"/>
          <w:sz w:val="24"/>
          <w:szCs w:val="24"/>
        </w:rPr>
        <w:fldChar w:fldCharType="begin">
          <w:fldData xml:space="preserve">PEVuZE5vdGU+PENpdGU+PEF1dGhvcj5XeWFudDwvQXV0aG9yPjxZZWFyPjIwMTU8L1llYXI+PFJl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zctODM8L3BhZ2VzPjx2b2x1bWU+NjQ8L3ZvbHVtZT48bnVtYmVyPjE8L251bWJlcj48ZWRp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XeWFudDwvQXV0aG9yPjxZZWFyPjIwMTU8L1llYXI+PFJl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75511B" w:rsidRPr="003C680E">
        <w:rPr>
          <w:rFonts w:ascii="Book Antiqua" w:eastAsia="AppleMyungjo" w:hAnsi="Book Antiqua"/>
          <w:sz w:val="24"/>
          <w:szCs w:val="24"/>
        </w:rPr>
      </w:r>
      <w:r w:rsidR="0075511B"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23" w:tooltip="Wyant, 2015 #24" w:history="1">
        <w:r w:rsidR="00453126" w:rsidRPr="003C680E">
          <w:rPr>
            <w:rFonts w:ascii="Book Antiqua" w:eastAsia="AppleMyungjo" w:hAnsi="Book Antiqua"/>
            <w:noProof/>
            <w:sz w:val="24"/>
            <w:szCs w:val="24"/>
            <w:vertAlign w:val="superscript"/>
          </w:rPr>
          <w:t>23</w:t>
        </w:r>
      </w:hyperlink>
      <w:r w:rsidR="004033CE" w:rsidRPr="003C680E">
        <w:rPr>
          <w:rFonts w:ascii="Book Antiqua" w:eastAsia="AppleMyungjo" w:hAnsi="Book Antiqua"/>
          <w:noProof/>
          <w:sz w:val="24"/>
          <w:szCs w:val="24"/>
          <w:vertAlign w:val="superscript"/>
        </w:rPr>
        <w:t>]</w:t>
      </w:r>
      <w:r w:rsidR="0075511B"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w:t>
      </w:r>
    </w:p>
    <w:p w14:paraId="6825D492" w14:textId="612480EE" w:rsidR="003B4C51" w:rsidRPr="003C680E" w:rsidRDefault="003B4C51" w:rsidP="006325AE">
      <w:pPr>
        <w:wordWrap/>
        <w:adjustRightInd w:val="0"/>
        <w:snapToGrid w:val="0"/>
        <w:spacing w:line="360" w:lineRule="auto"/>
        <w:ind w:firstLineChars="100" w:firstLine="240"/>
        <w:rPr>
          <w:rFonts w:ascii="Book Antiqua" w:eastAsia="AppleMyungjo" w:hAnsi="Book Antiqua"/>
          <w:sz w:val="24"/>
          <w:szCs w:val="24"/>
        </w:rPr>
      </w:pPr>
      <w:bookmarkStart w:id="22" w:name="_Hlk506650219"/>
      <w:r w:rsidRPr="003C680E">
        <w:rPr>
          <w:rFonts w:ascii="Book Antiqua" w:eastAsia="AppleMyungjo" w:hAnsi="Book Antiqua"/>
          <w:sz w:val="24"/>
          <w:szCs w:val="24"/>
        </w:rPr>
        <w:t xml:space="preserve">The phase III GEMINI </w:t>
      </w:r>
      <w:r w:rsidR="00954A99" w:rsidRPr="003C680E">
        <w:rPr>
          <w:rFonts w:ascii="Book Antiqua" w:eastAsia="AppleMyungjo" w:hAnsi="Book Antiqua"/>
          <w:sz w:val="24"/>
          <w:szCs w:val="24"/>
        </w:rPr>
        <w:t>1</w:t>
      </w:r>
      <w:r w:rsidRPr="003C680E">
        <w:rPr>
          <w:rFonts w:ascii="Book Antiqua" w:eastAsia="AppleMyungjo" w:hAnsi="Book Antiqua"/>
          <w:sz w:val="24"/>
          <w:szCs w:val="24"/>
        </w:rPr>
        <w:t xml:space="preserve"> trial, consisting of 2 cohorts, analyzed the efficacy of VDZ in 895 moderate-to-severe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patients who had previously received steroid, </w:t>
      </w:r>
      <w:r w:rsidR="00821F00" w:rsidRPr="003C680E">
        <w:rPr>
          <w:rFonts w:ascii="Book Antiqua" w:eastAsia="AppleMyungjo" w:hAnsi="Book Antiqua"/>
          <w:sz w:val="24"/>
          <w:szCs w:val="24"/>
        </w:rPr>
        <w:t>immunomodulator</w:t>
      </w:r>
      <w:r w:rsidRPr="003C680E">
        <w:rPr>
          <w:rFonts w:ascii="Book Antiqua" w:eastAsia="AppleMyungjo" w:hAnsi="Book Antiqua"/>
          <w:sz w:val="24"/>
          <w:szCs w:val="24"/>
        </w:rPr>
        <w:t>, or anti-TNF therapy</w:t>
      </w:r>
      <w:r w:rsidR="0075511B" w:rsidRPr="003C680E">
        <w:rPr>
          <w:rFonts w:ascii="Book Antiqua" w:eastAsia="AppleMyungjo" w:hAnsi="Book Antiqua"/>
          <w:sz w:val="24"/>
          <w:szCs w:val="24"/>
        </w:rPr>
        <w:fldChar w:fldCharType="begin">
          <w:fldData xml:space="preserve">PEVuZE5vdGU+PENpdGU+PEF1dGhvcj5GZWFnYW48L0F1dGhvcj48WWVhcj4yMDEzPC9ZZWFyPjxS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Y5OS03MTA8L3BhZ2VzPjx2b2x1bWU+MzY5PC92b2x1bWU+PG51bWJlcj44PC9u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==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GZWFnYW48L0F1dGhvcj48WWVhcj4yMDEzPC9ZZWFyPjxS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Y5OS03MTA8L3BhZ2VzPjx2b2x1bWU+MzY5PC92b2x1bWU+PG51bWJlcj44PC9u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==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75511B" w:rsidRPr="003C680E">
        <w:rPr>
          <w:rFonts w:ascii="Book Antiqua" w:eastAsia="AppleMyungjo" w:hAnsi="Book Antiqua"/>
          <w:sz w:val="24"/>
          <w:szCs w:val="24"/>
        </w:rPr>
      </w:r>
      <w:r w:rsidR="0075511B"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24" w:tooltip="Feagan, 2013 #25" w:history="1">
        <w:r w:rsidR="00453126" w:rsidRPr="003C680E">
          <w:rPr>
            <w:rFonts w:ascii="Book Antiqua" w:eastAsia="AppleMyungjo" w:hAnsi="Book Antiqua"/>
            <w:noProof/>
            <w:sz w:val="24"/>
            <w:szCs w:val="24"/>
            <w:vertAlign w:val="superscript"/>
          </w:rPr>
          <w:t>24</w:t>
        </w:r>
      </w:hyperlink>
      <w:r w:rsidR="004033CE" w:rsidRPr="003C680E">
        <w:rPr>
          <w:rFonts w:ascii="Book Antiqua" w:eastAsia="AppleMyungjo" w:hAnsi="Book Antiqua"/>
          <w:noProof/>
          <w:sz w:val="24"/>
          <w:szCs w:val="24"/>
          <w:vertAlign w:val="superscript"/>
        </w:rPr>
        <w:t>]</w:t>
      </w:r>
      <w:r w:rsidR="0075511B" w:rsidRPr="003C680E">
        <w:rPr>
          <w:rFonts w:ascii="Book Antiqua" w:eastAsia="AppleMyungjo" w:hAnsi="Book Antiqua"/>
          <w:sz w:val="24"/>
          <w:szCs w:val="24"/>
        </w:rPr>
        <w:fldChar w:fldCharType="end"/>
      </w:r>
      <w:r w:rsidRPr="003C680E">
        <w:rPr>
          <w:rFonts w:ascii="Book Antiqua" w:eastAsia="AppleMyungjo" w:hAnsi="Book Antiqua"/>
          <w:sz w:val="24"/>
          <w:szCs w:val="24"/>
        </w:rPr>
        <w:t>. The 374 patients in cohort 1 were randomly allocated in a ratio</w:t>
      </w:r>
      <w:r w:rsidR="006325AE">
        <w:rPr>
          <w:rFonts w:ascii="Book Antiqua" w:eastAsia="SimSun" w:hAnsi="Book Antiqua" w:hint="eastAsia"/>
          <w:sz w:val="24"/>
          <w:szCs w:val="24"/>
          <w:lang w:eastAsia="zh-CN"/>
        </w:rPr>
        <w:t xml:space="preserve"> of </w:t>
      </w:r>
      <w:r w:rsidR="006325AE" w:rsidRPr="003C680E">
        <w:rPr>
          <w:rFonts w:ascii="Book Antiqua" w:eastAsia="AppleMyungjo" w:hAnsi="Book Antiqua"/>
          <w:sz w:val="24"/>
          <w:szCs w:val="24"/>
        </w:rPr>
        <w:t>3:2</w:t>
      </w:r>
      <w:r w:rsidR="005C1483" w:rsidRPr="003C680E">
        <w:rPr>
          <w:rFonts w:ascii="Book Antiqua" w:eastAsia="AppleMyungjo" w:hAnsi="Book Antiqua"/>
          <w:sz w:val="24"/>
          <w:szCs w:val="24"/>
        </w:rPr>
        <w:t>, with each group receiving</w:t>
      </w:r>
      <w:r w:rsidRPr="003C680E">
        <w:rPr>
          <w:rFonts w:ascii="Book Antiqua" w:eastAsia="AppleMyungjo" w:hAnsi="Book Antiqua"/>
          <w:sz w:val="24"/>
          <w:szCs w:val="24"/>
        </w:rPr>
        <w:t xml:space="preserve"> 2 intravenous injections of VDZ 300 mg </w:t>
      </w:r>
      <w:r w:rsidR="007E0A04" w:rsidRPr="003C680E">
        <w:rPr>
          <w:rFonts w:ascii="Book Antiqua" w:eastAsia="AppleMyungjo" w:hAnsi="Book Antiqua"/>
          <w:sz w:val="24"/>
          <w:szCs w:val="24"/>
        </w:rPr>
        <w:t xml:space="preserve">or placebo </w:t>
      </w:r>
      <w:r w:rsidRPr="003C680E">
        <w:rPr>
          <w:rFonts w:ascii="Book Antiqua" w:eastAsia="AppleMyungjo" w:hAnsi="Book Antiqua"/>
          <w:sz w:val="24"/>
          <w:szCs w:val="24"/>
        </w:rPr>
        <w:t xml:space="preserve">at week 0 and 2, and </w:t>
      </w:r>
      <w:r w:rsidR="007E0A04" w:rsidRPr="003C680E">
        <w:rPr>
          <w:rFonts w:ascii="Book Antiqua" w:eastAsia="AppleMyungjo" w:hAnsi="Book Antiqua"/>
          <w:sz w:val="24"/>
          <w:szCs w:val="24"/>
        </w:rPr>
        <w:t xml:space="preserve">evaluated </w:t>
      </w:r>
      <w:r w:rsidRPr="003C680E">
        <w:rPr>
          <w:rFonts w:ascii="Book Antiqua" w:eastAsia="AppleMyungjo" w:hAnsi="Book Antiqua"/>
          <w:sz w:val="24"/>
          <w:szCs w:val="24"/>
        </w:rPr>
        <w:t>at week 6</w:t>
      </w:r>
      <w:bookmarkEnd w:id="22"/>
      <w:r w:rsidRPr="003C680E">
        <w:rPr>
          <w:rFonts w:ascii="Book Antiqua" w:eastAsia="AppleMyungjo" w:hAnsi="Book Antiqua"/>
          <w:sz w:val="24"/>
          <w:szCs w:val="24"/>
        </w:rPr>
        <w:t>. The primary endpoint in the induction phase, which was the clinical response rate at week 6, was significantly higher in the VDZ group, at 47.1%, than in the placebo group, at 25.5%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lt; 0.001). The clinical response rate at week 6 was also significantly higher in the VDZ group than in the placebo group among patients who had previously experienced treatment failure with anti-TNF agents (39.0% </w:t>
      </w:r>
      <w:r w:rsidRPr="003C680E">
        <w:rPr>
          <w:rFonts w:ascii="Book Antiqua" w:eastAsia="AppleMyungjo" w:hAnsi="Book Antiqua"/>
          <w:i/>
          <w:sz w:val="24"/>
          <w:szCs w:val="24"/>
        </w:rPr>
        <w:t>vs</w:t>
      </w:r>
      <w:r w:rsidRPr="003C680E">
        <w:rPr>
          <w:rFonts w:ascii="Book Antiqua" w:eastAsia="AppleMyungjo" w:hAnsi="Book Antiqua"/>
          <w:sz w:val="24"/>
          <w:szCs w:val="24"/>
        </w:rPr>
        <w:t xml:space="preserve"> 20.6%,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1) or steroids (59.5% </w:t>
      </w:r>
      <w:r w:rsidRPr="003C680E">
        <w:rPr>
          <w:rFonts w:ascii="Book Antiqua" w:eastAsia="AppleMyungjo" w:hAnsi="Book Antiqua"/>
          <w:i/>
          <w:sz w:val="24"/>
          <w:szCs w:val="24"/>
        </w:rPr>
        <w:t>vs</w:t>
      </w:r>
      <w:r w:rsidRPr="003C680E">
        <w:rPr>
          <w:rFonts w:ascii="Book Antiqua" w:eastAsia="AppleMyungjo" w:hAnsi="Book Antiqua"/>
          <w:sz w:val="24"/>
          <w:szCs w:val="24"/>
        </w:rPr>
        <w:t xml:space="preserve"> 20.0%,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lt; 0.001). Moreover, the clinical remission rate at week 6 was 16.9% in the VDZ group and 5.4% in the placebo group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01), whereas the mucosal healing rate at week 6 was 40.9% in the VDZ group and 24.8% in the placebo group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01), and these differences were statistically significant. To </w:t>
      </w:r>
      <w:r w:rsidR="0006403E" w:rsidRPr="003C680E">
        <w:rPr>
          <w:rFonts w:ascii="Book Antiqua" w:eastAsia="AppleMyungjo" w:hAnsi="Book Antiqua"/>
          <w:sz w:val="24"/>
          <w:szCs w:val="24"/>
        </w:rPr>
        <w:t>meet</w:t>
      </w:r>
      <w:r w:rsidRPr="003C680E">
        <w:rPr>
          <w:rFonts w:ascii="Book Antiqua" w:eastAsia="AppleMyungjo" w:hAnsi="Book Antiqua"/>
          <w:sz w:val="24"/>
          <w:szCs w:val="24"/>
        </w:rPr>
        <w:t xml:space="preserve"> the required sample size for the maintenance phase, an additional 521 patients (cohort 2) were recruited for an open-label trial, and administered VDZ by the same method. In the maintenance phase, the 373 patients who achieved a clinical response with VDZ at week 6 were randomized in a 1:1:1 ratio, with each group receiving either a placebo, or VDZ 300 mg every </w:t>
      </w:r>
      <w:r w:rsidR="006325AE">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or every</w:t>
      </w:r>
      <w:r w:rsidRPr="006325AE">
        <w:rPr>
          <w:rFonts w:ascii="Book Antiqua" w:eastAsia="AppleMyungjo" w:hAnsi="Book Antiqua"/>
          <w:i/>
          <w:sz w:val="24"/>
          <w:szCs w:val="24"/>
        </w:rPr>
        <w:t xml:space="preserve"> </w:t>
      </w:r>
      <w:r w:rsidR="006325AE">
        <w:rPr>
          <w:rFonts w:ascii="Book Antiqua" w:eastAsia="SimSun" w:hAnsi="Book Antiqua" w:hint="eastAsia"/>
          <w:sz w:val="24"/>
          <w:szCs w:val="24"/>
          <w:lang w:eastAsia="zh-CN"/>
        </w:rPr>
        <w:t>eight</w:t>
      </w:r>
      <w:r w:rsidRPr="003C680E">
        <w:rPr>
          <w:rFonts w:ascii="Book Antiqua" w:eastAsia="AppleMyungjo" w:hAnsi="Book Antiqua"/>
          <w:sz w:val="24"/>
          <w:szCs w:val="24"/>
        </w:rPr>
        <w:t xml:space="preserve"> weeks. The trial lasted for a total of 52 w</w:t>
      </w:r>
      <w:r w:rsidR="006325AE">
        <w:rPr>
          <w:rFonts w:ascii="Book Antiqua" w:eastAsia="AppleMyungjo" w:hAnsi="Book Antiqua"/>
          <w:sz w:val="24"/>
          <w:szCs w:val="24"/>
        </w:rPr>
        <w:t>k</w:t>
      </w:r>
      <w:r w:rsidRPr="003C680E">
        <w:rPr>
          <w:rFonts w:ascii="Book Antiqua" w:eastAsia="AppleMyungjo" w:hAnsi="Book Antiqua"/>
          <w:sz w:val="24"/>
          <w:szCs w:val="24"/>
        </w:rPr>
        <w:t xml:space="preserve">. The primary endpoint in the maintenance phase, which was the clinical remission rate at week 52, was 15.9% in the placebo group, 41.8% in the VDZ every </w:t>
      </w:r>
      <w:r w:rsidR="006325AE">
        <w:rPr>
          <w:rFonts w:ascii="Book Antiqua" w:eastAsia="SimSun" w:hAnsi="Book Antiqua" w:hint="eastAsia"/>
          <w:sz w:val="24"/>
          <w:szCs w:val="24"/>
          <w:lang w:eastAsia="zh-CN"/>
        </w:rPr>
        <w:t>eight</w:t>
      </w:r>
      <w:r w:rsidRPr="003C680E">
        <w:rPr>
          <w:rFonts w:ascii="Book Antiqua" w:eastAsia="AppleMyungjo" w:hAnsi="Book Antiqua"/>
          <w:sz w:val="24"/>
          <w:szCs w:val="24"/>
        </w:rPr>
        <w:t xml:space="preserve"> weeks group, and 44.8% in the VDZ every </w:t>
      </w:r>
      <w:r w:rsidR="006325AE">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group, which showed that the effect was 2-fold higher in the VDZ groups than in the placebo group</w:t>
      </w:r>
      <w:bookmarkStart w:id="23" w:name="_Hlk506031549"/>
      <w:r w:rsidRPr="003C680E">
        <w:rPr>
          <w:rFonts w:ascii="Book Antiqua" w:eastAsia="AppleMyungjo" w:hAnsi="Book Antiqua"/>
          <w:sz w:val="24"/>
          <w:szCs w:val="24"/>
        </w:rPr>
        <w:t xml:space="preserve">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lt; 0.001)</w:t>
      </w:r>
      <w:bookmarkEnd w:id="23"/>
      <w:r w:rsidRPr="003C680E">
        <w:rPr>
          <w:rFonts w:ascii="Book Antiqua" w:eastAsia="AppleMyungjo" w:hAnsi="Book Antiqua"/>
          <w:sz w:val="24"/>
          <w:szCs w:val="24"/>
        </w:rPr>
        <w:t xml:space="preserve">. The durable clinical response </w:t>
      </w:r>
      <w:r w:rsidR="00AA11E6" w:rsidRPr="003C680E">
        <w:rPr>
          <w:rFonts w:ascii="Book Antiqua" w:eastAsia="AppleMyungjo" w:hAnsi="Book Antiqua"/>
          <w:sz w:val="24"/>
          <w:szCs w:val="24"/>
        </w:rPr>
        <w:t>(response at both week 6 and</w:t>
      </w:r>
      <w:r w:rsidRPr="003C680E">
        <w:rPr>
          <w:rFonts w:ascii="Book Antiqua" w:eastAsia="AppleMyungjo" w:hAnsi="Book Antiqua"/>
          <w:sz w:val="24"/>
          <w:szCs w:val="24"/>
        </w:rPr>
        <w:t xml:space="preserve"> 52</w:t>
      </w:r>
      <w:r w:rsidR="00AA11E6" w:rsidRPr="003C680E">
        <w:rPr>
          <w:rFonts w:ascii="Book Antiqua" w:eastAsia="AppleMyungjo" w:hAnsi="Book Antiqua"/>
          <w:sz w:val="24"/>
          <w:szCs w:val="24"/>
        </w:rPr>
        <w:t>)</w:t>
      </w:r>
      <w:r w:rsidRPr="003C680E">
        <w:rPr>
          <w:rFonts w:ascii="Book Antiqua" w:eastAsia="AppleMyungjo" w:hAnsi="Book Antiqua"/>
          <w:sz w:val="24"/>
          <w:szCs w:val="24"/>
        </w:rPr>
        <w:t xml:space="preserve"> was 23.8% in the placebo group, 56.6% in the VDZ every </w:t>
      </w:r>
      <w:r w:rsidR="00C72584">
        <w:rPr>
          <w:rFonts w:ascii="Book Antiqua" w:eastAsia="SimSun" w:hAnsi="Book Antiqua" w:hint="eastAsia"/>
          <w:sz w:val="24"/>
          <w:szCs w:val="24"/>
          <w:lang w:eastAsia="zh-CN"/>
        </w:rPr>
        <w:t>eight</w:t>
      </w:r>
      <w:r w:rsidRPr="003C680E">
        <w:rPr>
          <w:rFonts w:ascii="Book Antiqua" w:eastAsia="AppleMyungjo" w:hAnsi="Book Antiqua"/>
          <w:sz w:val="24"/>
          <w:szCs w:val="24"/>
        </w:rPr>
        <w:t xml:space="preserve"> weeks group, and 52.0% in the VDZ every </w:t>
      </w:r>
      <w:r w:rsidR="00C72584">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group, which was significantly different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lt; 0.001). Similarly, mucosal healing at week 52 was 19.8% in the placebo group, 51.6% in the VDZ every </w:t>
      </w:r>
      <w:r w:rsidR="00C72584">
        <w:rPr>
          <w:rFonts w:ascii="Book Antiqua" w:eastAsia="SimSun" w:hAnsi="Book Antiqua" w:hint="eastAsia"/>
          <w:sz w:val="24"/>
          <w:szCs w:val="24"/>
          <w:lang w:eastAsia="zh-CN"/>
        </w:rPr>
        <w:t>eight</w:t>
      </w:r>
      <w:r w:rsidRPr="003C680E">
        <w:rPr>
          <w:rFonts w:ascii="Book Antiqua" w:eastAsia="AppleMyungjo" w:hAnsi="Book Antiqua"/>
          <w:sz w:val="24"/>
          <w:szCs w:val="24"/>
        </w:rPr>
        <w:t xml:space="preserve"> weeks group, and 56.0% in the VDZ every </w:t>
      </w:r>
      <w:r w:rsidR="00C72584">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group, </w:t>
      </w:r>
      <w:r w:rsidRPr="003C680E">
        <w:rPr>
          <w:rFonts w:ascii="Book Antiqua" w:eastAsia="AppleMyungjo" w:hAnsi="Book Antiqua"/>
          <w:sz w:val="24"/>
          <w:szCs w:val="24"/>
        </w:rPr>
        <w:lastRenderedPageBreak/>
        <w:t>which was also significantly different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lt; 0.001). There was no significant difference in the efficacy of VDZ between the </w:t>
      </w:r>
      <w:r w:rsidR="00C72584">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week and </w:t>
      </w:r>
      <w:r w:rsidR="00C72584">
        <w:rPr>
          <w:rFonts w:ascii="Book Antiqua" w:eastAsia="SimSun" w:hAnsi="Book Antiqua" w:hint="eastAsia"/>
          <w:sz w:val="24"/>
          <w:szCs w:val="24"/>
          <w:lang w:eastAsia="zh-CN"/>
        </w:rPr>
        <w:t>eight</w:t>
      </w:r>
      <w:r w:rsidRPr="003C680E">
        <w:rPr>
          <w:rFonts w:ascii="Book Antiqua" w:eastAsia="AppleMyungjo" w:hAnsi="Book Antiqua"/>
          <w:sz w:val="24"/>
          <w:szCs w:val="24"/>
        </w:rPr>
        <w:t xml:space="preserve">-week interval groups. Among patients who had experienced failure with anti-TNF therapy, the clinical remission rate was much lower in the placebo group, at 5.3%, than in the VDZ every </w:t>
      </w:r>
      <w:r w:rsidR="00C72584">
        <w:rPr>
          <w:rFonts w:ascii="Book Antiqua" w:eastAsia="SimSun" w:hAnsi="Book Antiqua" w:hint="eastAsia"/>
          <w:sz w:val="24"/>
          <w:szCs w:val="24"/>
          <w:lang w:eastAsia="zh-CN"/>
        </w:rPr>
        <w:t>eight</w:t>
      </w:r>
      <w:r w:rsidRPr="003C680E">
        <w:rPr>
          <w:rFonts w:ascii="Book Antiqua" w:eastAsia="AppleMyungjo" w:hAnsi="Book Antiqua"/>
          <w:sz w:val="24"/>
          <w:szCs w:val="24"/>
        </w:rPr>
        <w:t xml:space="preserve"> weeks group, at 37.2%, and the VDZ every </w:t>
      </w:r>
      <w:r w:rsidR="00C72584">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group, at 35.0%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lt; 0.001). Therefore, VDZ demonstrated an effect against moderate-to-severe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at week 6 and at week 52, irrespective of previous anti-TNF therapy. </w:t>
      </w:r>
      <w:r w:rsidR="00A7034D" w:rsidRPr="003C680E">
        <w:rPr>
          <w:rFonts w:ascii="Book Antiqua" w:eastAsia="AppleMyungjo" w:hAnsi="Book Antiqua"/>
          <w:sz w:val="24"/>
          <w:szCs w:val="24"/>
        </w:rPr>
        <w:t>In the post-hoc analysis for the GEMINI I trial,</w:t>
      </w:r>
      <w:r w:rsidRPr="003C680E">
        <w:rPr>
          <w:rFonts w:ascii="Book Antiqua" w:eastAsia="AppleMyungjo" w:hAnsi="Book Antiqua"/>
          <w:sz w:val="24"/>
          <w:szCs w:val="24"/>
        </w:rPr>
        <w:t xml:space="preserve"> patients were divided into those who </w:t>
      </w:r>
      <w:r w:rsidR="00743882" w:rsidRPr="003C680E">
        <w:rPr>
          <w:rFonts w:ascii="Book Antiqua" w:eastAsia="AppleMyungjo" w:hAnsi="Book Antiqua"/>
          <w:sz w:val="24"/>
          <w:szCs w:val="24"/>
        </w:rPr>
        <w:t>were</w:t>
      </w:r>
      <w:r w:rsidR="00562B54" w:rsidRPr="003C680E">
        <w:rPr>
          <w:rFonts w:ascii="Book Antiqua" w:eastAsia="AppleMyungjo" w:hAnsi="Book Antiqua"/>
          <w:sz w:val="24"/>
          <w:szCs w:val="24"/>
        </w:rPr>
        <w:t xml:space="preserve"> naïve to TNF antagonist</w:t>
      </w:r>
      <w:r w:rsidRPr="003C680E">
        <w:rPr>
          <w:rFonts w:ascii="Book Antiqua" w:eastAsia="AppleMyungjo" w:hAnsi="Book Antiqua"/>
          <w:sz w:val="24"/>
          <w:szCs w:val="24"/>
        </w:rPr>
        <w:t xml:space="preserve"> (</w:t>
      </w:r>
      <w:r w:rsidR="005C696A" w:rsidRPr="003C680E">
        <w:rPr>
          <w:rFonts w:ascii="Book Antiqua" w:eastAsia="AppleMyungjo" w:hAnsi="Book Antiqua"/>
          <w:sz w:val="24"/>
          <w:szCs w:val="24"/>
        </w:rPr>
        <w:t>464 patients</w:t>
      </w:r>
      <w:r w:rsidRPr="003C680E">
        <w:rPr>
          <w:rFonts w:ascii="Book Antiqua" w:eastAsia="AppleMyungjo" w:hAnsi="Book Antiqua"/>
          <w:sz w:val="24"/>
          <w:szCs w:val="24"/>
        </w:rPr>
        <w:t xml:space="preserve">) and </w:t>
      </w:r>
      <w:r w:rsidR="00562B54" w:rsidRPr="003C680E">
        <w:rPr>
          <w:rFonts w:ascii="Book Antiqua" w:eastAsia="AppleMyungjo" w:hAnsi="Book Antiqua"/>
          <w:sz w:val="24"/>
          <w:szCs w:val="24"/>
        </w:rPr>
        <w:t>failed to TNF antagonist</w:t>
      </w:r>
      <w:r w:rsidRPr="003C680E">
        <w:rPr>
          <w:rFonts w:ascii="Book Antiqua" w:eastAsia="AppleMyungjo" w:hAnsi="Book Antiqua"/>
          <w:sz w:val="24"/>
          <w:szCs w:val="24"/>
        </w:rPr>
        <w:t xml:space="preserve"> (</w:t>
      </w:r>
      <w:r w:rsidR="005C696A" w:rsidRPr="003C680E">
        <w:rPr>
          <w:rFonts w:ascii="Book Antiqua" w:eastAsia="AppleMyungjo" w:hAnsi="Book Antiqua"/>
          <w:sz w:val="24"/>
          <w:szCs w:val="24"/>
        </w:rPr>
        <w:t>367 patients</w:t>
      </w:r>
      <w:r w:rsidRPr="003C680E">
        <w:rPr>
          <w:rFonts w:ascii="Book Antiqua" w:eastAsia="AppleMyungjo" w:hAnsi="Book Antiqua"/>
          <w:sz w:val="24"/>
          <w:szCs w:val="24"/>
        </w:rPr>
        <w:t>)</w:t>
      </w:r>
      <w:r w:rsidR="000871A7" w:rsidRPr="003C680E">
        <w:rPr>
          <w:rFonts w:ascii="Book Antiqua" w:eastAsia="AppleMyungjo" w:hAnsi="Book Antiqua"/>
          <w:sz w:val="24"/>
          <w:szCs w:val="24"/>
        </w:rPr>
        <w:fldChar w:fldCharType="begin">
          <w:fldData xml:space="preserve">PEVuZE5vdGU+PENpdGU+PEF1dGhvcj5GZWFnYW48L0F1dGhvcj48WWVhcj4yMDE3PC9ZZWFyPjxS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MjI5LTIzOSBlNTwvcGFnZXM+PHZvbHVtZT4xNTwvdm9sdW1lPjxu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GZWFnYW48L0F1dGhvcj48WWVhcj4yMDE3PC9ZZWFyPjxS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0871A7" w:rsidRPr="003C680E">
        <w:rPr>
          <w:rFonts w:ascii="Book Antiqua" w:eastAsia="AppleMyungjo" w:hAnsi="Book Antiqua"/>
          <w:sz w:val="24"/>
          <w:szCs w:val="24"/>
        </w:rPr>
      </w:r>
      <w:r w:rsidR="000871A7"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25" w:tooltip="Feagan, 2017 #26" w:history="1">
        <w:r w:rsidR="00453126" w:rsidRPr="003C680E">
          <w:rPr>
            <w:rFonts w:ascii="Book Antiqua" w:eastAsia="AppleMyungjo" w:hAnsi="Book Antiqua"/>
            <w:noProof/>
            <w:sz w:val="24"/>
            <w:szCs w:val="24"/>
            <w:vertAlign w:val="superscript"/>
          </w:rPr>
          <w:t>25</w:t>
        </w:r>
      </w:hyperlink>
      <w:r w:rsidR="004033CE" w:rsidRPr="003C680E">
        <w:rPr>
          <w:rFonts w:ascii="Book Antiqua" w:eastAsia="AppleMyungjo" w:hAnsi="Book Antiqua"/>
          <w:noProof/>
          <w:sz w:val="24"/>
          <w:szCs w:val="24"/>
          <w:vertAlign w:val="superscript"/>
        </w:rPr>
        <w:t>]</w:t>
      </w:r>
      <w:r w:rsidR="000871A7"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w:t>
      </w:r>
      <w:r w:rsidR="000520D8" w:rsidRPr="003C680E">
        <w:rPr>
          <w:rFonts w:ascii="Book Antiqua" w:eastAsia="AppleMyungjo" w:hAnsi="Book Antiqua"/>
          <w:sz w:val="24"/>
          <w:szCs w:val="24"/>
        </w:rPr>
        <w:t>T</w:t>
      </w:r>
      <w:r w:rsidRPr="003C680E">
        <w:rPr>
          <w:rFonts w:ascii="Book Antiqua" w:eastAsia="AppleMyungjo" w:hAnsi="Book Antiqua"/>
          <w:sz w:val="24"/>
          <w:szCs w:val="24"/>
        </w:rPr>
        <w:t xml:space="preserve">he </w:t>
      </w:r>
      <w:r w:rsidR="000520D8" w:rsidRPr="003C680E">
        <w:rPr>
          <w:rFonts w:ascii="Book Antiqua" w:eastAsia="AppleMyungjo" w:hAnsi="Book Antiqua"/>
          <w:sz w:val="24"/>
          <w:szCs w:val="24"/>
        </w:rPr>
        <w:t xml:space="preserve">treatment effect measured by the clinical response </w:t>
      </w:r>
      <w:r w:rsidR="00866414" w:rsidRPr="003C680E">
        <w:rPr>
          <w:rFonts w:ascii="Book Antiqua" w:eastAsia="AppleMyungjo" w:hAnsi="Book Antiqua"/>
          <w:sz w:val="24"/>
          <w:szCs w:val="24"/>
        </w:rPr>
        <w:t xml:space="preserve">at week 6 </w:t>
      </w:r>
      <w:r w:rsidRPr="003C680E">
        <w:rPr>
          <w:rFonts w:ascii="Book Antiqua" w:eastAsia="AppleMyungjo" w:hAnsi="Book Antiqua"/>
          <w:sz w:val="24"/>
          <w:szCs w:val="24"/>
        </w:rPr>
        <w:t xml:space="preserve">was stronger in patients who </w:t>
      </w:r>
      <w:r w:rsidR="00866414" w:rsidRPr="003C680E">
        <w:rPr>
          <w:rFonts w:ascii="Book Antiqua" w:eastAsia="AppleMyungjo" w:hAnsi="Book Antiqua"/>
          <w:sz w:val="24"/>
          <w:szCs w:val="24"/>
        </w:rPr>
        <w:t xml:space="preserve">were naïve to </w:t>
      </w:r>
      <w:r w:rsidRPr="003C680E">
        <w:rPr>
          <w:rFonts w:ascii="Book Antiqua" w:eastAsia="AppleMyungjo" w:hAnsi="Book Antiqua"/>
          <w:sz w:val="24"/>
          <w:szCs w:val="24"/>
        </w:rPr>
        <w:t xml:space="preserve">anti-TNF therapy </w:t>
      </w:r>
      <w:r w:rsidR="00C72584">
        <w:rPr>
          <w:rFonts w:ascii="Book Antiqua" w:eastAsia="SimSun" w:hAnsi="Book Antiqua" w:hint="eastAsia"/>
          <w:sz w:val="24"/>
          <w:szCs w:val="24"/>
          <w:lang w:eastAsia="zh-CN"/>
        </w:rPr>
        <w:t>[</w:t>
      </w:r>
      <w:r w:rsidR="000520D8" w:rsidRPr="003C680E">
        <w:rPr>
          <w:rFonts w:ascii="Book Antiqua" w:eastAsia="AppleMyungjo" w:hAnsi="Book Antiqua"/>
          <w:sz w:val="24"/>
          <w:szCs w:val="24"/>
        </w:rPr>
        <w:t xml:space="preserve">absolute difference </w:t>
      </w:r>
      <w:r w:rsidR="00C72584">
        <w:rPr>
          <w:rFonts w:ascii="Book Antiqua" w:eastAsia="SimSun" w:hAnsi="Book Antiqua" w:hint="eastAsia"/>
          <w:sz w:val="24"/>
          <w:szCs w:val="24"/>
          <w:lang w:eastAsia="zh-CN"/>
        </w:rPr>
        <w:t>(</w:t>
      </w:r>
      <w:r w:rsidR="000520D8" w:rsidRPr="003C680E">
        <w:rPr>
          <w:rFonts w:ascii="Book Antiqua" w:eastAsia="AppleMyungjo" w:hAnsi="Book Antiqua"/>
          <w:sz w:val="24"/>
          <w:szCs w:val="24"/>
        </w:rPr>
        <w:t>AD</w:t>
      </w:r>
      <w:r w:rsidR="00C72584">
        <w:rPr>
          <w:rFonts w:ascii="Book Antiqua" w:eastAsia="SimSun" w:hAnsi="Book Antiqua" w:hint="eastAsia"/>
          <w:sz w:val="24"/>
          <w:szCs w:val="24"/>
          <w:lang w:eastAsia="zh-CN"/>
        </w:rPr>
        <w:t>)</w:t>
      </w:r>
      <w:r w:rsidR="000520D8" w:rsidRPr="003C680E">
        <w:rPr>
          <w:rFonts w:ascii="Book Antiqua" w:eastAsia="AppleMyungjo" w:hAnsi="Book Antiqua"/>
          <w:sz w:val="24"/>
          <w:szCs w:val="24"/>
        </w:rPr>
        <w:t xml:space="preserve"> </w:t>
      </w:r>
      <w:r w:rsidR="00E30716" w:rsidRPr="003C680E">
        <w:rPr>
          <w:rFonts w:ascii="Book Antiqua" w:eastAsia="AppleMyungjo" w:hAnsi="Book Antiqua"/>
          <w:sz w:val="24"/>
          <w:szCs w:val="24"/>
        </w:rPr>
        <w:t xml:space="preserve">between VDZ and placebo </w:t>
      </w:r>
      <w:r w:rsidR="000520D8" w:rsidRPr="003C680E">
        <w:rPr>
          <w:rFonts w:ascii="Book Antiqua" w:eastAsia="AppleMyungjo" w:hAnsi="Book Antiqua"/>
          <w:sz w:val="24"/>
          <w:szCs w:val="24"/>
        </w:rPr>
        <w:t>26.4%</w:t>
      </w:r>
      <w:r w:rsidR="00C72584">
        <w:rPr>
          <w:rFonts w:ascii="Book Antiqua" w:eastAsia="SimSun" w:hAnsi="Book Antiqua" w:hint="eastAsia"/>
          <w:sz w:val="24"/>
          <w:szCs w:val="24"/>
          <w:lang w:eastAsia="zh-CN"/>
        </w:rPr>
        <w:t>]</w:t>
      </w:r>
      <w:r w:rsidR="000520D8" w:rsidRPr="003C680E">
        <w:rPr>
          <w:rFonts w:ascii="Book Antiqua" w:eastAsia="AppleMyungjo" w:hAnsi="Book Antiqua"/>
          <w:sz w:val="24"/>
          <w:szCs w:val="24"/>
        </w:rPr>
        <w:t xml:space="preserve"> </w:t>
      </w:r>
      <w:r w:rsidRPr="003C680E">
        <w:rPr>
          <w:rFonts w:ascii="Book Antiqua" w:eastAsia="AppleMyungjo" w:hAnsi="Book Antiqua"/>
          <w:sz w:val="24"/>
          <w:szCs w:val="24"/>
        </w:rPr>
        <w:t xml:space="preserve">than in those who </w:t>
      </w:r>
      <w:r w:rsidR="00866414" w:rsidRPr="003C680E">
        <w:rPr>
          <w:rFonts w:ascii="Book Antiqua" w:eastAsia="AppleMyungjo" w:hAnsi="Book Antiqua"/>
          <w:sz w:val="24"/>
          <w:szCs w:val="24"/>
        </w:rPr>
        <w:t>failed to</w:t>
      </w:r>
      <w:r w:rsidRPr="003C680E">
        <w:rPr>
          <w:rFonts w:ascii="Book Antiqua" w:eastAsia="AppleMyungjo" w:hAnsi="Book Antiqua"/>
          <w:sz w:val="24"/>
          <w:szCs w:val="24"/>
        </w:rPr>
        <w:t xml:space="preserve"> anti-TNF therapy</w:t>
      </w:r>
      <w:r w:rsidR="000520D8" w:rsidRPr="003C680E">
        <w:rPr>
          <w:rFonts w:ascii="Book Antiqua" w:eastAsia="AppleMyungjo" w:hAnsi="Book Antiqua"/>
          <w:sz w:val="24"/>
          <w:szCs w:val="24"/>
        </w:rPr>
        <w:t xml:space="preserve"> (AD 18.1%)</w:t>
      </w:r>
      <w:r w:rsidRPr="003C680E">
        <w:rPr>
          <w:rFonts w:ascii="Book Antiqua" w:eastAsia="AppleMyungjo" w:hAnsi="Book Antiqua"/>
          <w:sz w:val="24"/>
          <w:szCs w:val="24"/>
        </w:rPr>
        <w:t xml:space="preserve">. In the maintenance phase, </w:t>
      </w:r>
      <w:r w:rsidR="00E30716" w:rsidRPr="003C680E">
        <w:rPr>
          <w:rFonts w:ascii="Book Antiqua" w:eastAsia="AppleMyungjo" w:hAnsi="Book Antiqua"/>
          <w:sz w:val="24"/>
          <w:szCs w:val="24"/>
        </w:rPr>
        <w:t xml:space="preserve">the ADs in week 52 clinical remission rates </w:t>
      </w:r>
      <w:r w:rsidR="00663067" w:rsidRPr="003C680E">
        <w:rPr>
          <w:rFonts w:ascii="Book Antiqua" w:eastAsia="AppleMyungjo" w:hAnsi="Book Antiqua"/>
          <w:sz w:val="24"/>
          <w:szCs w:val="24"/>
        </w:rPr>
        <w:t xml:space="preserve">were 28.0% </w:t>
      </w:r>
      <w:r w:rsidR="00E30716" w:rsidRPr="003C680E">
        <w:rPr>
          <w:rFonts w:ascii="Book Antiqua" w:eastAsia="AppleMyungjo" w:hAnsi="Book Antiqua"/>
          <w:sz w:val="24"/>
          <w:szCs w:val="24"/>
        </w:rPr>
        <w:t xml:space="preserve">in </w:t>
      </w:r>
      <w:r w:rsidRPr="003C680E">
        <w:rPr>
          <w:rFonts w:ascii="Book Antiqua" w:eastAsia="AppleMyungjo" w:hAnsi="Book Antiqua"/>
          <w:sz w:val="24"/>
          <w:szCs w:val="24"/>
        </w:rPr>
        <w:t xml:space="preserve">patients who </w:t>
      </w:r>
      <w:r w:rsidR="00866414" w:rsidRPr="003C680E">
        <w:rPr>
          <w:rFonts w:ascii="Book Antiqua" w:eastAsia="AppleMyungjo" w:hAnsi="Book Antiqua"/>
          <w:sz w:val="24"/>
          <w:szCs w:val="24"/>
        </w:rPr>
        <w:t>were naïve to</w:t>
      </w:r>
      <w:r w:rsidRPr="003C680E">
        <w:rPr>
          <w:rFonts w:ascii="Book Antiqua" w:eastAsia="AppleMyungjo" w:hAnsi="Book Antiqua"/>
          <w:sz w:val="24"/>
          <w:szCs w:val="24"/>
        </w:rPr>
        <w:t xml:space="preserve"> anti-TNF therapy</w:t>
      </w:r>
      <w:r w:rsidR="00E30716" w:rsidRPr="003C680E">
        <w:rPr>
          <w:rFonts w:ascii="Book Antiqua" w:eastAsia="AppleMyungjo" w:hAnsi="Book Antiqua"/>
          <w:sz w:val="24"/>
          <w:szCs w:val="24"/>
        </w:rPr>
        <w:t xml:space="preserve"> and</w:t>
      </w:r>
      <w:r w:rsidR="00663067" w:rsidRPr="003C680E">
        <w:rPr>
          <w:rFonts w:ascii="Book Antiqua" w:eastAsia="AppleMyungjo" w:hAnsi="Book Antiqua"/>
          <w:sz w:val="24"/>
          <w:szCs w:val="24"/>
        </w:rPr>
        <w:t xml:space="preserve"> 29.5% in </w:t>
      </w:r>
      <w:r w:rsidR="00E30716" w:rsidRPr="003C680E">
        <w:rPr>
          <w:rFonts w:ascii="Book Antiqua" w:eastAsia="AppleMyungjo" w:hAnsi="Book Antiqua"/>
          <w:sz w:val="24"/>
          <w:szCs w:val="24"/>
        </w:rPr>
        <w:t xml:space="preserve">patients who failed to anti-TNF therapy, respectively. </w:t>
      </w:r>
      <w:r w:rsidR="00C5273A" w:rsidRPr="003C680E">
        <w:rPr>
          <w:rFonts w:ascii="Book Antiqua" w:eastAsia="AppleMyungjo" w:hAnsi="Book Antiqua"/>
          <w:sz w:val="24"/>
          <w:szCs w:val="24"/>
        </w:rPr>
        <w:t>E</w:t>
      </w:r>
      <w:r w:rsidRPr="003C680E">
        <w:rPr>
          <w:rFonts w:ascii="Book Antiqua" w:eastAsia="AppleMyungjo" w:hAnsi="Book Antiqua"/>
          <w:sz w:val="24"/>
          <w:szCs w:val="24"/>
        </w:rPr>
        <w:t xml:space="preserve">ven among patients who had previously experienced failure with anti-TNF therapy, those who experienced LOR showed a lesser effect of VDZ than those who experienced PNR or intolerance. </w:t>
      </w:r>
    </w:p>
    <w:p w14:paraId="1A62462E" w14:textId="054791E4" w:rsidR="003B4C51" w:rsidRPr="003C680E" w:rsidRDefault="003B4C51" w:rsidP="00C72584">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The GEMINI </w:t>
      </w:r>
      <w:r w:rsidR="00954A99" w:rsidRPr="003C680E">
        <w:rPr>
          <w:rFonts w:ascii="Book Antiqua" w:eastAsia="AppleMyungjo" w:hAnsi="Book Antiqua"/>
          <w:sz w:val="24"/>
          <w:szCs w:val="24"/>
        </w:rPr>
        <w:t>2</w:t>
      </w:r>
      <w:r w:rsidRPr="003C680E">
        <w:rPr>
          <w:rFonts w:ascii="Book Antiqua" w:eastAsia="AppleMyungjo" w:hAnsi="Book Antiqua"/>
          <w:sz w:val="24"/>
          <w:szCs w:val="24"/>
        </w:rPr>
        <w:t xml:space="preserve"> trial, consisting of 2 cohorts, analyzed the efficacy of VDZ in active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w:t>
      </w:r>
      <w:r w:rsidR="0075511B" w:rsidRPr="003C680E">
        <w:rPr>
          <w:rFonts w:ascii="Book Antiqua" w:eastAsia="AppleMyungjo" w:hAnsi="Book Antiqua"/>
          <w:sz w:val="24"/>
          <w:szCs w:val="24"/>
        </w:rPr>
        <w:fldChar w:fldCharType="begin">
          <w:fldData xml:space="preserve">PEVuZE5vdGU+PENpdGU+PEF1dGhvcj5TYW5kYm9ybjwvQXV0aG9yPjxZZWFyPjIwMTM8L1llYXI+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cxMS0yMTwvcGFnZXM+PHZvbHVtZT4zNjk8L3ZvbHVtZT48bnVtYmVyPjg8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TYW5kYm9ybjwvQXV0aG9yPjxZZWFyPjIwMTM8L1llYXI+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cxMS0yMTwvcGFnZXM+PHZvbHVtZT4zNjk8L3ZvbHVtZT48bnVtYmVyPjg8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75511B" w:rsidRPr="003C680E">
        <w:rPr>
          <w:rFonts w:ascii="Book Antiqua" w:eastAsia="AppleMyungjo" w:hAnsi="Book Antiqua"/>
          <w:sz w:val="24"/>
          <w:szCs w:val="24"/>
        </w:rPr>
      </w:r>
      <w:r w:rsidR="0075511B"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26" w:tooltip="Sandborn, 2013 #27" w:history="1">
        <w:r w:rsidR="00453126" w:rsidRPr="003C680E">
          <w:rPr>
            <w:rFonts w:ascii="Book Antiqua" w:eastAsia="AppleMyungjo" w:hAnsi="Book Antiqua"/>
            <w:noProof/>
            <w:sz w:val="24"/>
            <w:szCs w:val="24"/>
            <w:vertAlign w:val="superscript"/>
          </w:rPr>
          <w:t>26</w:t>
        </w:r>
      </w:hyperlink>
      <w:r w:rsidR="004033CE" w:rsidRPr="003C680E">
        <w:rPr>
          <w:rFonts w:ascii="Book Antiqua" w:eastAsia="AppleMyungjo" w:hAnsi="Book Antiqua"/>
          <w:noProof/>
          <w:sz w:val="24"/>
          <w:szCs w:val="24"/>
          <w:vertAlign w:val="superscript"/>
        </w:rPr>
        <w:t>]</w:t>
      </w:r>
      <w:r w:rsidR="0075511B"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The 368 patients in cohort 1 were randomly allocated in a 3:2 ratio, </w:t>
      </w:r>
      <w:r w:rsidR="003D3679" w:rsidRPr="003C680E">
        <w:rPr>
          <w:rFonts w:ascii="Book Antiqua" w:eastAsia="AppleMyungjo" w:hAnsi="Book Antiqua"/>
          <w:sz w:val="24"/>
          <w:szCs w:val="24"/>
        </w:rPr>
        <w:t xml:space="preserve">with each group receiving </w:t>
      </w:r>
      <w:r w:rsidRPr="003C680E">
        <w:rPr>
          <w:rFonts w:ascii="Book Antiqua" w:eastAsia="AppleMyungjo" w:hAnsi="Book Antiqua"/>
          <w:sz w:val="24"/>
          <w:szCs w:val="24"/>
        </w:rPr>
        <w:t xml:space="preserve">intravenous VDZ 300 mg </w:t>
      </w:r>
      <w:r w:rsidR="00DD36DE" w:rsidRPr="003C680E">
        <w:rPr>
          <w:rFonts w:ascii="Book Antiqua" w:eastAsia="AppleMyungjo" w:hAnsi="Book Antiqua"/>
          <w:sz w:val="24"/>
          <w:szCs w:val="24"/>
        </w:rPr>
        <w:t xml:space="preserve">or placebo </w:t>
      </w:r>
      <w:r w:rsidRPr="003C680E">
        <w:rPr>
          <w:rFonts w:ascii="Book Antiqua" w:eastAsia="AppleMyungjo" w:hAnsi="Book Antiqua"/>
          <w:sz w:val="24"/>
          <w:szCs w:val="24"/>
        </w:rPr>
        <w:t>at weeks 0 and 2</w:t>
      </w:r>
      <w:r w:rsidR="005C1483" w:rsidRPr="003C680E">
        <w:rPr>
          <w:rFonts w:ascii="Book Antiqua" w:eastAsia="AppleMyungjo" w:hAnsi="Book Antiqua"/>
          <w:sz w:val="24"/>
          <w:szCs w:val="24"/>
        </w:rPr>
        <w:t>, and evaluated at week 6.</w:t>
      </w:r>
      <w:r w:rsidRPr="003C680E">
        <w:rPr>
          <w:rFonts w:ascii="Book Antiqua" w:eastAsia="AppleMyungjo" w:hAnsi="Book Antiqua"/>
          <w:spacing w:val="-6"/>
          <w:w w:val="95"/>
          <w:sz w:val="24"/>
          <w:szCs w:val="24"/>
        </w:rPr>
        <w:t xml:space="preserve"> </w:t>
      </w:r>
      <w:r w:rsidRPr="003C680E">
        <w:rPr>
          <w:rFonts w:ascii="Book Antiqua" w:eastAsia="AppleMyungjo" w:hAnsi="Book Antiqua"/>
          <w:sz w:val="24"/>
          <w:szCs w:val="24"/>
        </w:rPr>
        <w:t xml:space="preserve">The primary endpoint, which was the </w:t>
      </w:r>
      <w:r w:rsidR="004C3D89" w:rsidRPr="003C680E">
        <w:rPr>
          <w:rFonts w:ascii="Book Antiqua" w:eastAsia="AppleMyungjo" w:hAnsi="Book Antiqua"/>
          <w:sz w:val="24"/>
          <w:szCs w:val="24"/>
        </w:rPr>
        <w:t xml:space="preserve">clinical </w:t>
      </w:r>
      <w:r w:rsidRPr="003C680E">
        <w:rPr>
          <w:rFonts w:ascii="Book Antiqua" w:eastAsia="AppleMyungjo" w:hAnsi="Book Antiqua"/>
          <w:sz w:val="24"/>
          <w:szCs w:val="24"/>
        </w:rPr>
        <w:t>remission rate at week 6, was significantly higher in the VDZ group, at 14.5%, than in the placebo group, at 6.8%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2). The other primary endpoint, the CDAI-100 response rate (defined as a decrease of at least 100 points in the CDAI score relative to baseline), was higher in the VDZ group, at 31.4%, than in the placebo group, at 25.7%; however, this difference was not statistically significant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23). To meet the required sample size for the maintenance phase, an additional 747 patients (cohort 2) were recruited for an open-label trial, and administered VDZ by the same method. In the maintenance phase, 461 patients who had shown a clinical response to VDZ at week 6 w</w:t>
      </w:r>
      <w:r w:rsidR="00C72584">
        <w:rPr>
          <w:rFonts w:ascii="Book Antiqua" w:eastAsia="SimSun" w:hAnsi="Book Antiqua" w:hint="eastAsia"/>
          <w:sz w:val="24"/>
          <w:szCs w:val="24"/>
          <w:lang w:eastAsia="zh-CN"/>
        </w:rPr>
        <w:t>hich</w:t>
      </w:r>
      <w:r w:rsidRPr="003C680E">
        <w:rPr>
          <w:rFonts w:ascii="Book Antiqua" w:eastAsia="AppleMyungjo" w:hAnsi="Book Antiqua"/>
          <w:sz w:val="24"/>
          <w:szCs w:val="24"/>
        </w:rPr>
        <w:t xml:space="preserve"> administered either placebo, or VDZ 300 mg every </w:t>
      </w:r>
      <w:r w:rsidR="00C72584">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or every </w:t>
      </w:r>
      <w:r w:rsidR="00C72584">
        <w:rPr>
          <w:rFonts w:ascii="Book Antiqua" w:eastAsia="SimSun" w:hAnsi="Book Antiqua" w:hint="eastAsia"/>
          <w:sz w:val="24"/>
          <w:szCs w:val="24"/>
          <w:lang w:eastAsia="zh-CN"/>
        </w:rPr>
        <w:lastRenderedPageBreak/>
        <w:t>eight</w:t>
      </w:r>
      <w:r w:rsidRPr="003C680E">
        <w:rPr>
          <w:rFonts w:ascii="Book Antiqua" w:eastAsia="AppleMyungjo" w:hAnsi="Book Antiqua"/>
          <w:sz w:val="24"/>
          <w:szCs w:val="24"/>
        </w:rPr>
        <w:t xml:space="preserve"> weeks. The primary endpoint in the maintenance phase, which was the clinical remission rate at week 52, was 21.6% in the placebo group, 39.0% in the VDZ every </w:t>
      </w:r>
      <w:r w:rsidR="00C72584">
        <w:rPr>
          <w:rFonts w:ascii="Book Antiqua" w:eastAsia="SimSun" w:hAnsi="Book Antiqua" w:hint="eastAsia"/>
          <w:sz w:val="24"/>
          <w:szCs w:val="24"/>
          <w:lang w:eastAsia="zh-CN"/>
        </w:rPr>
        <w:t>eight</w:t>
      </w:r>
      <w:r w:rsidRPr="003C680E">
        <w:rPr>
          <w:rFonts w:ascii="Book Antiqua" w:eastAsia="AppleMyungjo" w:hAnsi="Book Antiqua"/>
          <w:sz w:val="24"/>
          <w:szCs w:val="24"/>
        </w:rPr>
        <w:t xml:space="preserve"> weeks group, and 36.4% in the VDZ every </w:t>
      </w:r>
      <w:r w:rsidR="00C72584">
        <w:rPr>
          <w:rFonts w:ascii="Book Antiqua" w:eastAsia="SimSun" w:hAnsi="Book Antiqua" w:hint="eastAsia"/>
          <w:sz w:val="24"/>
          <w:szCs w:val="24"/>
          <w:lang w:eastAsia="zh-CN"/>
        </w:rPr>
        <w:t xml:space="preserve">four </w:t>
      </w:r>
      <w:r w:rsidRPr="003C680E">
        <w:rPr>
          <w:rFonts w:ascii="Book Antiqua" w:eastAsia="AppleMyungjo" w:hAnsi="Book Antiqua"/>
          <w:sz w:val="24"/>
          <w:szCs w:val="24"/>
        </w:rPr>
        <w:t xml:space="preserve">weeks group, indicating that both the VDZ every </w:t>
      </w:r>
      <w:r w:rsidR="00C72584">
        <w:rPr>
          <w:rFonts w:ascii="Book Antiqua" w:eastAsia="SimSun" w:hAnsi="Book Antiqua" w:hint="eastAsia"/>
          <w:sz w:val="24"/>
          <w:szCs w:val="24"/>
          <w:lang w:eastAsia="zh-CN"/>
        </w:rPr>
        <w:t>eight</w:t>
      </w:r>
      <w:r w:rsidRPr="003C680E">
        <w:rPr>
          <w:rFonts w:ascii="Book Antiqua" w:eastAsia="AppleMyungjo" w:hAnsi="Book Antiqua"/>
          <w:sz w:val="24"/>
          <w:szCs w:val="24"/>
        </w:rPr>
        <w:t xml:space="preserve"> weeks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lt; 0.001) and VDZ every </w:t>
      </w:r>
      <w:r w:rsidR="00C72584">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04) groups showed significantly higher clinical remission rates than the placebo group. Similarly, the CDAI-100 response rate at week 52 was 30.1% in the placebo group, 43.5% in the VDZ every </w:t>
      </w:r>
      <w:r w:rsidR="00C72584">
        <w:rPr>
          <w:rFonts w:ascii="Book Antiqua" w:eastAsia="SimSun" w:hAnsi="Book Antiqua" w:hint="eastAsia"/>
          <w:sz w:val="24"/>
          <w:szCs w:val="24"/>
          <w:lang w:eastAsia="zh-CN"/>
        </w:rPr>
        <w:t>eight</w:t>
      </w:r>
      <w:r w:rsidRPr="003C680E">
        <w:rPr>
          <w:rFonts w:ascii="Book Antiqua" w:eastAsia="AppleMyungjo" w:hAnsi="Book Antiqua"/>
          <w:sz w:val="24"/>
          <w:szCs w:val="24"/>
        </w:rPr>
        <w:t xml:space="preserve"> weeks group, and 45.5% in the VDZ every </w:t>
      </w:r>
      <w:r w:rsidR="00C72584">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group, indicating that the response rate was significantly higher in the VDZ every </w:t>
      </w:r>
      <w:r w:rsidR="00C72584">
        <w:rPr>
          <w:rFonts w:ascii="Book Antiqua" w:eastAsia="SimSun" w:hAnsi="Book Antiqua" w:hint="eastAsia"/>
          <w:sz w:val="24"/>
          <w:szCs w:val="24"/>
          <w:lang w:eastAsia="zh-CN"/>
        </w:rPr>
        <w:t>eight</w:t>
      </w:r>
      <w:r w:rsidRPr="003C680E">
        <w:rPr>
          <w:rFonts w:ascii="Book Antiqua" w:eastAsia="AppleMyungjo" w:hAnsi="Book Antiqua"/>
          <w:sz w:val="24"/>
          <w:szCs w:val="24"/>
        </w:rPr>
        <w:t xml:space="preserve"> weeks group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1) and the VDZ every </w:t>
      </w:r>
      <w:r w:rsidR="00C72584">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group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05) than in the placebo group. Among patients who had previously experienced failure with anti-TNF therapy, the remission rates at week 52 were 28.0%, 27.3%, and 12.8% for the VDZ every </w:t>
      </w:r>
      <w:r w:rsidR="00C72584">
        <w:rPr>
          <w:rFonts w:ascii="Book Antiqua" w:eastAsia="SimSun" w:hAnsi="Book Antiqua" w:hint="eastAsia"/>
          <w:sz w:val="24"/>
          <w:szCs w:val="24"/>
          <w:lang w:eastAsia="zh-CN"/>
        </w:rPr>
        <w:t>eight</w:t>
      </w:r>
      <w:r w:rsidRPr="003C680E">
        <w:rPr>
          <w:rFonts w:ascii="Book Antiqua" w:eastAsia="AppleMyungjo" w:hAnsi="Book Antiqua"/>
          <w:sz w:val="24"/>
          <w:szCs w:val="24"/>
        </w:rPr>
        <w:t xml:space="preserve"> weeks, VDZ every </w:t>
      </w:r>
      <w:r w:rsidR="00C72584">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and placebo groups, respectively. This was significantly higher in the VDZ every </w:t>
      </w:r>
      <w:r w:rsidR="00C72584">
        <w:rPr>
          <w:rFonts w:ascii="Book Antiqua" w:eastAsia="SimSun" w:hAnsi="Book Antiqua" w:hint="eastAsia"/>
          <w:sz w:val="24"/>
          <w:szCs w:val="24"/>
          <w:lang w:eastAsia="zh-CN"/>
        </w:rPr>
        <w:t>eight</w:t>
      </w:r>
      <w:r w:rsidRPr="003C680E">
        <w:rPr>
          <w:rFonts w:ascii="Book Antiqua" w:eastAsia="AppleMyungjo" w:hAnsi="Book Antiqua"/>
          <w:sz w:val="24"/>
          <w:szCs w:val="24"/>
        </w:rPr>
        <w:t xml:space="preserve"> weeks group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1) and the VDZ every </w:t>
      </w:r>
      <w:r w:rsidR="00C72584">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group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2) than in the placebo group.</w:t>
      </w:r>
    </w:p>
    <w:p w14:paraId="7F3AEE13" w14:textId="7C154C18" w:rsidR="003B4C51" w:rsidRPr="003C680E" w:rsidRDefault="003B4C51" w:rsidP="00C72584">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The GEMINI </w:t>
      </w:r>
      <w:r w:rsidR="00BC232C" w:rsidRPr="003C680E">
        <w:rPr>
          <w:rFonts w:ascii="Book Antiqua" w:eastAsia="AppleMyungjo" w:hAnsi="Book Antiqua"/>
          <w:sz w:val="24"/>
          <w:szCs w:val="24"/>
        </w:rPr>
        <w:t>3</w:t>
      </w:r>
      <w:r w:rsidRPr="003C680E">
        <w:rPr>
          <w:rFonts w:ascii="Book Antiqua" w:eastAsia="AppleMyungjo" w:hAnsi="Book Antiqua"/>
          <w:sz w:val="24"/>
          <w:szCs w:val="24"/>
        </w:rPr>
        <w:t xml:space="preserve"> trial was a phase III randomized controlled trial examining the efficacy and safety of VDZ in 416 moderate-to-severe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w:t>
      </w:r>
      <w:r w:rsidR="00B33C8A" w:rsidRPr="003C680E">
        <w:rPr>
          <w:rFonts w:ascii="Book Antiqua" w:eastAsia="AppleMyungjo" w:hAnsi="Book Antiqua"/>
          <w:sz w:val="24"/>
          <w:szCs w:val="24"/>
        </w:rPr>
        <w:fldChar w:fldCharType="begin">
          <w:fldData xml:space="preserve">PEVuZE5vdGU+PENpdGU+PEF1dGhvcj5TYW5kczwvQXV0aG9yPjxZZWFyPjIwMTQ8L1llYXI+PFJl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jE4LTYyNyBlMzwvcGFnZXM+PHZvbHVtZT4xNDc8L3ZvbHVt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TYW5kczwvQXV0aG9yPjxZZWFyPjIwMTQ8L1llYXI+PFJl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B33C8A" w:rsidRPr="003C680E">
        <w:rPr>
          <w:rFonts w:ascii="Book Antiqua" w:eastAsia="AppleMyungjo" w:hAnsi="Book Antiqua"/>
          <w:sz w:val="24"/>
          <w:szCs w:val="24"/>
        </w:rPr>
      </w:r>
      <w:r w:rsidR="00B33C8A"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27" w:tooltip="Sands, 2014 #29" w:history="1">
        <w:r w:rsidR="00453126" w:rsidRPr="003C680E">
          <w:rPr>
            <w:rFonts w:ascii="Book Antiqua" w:eastAsia="AppleMyungjo" w:hAnsi="Book Antiqua"/>
            <w:noProof/>
            <w:sz w:val="24"/>
            <w:szCs w:val="24"/>
            <w:vertAlign w:val="superscript"/>
          </w:rPr>
          <w:t>27</w:t>
        </w:r>
      </w:hyperlink>
      <w:r w:rsidR="004033CE" w:rsidRPr="003C680E">
        <w:rPr>
          <w:rFonts w:ascii="Book Antiqua" w:eastAsia="AppleMyungjo" w:hAnsi="Book Antiqua"/>
          <w:noProof/>
          <w:sz w:val="24"/>
          <w:szCs w:val="24"/>
          <w:vertAlign w:val="superscript"/>
        </w:rPr>
        <w:t>]</w:t>
      </w:r>
      <w:r w:rsidR="00B33C8A"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Most of the participants (315 patients) had previously experienced failure with anti-TNF therapy (PNR, LOR, or intolerance). After the injection of VDZ 300 mg at weeks 0, 2, and 6, unlike the GEMINI I and II trials, the effects of VDZ were evaluated at weeks </w:t>
      </w:r>
      <w:r w:rsidR="005877CF" w:rsidRPr="003C680E">
        <w:rPr>
          <w:rFonts w:ascii="Book Antiqua" w:eastAsia="AppleMyungjo" w:hAnsi="Book Antiqua"/>
          <w:sz w:val="24"/>
          <w:szCs w:val="24"/>
        </w:rPr>
        <w:t>10</w:t>
      </w:r>
      <w:r w:rsidRPr="003C680E">
        <w:rPr>
          <w:rFonts w:ascii="Book Antiqua" w:eastAsia="AppleMyungjo" w:hAnsi="Book Antiqua"/>
          <w:sz w:val="24"/>
          <w:szCs w:val="24"/>
        </w:rPr>
        <w:t xml:space="preserve"> </w:t>
      </w:r>
      <w:r w:rsidR="005877CF" w:rsidRPr="003C680E">
        <w:rPr>
          <w:rFonts w:ascii="Book Antiqua" w:eastAsia="AppleMyungjo" w:hAnsi="Book Antiqua"/>
          <w:sz w:val="24"/>
          <w:szCs w:val="24"/>
        </w:rPr>
        <w:t>as well as week</w:t>
      </w:r>
      <w:r w:rsidRPr="003C680E">
        <w:rPr>
          <w:rFonts w:ascii="Book Antiqua" w:eastAsia="AppleMyungjo" w:hAnsi="Book Antiqua"/>
          <w:sz w:val="24"/>
          <w:szCs w:val="24"/>
        </w:rPr>
        <w:t xml:space="preserve"> </w:t>
      </w:r>
      <w:r w:rsidR="005877CF" w:rsidRPr="003C680E">
        <w:rPr>
          <w:rFonts w:ascii="Book Antiqua" w:eastAsia="AppleMyungjo" w:hAnsi="Book Antiqua"/>
          <w:sz w:val="24"/>
          <w:szCs w:val="24"/>
        </w:rPr>
        <w:t>6</w:t>
      </w:r>
      <w:r w:rsidRPr="003C680E">
        <w:rPr>
          <w:rFonts w:ascii="Book Antiqua" w:eastAsia="AppleMyungjo" w:hAnsi="Book Antiqua"/>
          <w:sz w:val="24"/>
          <w:szCs w:val="24"/>
        </w:rPr>
        <w:t xml:space="preserve">. </w:t>
      </w:r>
      <w:bookmarkStart w:id="24" w:name="_Hlk506070585"/>
      <w:r w:rsidRPr="003C680E">
        <w:rPr>
          <w:rFonts w:ascii="Book Antiqua" w:eastAsia="AppleMyungjo" w:hAnsi="Book Antiqua"/>
          <w:sz w:val="24"/>
          <w:szCs w:val="24"/>
        </w:rPr>
        <w:t xml:space="preserve">Among anti-TNF-naïve patients, the clinical remission rate at week 6 was 12.0% in the placebo group and 31.4% in the VDZ group, which was significantly </w:t>
      </w:r>
      <w:bookmarkEnd w:id="24"/>
      <w:r w:rsidRPr="003C680E">
        <w:rPr>
          <w:rFonts w:ascii="Book Antiqua" w:eastAsia="AppleMyungjo" w:hAnsi="Book Antiqua"/>
          <w:sz w:val="24"/>
          <w:szCs w:val="24"/>
        </w:rPr>
        <w:t>different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12). However, among patients w</w:t>
      </w:r>
      <w:r w:rsidR="00AB487D" w:rsidRPr="003C680E">
        <w:rPr>
          <w:rFonts w:ascii="Book Antiqua" w:eastAsia="AppleMyungjo" w:hAnsi="Book Antiqua"/>
          <w:sz w:val="24"/>
          <w:szCs w:val="24"/>
        </w:rPr>
        <w:t xml:space="preserve">ith </w:t>
      </w:r>
      <w:r w:rsidRPr="003C680E">
        <w:rPr>
          <w:rFonts w:ascii="Book Antiqua" w:eastAsia="AppleMyungjo" w:hAnsi="Book Antiqua"/>
          <w:sz w:val="24"/>
          <w:szCs w:val="24"/>
        </w:rPr>
        <w:t>previous anti-TNF therapy</w:t>
      </w:r>
      <w:r w:rsidR="00AB487D" w:rsidRPr="003C680E">
        <w:rPr>
          <w:rFonts w:ascii="Book Antiqua" w:hAnsi="Book Antiqua"/>
          <w:sz w:val="24"/>
          <w:szCs w:val="24"/>
        </w:rPr>
        <w:t xml:space="preserve"> </w:t>
      </w:r>
      <w:r w:rsidR="00AB487D" w:rsidRPr="003C680E">
        <w:rPr>
          <w:rFonts w:ascii="Book Antiqua" w:eastAsia="AppleMyungjo" w:hAnsi="Book Antiqua"/>
          <w:sz w:val="24"/>
          <w:szCs w:val="24"/>
        </w:rPr>
        <w:t>failure</w:t>
      </w:r>
      <w:r w:rsidRPr="003C680E">
        <w:rPr>
          <w:rFonts w:ascii="Book Antiqua" w:eastAsia="AppleMyungjo" w:hAnsi="Book Antiqua"/>
          <w:sz w:val="24"/>
          <w:szCs w:val="24"/>
        </w:rPr>
        <w:t>, the clinical remission rate at week 6 was 12.1% in the placebo group and 15.2% in the VDZ group, which was not a statistically significant difference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433), whereas the clinical remission rate at week 10 was significantly higher in the VDZ group, at 26.6%, than in the placebo group, at 12.1%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01). Meanwhile, in patients w</w:t>
      </w:r>
      <w:r w:rsidR="00D72F5C" w:rsidRPr="003C680E">
        <w:rPr>
          <w:rFonts w:ascii="Book Antiqua" w:eastAsia="AppleMyungjo" w:hAnsi="Book Antiqua"/>
          <w:sz w:val="24"/>
          <w:szCs w:val="24"/>
        </w:rPr>
        <w:t>ith</w:t>
      </w:r>
      <w:r w:rsidRPr="003C680E">
        <w:rPr>
          <w:rFonts w:ascii="Book Antiqua" w:eastAsia="AppleMyungjo" w:hAnsi="Book Antiqua"/>
          <w:sz w:val="24"/>
          <w:szCs w:val="24"/>
        </w:rPr>
        <w:t xml:space="preserve"> previous anti-TNF therapy</w:t>
      </w:r>
      <w:r w:rsidR="00D72F5C" w:rsidRPr="003C680E">
        <w:rPr>
          <w:rFonts w:ascii="Book Antiqua" w:hAnsi="Book Antiqua"/>
          <w:sz w:val="24"/>
          <w:szCs w:val="24"/>
        </w:rPr>
        <w:t xml:space="preserve"> </w:t>
      </w:r>
      <w:r w:rsidR="00D72F5C" w:rsidRPr="003C680E">
        <w:rPr>
          <w:rFonts w:ascii="Book Antiqua" w:eastAsia="AppleMyungjo" w:hAnsi="Book Antiqua"/>
          <w:sz w:val="24"/>
          <w:szCs w:val="24"/>
        </w:rPr>
        <w:t>failure</w:t>
      </w:r>
      <w:r w:rsidRPr="003C680E">
        <w:rPr>
          <w:rFonts w:ascii="Book Antiqua" w:eastAsia="AppleMyungjo" w:hAnsi="Book Antiqua"/>
          <w:sz w:val="24"/>
          <w:szCs w:val="24"/>
        </w:rPr>
        <w:t xml:space="preserve">, the </w:t>
      </w:r>
      <w:r w:rsidR="00D77E09" w:rsidRPr="003C680E">
        <w:rPr>
          <w:rFonts w:ascii="Book Antiqua" w:eastAsia="AppleMyungjo" w:hAnsi="Book Antiqua"/>
          <w:sz w:val="24"/>
          <w:szCs w:val="24"/>
        </w:rPr>
        <w:t xml:space="preserve">CDAI-100 </w:t>
      </w:r>
      <w:r w:rsidRPr="003C680E">
        <w:rPr>
          <w:rFonts w:ascii="Book Antiqua" w:eastAsia="AppleMyungjo" w:hAnsi="Book Antiqua"/>
          <w:sz w:val="24"/>
          <w:szCs w:val="24"/>
        </w:rPr>
        <w:t>response rates at weeks 6 and 10 were 22.3% and 24.8%, respectively, in the placebo group, but were significantly higher in the VDZ group, at 39.2% and 46.8%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01 and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lt; 0.001, respectively). These results show that patients who experience anti-TNF therapy </w:t>
      </w:r>
      <w:r w:rsidRPr="003C680E">
        <w:rPr>
          <w:rFonts w:ascii="Book Antiqua" w:eastAsia="AppleMyungjo" w:hAnsi="Book Antiqua"/>
          <w:sz w:val="24"/>
          <w:szCs w:val="24"/>
        </w:rPr>
        <w:lastRenderedPageBreak/>
        <w:t xml:space="preserve">failure take longer to show an effect from VDZ than anti-TNF-naïve patients. Notably, among the subjects in this trial, patients who had experienced anti-TNF therapy failure had a longer disease duration and more structural damage than anti-TNF-naïve patients, which could have affected the clinical effects of VDZ. In the post-hoc analyses for the GEMINI </w:t>
      </w:r>
      <w:r w:rsidR="00ED078C" w:rsidRPr="003C680E">
        <w:rPr>
          <w:rFonts w:ascii="Book Antiqua" w:eastAsia="AppleMyungjo" w:hAnsi="Book Antiqua"/>
          <w:sz w:val="24"/>
          <w:szCs w:val="24"/>
        </w:rPr>
        <w:t>2</w:t>
      </w:r>
      <w:r w:rsidRPr="003C680E">
        <w:rPr>
          <w:rFonts w:ascii="Book Antiqua" w:eastAsia="AppleMyungjo" w:hAnsi="Book Antiqua"/>
          <w:sz w:val="24"/>
          <w:szCs w:val="24"/>
        </w:rPr>
        <w:t xml:space="preserve"> and </w:t>
      </w:r>
      <w:r w:rsidR="00ED078C" w:rsidRPr="003C680E">
        <w:rPr>
          <w:rFonts w:ascii="Book Antiqua" w:eastAsia="AppleMyungjo" w:hAnsi="Book Antiqua"/>
          <w:sz w:val="24"/>
          <w:szCs w:val="24"/>
        </w:rPr>
        <w:t>3</w:t>
      </w:r>
      <w:r w:rsidRPr="003C680E">
        <w:rPr>
          <w:rFonts w:ascii="Book Antiqua" w:eastAsia="AppleMyungjo" w:hAnsi="Book Antiqua"/>
          <w:sz w:val="24"/>
          <w:szCs w:val="24"/>
        </w:rPr>
        <w:t xml:space="preserve"> trials, for patients in the VDZ group, the clinical remission rate at week 52 was 48.9% in patients who </w:t>
      </w:r>
      <w:r w:rsidR="005104BA" w:rsidRPr="003C680E">
        <w:rPr>
          <w:rFonts w:ascii="Book Antiqua" w:eastAsia="AppleMyungjo" w:hAnsi="Book Antiqua"/>
          <w:sz w:val="24"/>
          <w:szCs w:val="24"/>
        </w:rPr>
        <w:t xml:space="preserve">were naïve to </w:t>
      </w:r>
      <w:r w:rsidRPr="003C680E">
        <w:rPr>
          <w:rFonts w:ascii="Book Antiqua" w:eastAsia="AppleMyungjo" w:hAnsi="Book Antiqua"/>
          <w:sz w:val="24"/>
          <w:szCs w:val="24"/>
        </w:rPr>
        <w:t xml:space="preserve">anti-TNF therapy and 27.7% in patients who had </w:t>
      </w:r>
      <w:r w:rsidR="005104BA" w:rsidRPr="003C680E">
        <w:rPr>
          <w:rFonts w:ascii="Book Antiqua" w:eastAsia="AppleMyungjo" w:hAnsi="Book Antiqua"/>
          <w:sz w:val="24"/>
          <w:szCs w:val="24"/>
        </w:rPr>
        <w:t xml:space="preserve">experienced </w:t>
      </w:r>
      <w:r w:rsidRPr="003C680E">
        <w:rPr>
          <w:rFonts w:ascii="Book Antiqua" w:eastAsia="AppleMyungjo" w:hAnsi="Book Antiqua"/>
          <w:sz w:val="24"/>
          <w:szCs w:val="24"/>
        </w:rPr>
        <w:t>anti-TNF therapy</w:t>
      </w:r>
      <w:r w:rsidR="005104BA" w:rsidRPr="003C680E">
        <w:rPr>
          <w:rFonts w:ascii="Book Antiqua" w:eastAsia="AppleMyungjo" w:hAnsi="Book Antiqua"/>
          <w:sz w:val="24"/>
          <w:szCs w:val="24"/>
        </w:rPr>
        <w:t xml:space="preserve"> failure</w:t>
      </w:r>
      <w:r w:rsidRPr="003C680E">
        <w:rPr>
          <w:rFonts w:ascii="Book Antiqua" w:eastAsia="AppleMyungjo" w:hAnsi="Book Antiqua"/>
          <w:sz w:val="24"/>
          <w:szCs w:val="24"/>
        </w:rPr>
        <w:t>, whereas the remission rates in the placebo group were 26.8% and 12.8%, respectively</w:t>
      </w:r>
      <w:r w:rsidR="00E14B72" w:rsidRPr="003C680E">
        <w:rPr>
          <w:rFonts w:ascii="Book Antiqua" w:eastAsia="AppleMyungjo" w:hAnsi="Book Antiqua"/>
          <w:sz w:val="24"/>
          <w:szCs w:val="24"/>
        </w:rPr>
        <w:fldChar w:fldCharType="begin">
          <w:fldData xml:space="preserve">PEVuZE5vdGU+PENpdGU+PEF1dGhvcj5TYW5kczwvQXV0aG9yPjxZZWFyPjIwMTc8L1llYXI+PFJl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==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TYW5kczwvQXV0aG9yPjxZZWFyPjIwMTc8L1llYXI+PFJl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==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E14B72" w:rsidRPr="003C680E">
        <w:rPr>
          <w:rFonts w:ascii="Book Antiqua" w:eastAsia="AppleMyungjo" w:hAnsi="Book Antiqua"/>
          <w:sz w:val="24"/>
          <w:szCs w:val="24"/>
        </w:rPr>
      </w:r>
      <w:r w:rsidR="00E14B72"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28" w:tooltip="Sands, 2017 #30" w:history="1">
        <w:r w:rsidR="00453126" w:rsidRPr="003C680E">
          <w:rPr>
            <w:rFonts w:ascii="Book Antiqua" w:eastAsia="AppleMyungjo" w:hAnsi="Book Antiqua"/>
            <w:noProof/>
            <w:sz w:val="24"/>
            <w:szCs w:val="24"/>
            <w:vertAlign w:val="superscript"/>
          </w:rPr>
          <w:t>28</w:t>
        </w:r>
      </w:hyperlink>
      <w:r w:rsidR="004033CE" w:rsidRPr="003C680E">
        <w:rPr>
          <w:rFonts w:ascii="Book Antiqua" w:eastAsia="AppleMyungjo" w:hAnsi="Book Antiqua"/>
          <w:noProof/>
          <w:sz w:val="24"/>
          <w:szCs w:val="24"/>
          <w:vertAlign w:val="superscript"/>
        </w:rPr>
        <w:t>]</w:t>
      </w:r>
      <w:r w:rsidR="00E14B72"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This shows that the clinical remission rates are higher in the VDZ group than in the placebo group, and that this effect is larger when patients have not previously been exposed to anti-TNF therapy. </w:t>
      </w:r>
    </w:p>
    <w:p w14:paraId="635FFBDA" w14:textId="040136FE" w:rsidR="00455447" w:rsidRPr="003C680E" w:rsidRDefault="00455447" w:rsidP="00C72584">
      <w:pPr>
        <w:wordWrap/>
        <w:adjustRightInd w:val="0"/>
        <w:snapToGrid w:val="0"/>
        <w:spacing w:line="360" w:lineRule="auto"/>
        <w:ind w:firstLineChars="100" w:firstLine="240"/>
        <w:rPr>
          <w:rFonts w:ascii="Book Antiqua" w:eastAsia="AppleMyungjo" w:hAnsi="Book Antiqua"/>
          <w:sz w:val="24"/>
          <w:szCs w:val="24"/>
        </w:rPr>
      </w:pPr>
      <w:bookmarkStart w:id="25" w:name="_Hlk505207458"/>
      <w:r w:rsidRPr="003C680E">
        <w:rPr>
          <w:rFonts w:ascii="Book Antiqua" w:eastAsia="AppleMyungjo" w:hAnsi="Book Antiqua"/>
          <w:sz w:val="24"/>
          <w:szCs w:val="24"/>
        </w:rPr>
        <w:t xml:space="preserve">Vedolizumab was approved by the FDA and the European Medicines Agency, for the treatment of moderate to severe ulcerative colitis and Crohn’s disease adult patients which are not responding to one or more conventional treatment such as steroids, immunosuppressive agents, or TNF antagonists. The results of the VDZ clinical trials showed different treatment effects in UC and CD. There are several theories to explain why the clinical effect of inhibiting leukocyte trafficking in CD appeared later than that in UC. CD can </w:t>
      </w:r>
      <w:r w:rsidR="006D3245" w:rsidRPr="003C680E">
        <w:rPr>
          <w:rFonts w:ascii="Book Antiqua" w:eastAsia="AppleMyungjo" w:hAnsi="Book Antiqua"/>
          <w:sz w:val="24"/>
          <w:szCs w:val="24"/>
        </w:rPr>
        <w:t>show systemic manifestations</w:t>
      </w:r>
      <w:r w:rsidRPr="003C680E">
        <w:rPr>
          <w:rFonts w:ascii="Book Antiqua" w:eastAsia="AppleMyungjo" w:hAnsi="Book Antiqua"/>
          <w:sz w:val="24"/>
          <w:szCs w:val="24"/>
        </w:rPr>
        <w:t xml:space="preserve"> and affect the whole gastrointestinal tract from the oral cavity to the anus, showing inflammation in all layers of the intestine; conversely, UC is limited to the colonic mucosa, which could explain the discrepancy in the treatment response. Recently, a study on IBD patients and a humanized mouse model found that VDZ treatment in CD reduced the expression of α4β1 in the peripheral blood and increased the expression of α4β1 in the intestine, suggesting that in CD, the VDZ-mediated inhibition of α4β7 could have been circumvented by homing to the ileum </w:t>
      </w:r>
      <w:r w:rsidRPr="00BB73C3">
        <w:rPr>
          <w:rFonts w:ascii="Book Antiqua" w:eastAsia="AppleMyungjo" w:hAnsi="Book Antiqua"/>
          <w:i/>
          <w:sz w:val="24"/>
          <w:szCs w:val="24"/>
        </w:rPr>
        <w:t>via</w:t>
      </w:r>
      <w:r w:rsidRPr="003C680E">
        <w:rPr>
          <w:rFonts w:ascii="Book Antiqua" w:eastAsia="AppleMyungjo" w:hAnsi="Book Antiqua"/>
          <w:sz w:val="24"/>
          <w:szCs w:val="24"/>
        </w:rPr>
        <w:t xml:space="preserve"> α4β1 on T effector cells</w:t>
      </w:r>
      <w:r w:rsidRPr="003C680E">
        <w:rPr>
          <w:rFonts w:ascii="Book Antiqua" w:eastAsia="AppleMyungjo" w:hAnsi="Book Antiqua"/>
          <w:sz w:val="24"/>
          <w:szCs w:val="24"/>
        </w:rPr>
        <w:fldChar w:fldCharType="begin"/>
      </w:r>
      <w:r w:rsidR="00453126" w:rsidRPr="003C680E">
        <w:rPr>
          <w:rFonts w:ascii="Book Antiqua" w:eastAsia="AppleMyungjo" w:hAnsi="Book Antiqua"/>
          <w:sz w:val="24"/>
          <w:szCs w:val="24"/>
        </w:rPr>
        <w:instrText xml:space="preserve"> ADDIN EN.CITE &lt;EndNote&gt;&lt;Cite&gt;&lt;Author&gt;Zundler&lt;/Author&gt;&lt;Year&gt;2017&lt;/Year&gt;&lt;RecNum&gt;28&lt;/RecNum&gt;&lt;DisplayText&gt;&lt;style face="superscript"&gt;[29]&lt;/style&gt;&lt;/DisplayText&gt;&lt;record&gt;&lt;rec-number&gt;28&lt;/rec-number&gt;&lt;foreign-keys&gt;&lt;key app="EN" db-id="vpz9fxs9mdd5rteexf3vtds12ea2saxrww95"&gt;28&lt;/key&gt;&lt;/foreign-keys&gt;&lt;ref-type name="Journal Article"&gt;17&lt;/ref-type&gt;&lt;contributors&gt;&lt;authors&gt;&lt;author&gt;Zundler, S.&lt;/author&gt;&lt;author&gt;Fischer, A.&lt;/author&gt;&lt;author&gt;Schillinger, D.&lt;/author&gt;&lt;author&gt;Binder, M. T.&lt;/author&gt;&lt;author&gt;Atreya, R.&lt;/author&gt;&lt;author&gt;Rath, T.&lt;/author&gt;&lt;author&gt;Lopez-Posadas, R.&lt;/author&gt;&lt;author&gt;Voskens, C. J.&lt;/author&gt;&lt;author&gt;Watson, A.&lt;/author&gt;&lt;author&gt;Atreya, I.&lt;/author&gt;&lt;author&gt;Neufert, C.&lt;/author&gt;&lt;author&gt;Neurath, M. F.&lt;/author&gt;&lt;/authors&gt;&lt;/contributors&gt;&lt;auth-address&gt;*Department of Medicine 1, University of Erlangen-Nuremberg, Kussmaul Campus for Medical Research and Translational Research Center, Erlangen, Germany; daggerDepartment of Dermatology, University of Erlangen-Nuremberg, Erlangen, Germany; and double daggerNorwich Medical School, University of East Anglia, Norwich Research Park, Norwich, United Kingdom.&lt;/auth-address&gt;&lt;titles&gt;&lt;title&gt;The alpha4beta1 Homing Pathway Is Essential for Ileal Homing of Crohn&amp;apos;s Disease Effector T Cells In Vivo&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379-391&lt;/pages&gt;&lt;volume&gt;23&lt;/volume&gt;&lt;number&gt;3&lt;/number&gt;&lt;edition&gt;2017/02/22&lt;/edition&gt;&lt;dates&gt;&lt;year&gt;2017&lt;/year&gt;&lt;pub-dates&gt;&lt;date&gt;Mar&lt;/date&gt;&lt;/pub-dates&gt;&lt;/dates&gt;&lt;isbn&gt;1536-4844 (Electronic)&amp;#xD;1078-0998 (Linking)&lt;/isbn&gt;&lt;accession-num&gt;28221249&lt;/accession-num&gt;&lt;urls&gt;&lt;/urls&gt;&lt;electronic-resource-num&gt;10.1097/mib.0000000000001029&lt;/electronic-resource-num&gt;&lt;remote-database-provider&gt;NLM&lt;/remote-database-provider&gt;&lt;language&gt;eng&lt;/language&gt;&lt;/record&gt;&lt;/Cite&gt;&lt;/EndNote&gt;</w:instrText>
      </w:r>
      <w:r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29" w:tooltip="Zundler, 2017 #28" w:history="1">
        <w:r w:rsidR="00453126" w:rsidRPr="003C680E">
          <w:rPr>
            <w:rFonts w:ascii="Book Antiqua" w:eastAsia="AppleMyungjo" w:hAnsi="Book Antiqua"/>
            <w:noProof/>
            <w:sz w:val="24"/>
            <w:szCs w:val="24"/>
            <w:vertAlign w:val="superscript"/>
          </w:rPr>
          <w:t>29</w:t>
        </w:r>
      </w:hyperlink>
      <w:r w:rsidR="004033CE" w:rsidRPr="003C680E">
        <w:rPr>
          <w:rFonts w:ascii="Book Antiqua" w:eastAsia="AppleMyungjo" w:hAnsi="Book Antiqua"/>
          <w:noProof/>
          <w:sz w:val="24"/>
          <w:szCs w:val="24"/>
          <w:vertAlign w:val="superscript"/>
        </w:rPr>
        <w:t>]</w:t>
      </w:r>
      <w:r w:rsidRPr="003C680E">
        <w:rPr>
          <w:rFonts w:ascii="Book Antiqua" w:eastAsia="AppleMyungjo" w:hAnsi="Book Antiqua"/>
          <w:sz w:val="24"/>
          <w:szCs w:val="24"/>
        </w:rPr>
        <w:fldChar w:fldCharType="end"/>
      </w:r>
      <w:r w:rsidRPr="003C680E">
        <w:rPr>
          <w:rFonts w:ascii="Book Antiqua" w:eastAsia="AppleMyungjo" w:hAnsi="Book Antiqua"/>
          <w:sz w:val="24"/>
          <w:szCs w:val="24"/>
        </w:rPr>
        <w:t>. Thus, further in-depth research is required to better understand the pharmacokinetics and pharmacodynamics of VDZ in CD.</w:t>
      </w:r>
    </w:p>
    <w:p w14:paraId="22206E87" w14:textId="37AA63A8" w:rsidR="003B4C51" w:rsidRPr="003C680E" w:rsidRDefault="003B4C51" w:rsidP="00C72584">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The GEMINI </w:t>
      </w:r>
      <w:r w:rsidR="003720E7" w:rsidRPr="003C680E">
        <w:rPr>
          <w:rFonts w:ascii="Book Antiqua" w:eastAsia="AppleMyungjo" w:hAnsi="Book Antiqua"/>
          <w:sz w:val="24"/>
          <w:szCs w:val="24"/>
        </w:rPr>
        <w:t>long-term safety (</w:t>
      </w:r>
      <w:r w:rsidRPr="003C680E">
        <w:rPr>
          <w:rFonts w:ascii="Book Antiqua" w:eastAsia="AppleMyungjo" w:hAnsi="Book Antiqua"/>
          <w:sz w:val="24"/>
          <w:szCs w:val="24"/>
        </w:rPr>
        <w:t>LTS</w:t>
      </w:r>
      <w:r w:rsidR="003720E7" w:rsidRPr="003C680E">
        <w:rPr>
          <w:rFonts w:ascii="Book Antiqua" w:eastAsia="AppleMyungjo" w:hAnsi="Book Antiqua"/>
          <w:sz w:val="24"/>
          <w:szCs w:val="24"/>
        </w:rPr>
        <w:t>)</w:t>
      </w:r>
      <w:r w:rsidRPr="003C680E">
        <w:rPr>
          <w:rFonts w:ascii="Book Antiqua" w:eastAsia="AppleMyungjo" w:hAnsi="Book Antiqua"/>
          <w:sz w:val="24"/>
          <w:szCs w:val="24"/>
        </w:rPr>
        <w:t xml:space="preserve"> study examined the long-term </w:t>
      </w:r>
      <w:r w:rsidR="003720E7" w:rsidRPr="003C680E">
        <w:rPr>
          <w:rFonts w:ascii="Book Antiqua" w:eastAsia="AppleMyungjo" w:hAnsi="Book Antiqua"/>
          <w:sz w:val="24"/>
          <w:szCs w:val="24"/>
        </w:rPr>
        <w:t>safety and efficac</w:t>
      </w:r>
      <w:r w:rsidRPr="003C680E">
        <w:rPr>
          <w:rFonts w:ascii="Book Antiqua" w:eastAsia="AppleMyungjo" w:hAnsi="Book Antiqua"/>
          <w:sz w:val="24"/>
          <w:szCs w:val="24"/>
        </w:rPr>
        <w:t>y of VDZ</w:t>
      </w:r>
      <w:r w:rsidR="00E14B72" w:rsidRPr="003C680E">
        <w:rPr>
          <w:rFonts w:ascii="Book Antiqua" w:eastAsia="AppleMyungjo" w:hAnsi="Book Antiqua"/>
          <w:sz w:val="24"/>
          <w:szCs w:val="24"/>
        </w:rPr>
        <w:fldChar w:fldCharType="begin">
          <w:fldData xml:space="preserve">PEVuZE5vdGU+PENpdGU+PEF1dGhvcj5Mb2Z0dXM8L0F1dGhvcj48WWVhcj4yMDE3PC9ZZWFyPjxS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QwMC00MTE8L3BhZ2VzPjx2b2x1bWU+MTE8L3ZvbHVtZT48bnVtYmVyPjQ8L251bWJlcj48ZWRp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Mb2Z0dXM8L0F1dGhvcj48WWVhcj4yMDE3PC9ZZWFyPjxS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E14B72" w:rsidRPr="003C680E">
        <w:rPr>
          <w:rFonts w:ascii="Book Antiqua" w:eastAsia="AppleMyungjo" w:hAnsi="Book Antiqua"/>
          <w:sz w:val="24"/>
          <w:szCs w:val="24"/>
        </w:rPr>
      </w:r>
      <w:r w:rsidR="00E14B72"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30" w:tooltip="Loftus, 2017 #31" w:history="1">
        <w:r w:rsidR="00453126" w:rsidRPr="003C680E">
          <w:rPr>
            <w:rFonts w:ascii="Book Antiqua" w:eastAsia="AppleMyungjo" w:hAnsi="Book Antiqua"/>
            <w:noProof/>
            <w:sz w:val="24"/>
            <w:szCs w:val="24"/>
            <w:vertAlign w:val="superscript"/>
          </w:rPr>
          <w:t>30</w:t>
        </w:r>
      </w:hyperlink>
      <w:r w:rsidR="00C72584">
        <w:rPr>
          <w:rFonts w:ascii="Book Antiqua" w:eastAsia="AppleMyungjo" w:hAnsi="Book Antiqua"/>
          <w:noProof/>
          <w:sz w:val="24"/>
          <w:szCs w:val="24"/>
          <w:vertAlign w:val="superscript"/>
        </w:rPr>
        <w:t>,</w:t>
      </w:r>
      <w:hyperlink w:anchor="_ENREF_31" w:tooltip="Vermeire, 2017 #32" w:history="1">
        <w:r w:rsidR="00453126" w:rsidRPr="003C680E">
          <w:rPr>
            <w:rFonts w:ascii="Book Antiqua" w:eastAsia="AppleMyungjo" w:hAnsi="Book Antiqua"/>
            <w:noProof/>
            <w:sz w:val="24"/>
            <w:szCs w:val="24"/>
            <w:vertAlign w:val="superscript"/>
          </w:rPr>
          <w:t>31</w:t>
        </w:r>
      </w:hyperlink>
      <w:r w:rsidR="004033CE" w:rsidRPr="003C680E">
        <w:rPr>
          <w:rFonts w:ascii="Book Antiqua" w:eastAsia="AppleMyungjo" w:hAnsi="Book Antiqua"/>
          <w:noProof/>
          <w:sz w:val="24"/>
          <w:szCs w:val="24"/>
          <w:vertAlign w:val="superscript"/>
        </w:rPr>
        <w:t>]</w:t>
      </w:r>
      <w:r w:rsidR="00E14B72"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Among patients in the phase II trial C13004, the GEMINI </w:t>
      </w:r>
      <w:r w:rsidR="00954A99" w:rsidRPr="003C680E">
        <w:rPr>
          <w:rFonts w:ascii="Book Antiqua" w:eastAsia="AppleMyungjo" w:hAnsi="Book Antiqua"/>
          <w:sz w:val="24"/>
          <w:szCs w:val="24"/>
        </w:rPr>
        <w:t>1</w:t>
      </w:r>
      <w:r w:rsidRPr="003C680E">
        <w:rPr>
          <w:rFonts w:ascii="Book Antiqua" w:eastAsia="AppleMyungjo" w:hAnsi="Book Antiqua"/>
          <w:sz w:val="24"/>
          <w:szCs w:val="24"/>
        </w:rPr>
        <w:t xml:space="preserve"> trial, and VDZ-naïve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patients who showed a response to VDZ at week 6 were </w:t>
      </w:r>
      <w:r w:rsidRPr="003C680E">
        <w:rPr>
          <w:rFonts w:ascii="Book Antiqua" w:eastAsia="AppleMyungjo" w:hAnsi="Book Antiqua"/>
          <w:sz w:val="24"/>
          <w:szCs w:val="24"/>
        </w:rPr>
        <w:lastRenderedPageBreak/>
        <w:t xml:space="preserve">switched to an open-label study and administered VDZ 300 mg continually at </w:t>
      </w:r>
      <w:r w:rsidR="00C72584">
        <w:rPr>
          <w:rFonts w:ascii="Book Antiqua" w:eastAsia="SimSun" w:hAnsi="Book Antiqua" w:hint="eastAsia"/>
          <w:sz w:val="24"/>
          <w:szCs w:val="24"/>
          <w:lang w:eastAsia="zh-CN"/>
        </w:rPr>
        <w:t>four</w:t>
      </w:r>
      <w:r w:rsidRPr="003C680E">
        <w:rPr>
          <w:rFonts w:ascii="Book Antiqua" w:eastAsia="AppleMyungjo" w:hAnsi="Book Antiqua"/>
          <w:sz w:val="24"/>
          <w:szCs w:val="24"/>
        </w:rPr>
        <w:t>-week intervals for 152 w</w:t>
      </w:r>
      <w:r w:rsidR="00C72584">
        <w:rPr>
          <w:rFonts w:ascii="Book Antiqua" w:eastAsia="AppleMyungjo" w:hAnsi="Book Antiqua"/>
          <w:sz w:val="24"/>
          <w:szCs w:val="24"/>
        </w:rPr>
        <w:t>k</w:t>
      </w:r>
      <w:r w:rsidR="00E14B72" w:rsidRPr="003C680E">
        <w:rPr>
          <w:rFonts w:ascii="Book Antiqua" w:eastAsia="AppleMyungjo" w:hAnsi="Book Antiqua"/>
          <w:sz w:val="24"/>
          <w:szCs w:val="24"/>
        </w:rPr>
        <w:fldChar w:fldCharType="begin">
          <w:fldData xml:space="preserve">PEVuZE5vdGU+PENpdGU+PEF1dGhvcj5Mb2Z0dXM8L0F1dGhvcj48WWVhcj4yMDE3PC9ZZWFyPjxS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Mb2Z0dXM8L0F1dGhvcj48WWVhcj4yMDE3PC9ZZWFyPjxS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E14B72" w:rsidRPr="003C680E">
        <w:rPr>
          <w:rFonts w:ascii="Book Antiqua" w:eastAsia="AppleMyungjo" w:hAnsi="Book Antiqua"/>
          <w:sz w:val="24"/>
          <w:szCs w:val="24"/>
        </w:rPr>
      </w:r>
      <w:r w:rsidR="00E14B72"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30" w:tooltip="Loftus, 2017 #31" w:history="1">
        <w:r w:rsidR="00453126" w:rsidRPr="003C680E">
          <w:rPr>
            <w:rFonts w:ascii="Book Antiqua" w:eastAsia="AppleMyungjo" w:hAnsi="Book Antiqua"/>
            <w:noProof/>
            <w:sz w:val="24"/>
            <w:szCs w:val="24"/>
            <w:vertAlign w:val="superscript"/>
          </w:rPr>
          <w:t>30</w:t>
        </w:r>
      </w:hyperlink>
      <w:r w:rsidR="004033CE" w:rsidRPr="003C680E">
        <w:rPr>
          <w:rFonts w:ascii="Book Antiqua" w:eastAsia="AppleMyungjo" w:hAnsi="Book Antiqua"/>
          <w:noProof/>
          <w:sz w:val="24"/>
          <w:szCs w:val="24"/>
          <w:vertAlign w:val="superscript"/>
        </w:rPr>
        <w:t>]</w:t>
      </w:r>
      <w:r w:rsidR="00E14B72"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w:t>
      </w:r>
      <w:r w:rsidR="003720E7" w:rsidRPr="003C680E">
        <w:rPr>
          <w:rFonts w:ascii="Book Antiqua" w:eastAsia="AppleMyungjo" w:hAnsi="Book Antiqua"/>
          <w:sz w:val="24"/>
          <w:szCs w:val="24"/>
        </w:rPr>
        <w:t xml:space="preserve">In an interim </w:t>
      </w:r>
      <w:r w:rsidR="00B82299" w:rsidRPr="003C680E">
        <w:rPr>
          <w:rFonts w:ascii="Book Antiqua" w:eastAsia="AppleMyungjo" w:hAnsi="Book Antiqua"/>
          <w:sz w:val="24"/>
          <w:szCs w:val="24"/>
        </w:rPr>
        <w:t>report on</w:t>
      </w:r>
      <w:r w:rsidR="003720E7" w:rsidRPr="003C680E">
        <w:rPr>
          <w:rFonts w:ascii="Book Antiqua" w:eastAsia="AppleMyungjo" w:hAnsi="Book Antiqua"/>
          <w:sz w:val="24"/>
          <w:szCs w:val="24"/>
        </w:rPr>
        <w:t xml:space="preserve"> the efficacy of VDZ, t</w:t>
      </w:r>
      <w:r w:rsidRPr="003C680E">
        <w:rPr>
          <w:rFonts w:ascii="Book Antiqua" w:eastAsia="AppleMyungjo" w:hAnsi="Book Antiqua"/>
          <w:sz w:val="24"/>
          <w:szCs w:val="24"/>
        </w:rPr>
        <w:t>he remission rates a</w:t>
      </w:r>
      <w:r w:rsidR="00896142" w:rsidRPr="003C680E">
        <w:rPr>
          <w:rFonts w:ascii="Book Antiqua" w:eastAsia="AppleMyungjo" w:hAnsi="Book Antiqua"/>
          <w:sz w:val="24"/>
          <w:szCs w:val="24"/>
        </w:rPr>
        <w:t>fter</w:t>
      </w:r>
      <w:r w:rsidRPr="003C680E">
        <w:rPr>
          <w:rFonts w:ascii="Book Antiqua" w:eastAsia="AppleMyungjo" w:hAnsi="Book Antiqua"/>
          <w:sz w:val="24"/>
          <w:szCs w:val="24"/>
        </w:rPr>
        <w:t xml:space="preserve"> 104 and 152 </w:t>
      </w:r>
      <w:r w:rsidR="00246426" w:rsidRPr="003C680E">
        <w:rPr>
          <w:rFonts w:ascii="Book Antiqua" w:eastAsia="AppleMyungjo" w:hAnsi="Book Antiqua"/>
          <w:sz w:val="24"/>
          <w:szCs w:val="24"/>
        </w:rPr>
        <w:t>w</w:t>
      </w:r>
      <w:r w:rsidR="00C72584">
        <w:rPr>
          <w:rFonts w:ascii="Book Antiqua" w:eastAsia="AppleMyungjo" w:hAnsi="Book Antiqua"/>
          <w:sz w:val="24"/>
          <w:szCs w:val="24"/>
        </w:rPr>
        <w:t>k</w:t>
      </w:r>
      <w:r w:rsidR="00246426" w:rsidRPr="003C680E">
        <w:rPr>
          <w:rFonts w:ascii="Book Antiqua" w:eastAsia="AppleMyungjo" w:hAnsi="Book Antiqua"/>
          <w:sz w:val="24"/>
          <w:szCs w:val="24"/>
        </w:rPr>
        <w:t xml:space="preserve"> </w:t>
      </w:r>
      <w:r w:rsidRPr="003C680E">
        <w:rPr>
          <w:rFonts w:ascii="Book Antiqua" w:eastAsia="AppleMyungjo" w:hAnsi="Book Antiqua"/>
          <w:sz w:val="24"/>
          <w:szCs w:val="24"/>
        </w:rPr>
        <w:t xml:space="preserve">were 88% (120/136) and 96% (70/73), respectively, demonstrating a high maintenance of remission. </w:t>
      </w:r>
      <w:r w:rsidR="000320E4" w:rsidRPr="003C680E">
        <w:rPr>
          <w:rFonts w:ascii="Book Antiqua" w:eastAsia="AppleMyungjo" w:hAnsi="Book Antiqua"/>
          <w:sz w:val="24"/>
          <w:szCs w:val="24"/>
        </w:rPr>
        <w:t xml:space="preserve">Among patients who dropped out of the VDZ maintenance treatment at </w:t>
      </w:r>
      <w:r w:rsidR="00BB73C3">
        <w:rPr>
          <w:rFonts w:ascii="Book Antiqua" w:eastAsia="SimSun" w:hAnsi="Book Antiqua" w:hint="eastAsia"/>
          <w:sz w:val="24"/>
          <w:szCs w:val="24"/>
          <w:lang w:eastAsia="zh-CN"/>
        </w:rPr>
        <w:t>eight</w:t>
      </w:r>
      <w:r w:rsidR="000320E4" w:rsidRPr="003C680E">
        <w:rPr>
          <w:rFonts w:ascii="Book Antiqua" w:eastAsia="AppleMyungjo" w:hAnsi="Book Antiqua"/>
          <w:sz w:val="24"/>
          <w:szCs w:val="24"/>
        </w:rPr>
        <w:t>-week intervals before 52 weeks in GEMINI I trial (</w:t>
      </w:r>
      <w:r w:rsidR="000320E4" w:rsidRPr="00C72584">
        <w:rPr>
          <w:rFonts w:ascii="Book Antiqua" w:eastAsia="AppleMyungjo" w:hAnsi="Book Antiqua"/>
          <w:i/>
          <w:sz w:val="24"/>
          <w:szCs w:val="24"/>
        </w:rPr>
        <w:t>n</w:t>
      </w:r>
      <w:r w:rsidR="000320E4" w:rsidRPr="003C680E">
        <w:rPr>
          <w:rFonts w:ascii="Book Antiqua" w:eastAsia="AppleMyungjo" w:hAnsi="Book Antiqua"/>
          <w:sz w:val="24"/>
          <w:szCs w:val="24"/>
        </w:rPr>
        <w:t xml:space="preserve"> = 32), increased dosing frequency to every </w:t>
      </w:r>
      <w:r w:rsidR="00C72584">
        <w:rPr>
          <w:rFonts w:ascii="Book Antiqua" w:eastAsia="SimSun" w:hAnsi="Book Antiqua" w:hint="eastAsia"/>
          <w:sz w:val="24"/>
          <w:szCs w:val="24"/>
          <w:lang w:eastAsia="zh-CN"/>
        </w:rPr>
        <w:t>four</w:t>
      </w:r>
      <w:r w:rsidR="000320E4" w:rsidRPr="003C680E">
        <w:rPr>
          <w:rFonts w:ascii="Book Antiqua" w:eastAsia="AppleMyungjo" w:hAnsi="Book Antiqua"/>
          <w:sz w:val="24"/>
          <w:szCs w:val="24"/>
        </w:rPr>
        <w:t xml:space="preserve"> weeks in GEMINI LTS improved clinical responses and </w:t>
      </w:r>
      <w:r w:rsidR="00C72584">
        <w:rPr>
          <w:rFonts w:ascii="Book Antiqua" w:eastAsia="AppleMyungjo" w:hAnsi="Book Antiqua"/>
          <w:sz w:val="24"/>
          <w:szCs w:val="24"/>
        </w:rPr>
        <w:t xml:space="preserve">remission rates from 19% and </w:t>
      </w:r>
      <w:r w:rsidR="00C72584">
        <w:rPr>
          <w:rFonts w:ascii="Book Antiqua" w:eastAsia="SimSun" w:hAnsi="Book Antiqua" w:hint="eastAsia"/>
          <w:sz w:val="24"/>
          <w:szCs w:val="24"/>
          <w:lang w:eastAsia="zh-CN"/>
        </w:rPr>
        <w:t>0.0</w:t>
      </w:r>
      <w:r w:rsidR="00C72584">
        <w:rPr>
          <w:rFonts w:ascii="Book Antiqua" w:eastAsia="AppleMyungjo" w:hAnsi="Book Antiqua"/>
          <w:sz w:val="24"/>
          <w:szCs w:val="24"/>
        </w:rPr>
        <w:t>6%</w:t>
      </w:r>
      <w:r w:rsidR="000320E4" w:rsidRPr="003C680E">
        <w:rPr>
          <w:rFonts w:ascii="Book Antiqua" w:eastAsia="AppleMyungjo" w:hAnsi="Book Antiqua"/>
          <w:sz w:val="24"/>
          <w:szCs w:val="24"/>
        </w:rPr>
        <w:t xml:space="preserve"> to 41% and 28%, after 52 w</w:t>
      </w:r>
      <w:r w:rsidR="00C72584">
        <w:rPr>
          <w:rFonts w:ascii="Book Antiqua" w:eastAsia="AppleMyungjo" w:hAnsi="Book Antiqua"/>
          <w:sz w:val="24"/>
          <w:szCs w:val="24"/>
        </w:rPr>
        <w:t>k</w:t>
      </w:r>
      <w:r w:rsidR="00502D72" w:rsidRPr="003C680E">
        <w:rPr>
          <w:rFonts w:ascii="Book Antiqua" w:eastAsia="AppleMyungjo" w:hAnsi="Book Antiqua"/>
          <w:sz w:val="24"/>
          <w:szCs w:val="24"/>
        </w:rPr>
        <w:t xml:space="preserve"> of GEMINI LTS</w:t>
      </w:r>
      <w:r w:rsidR="000320E4" w:rsidRPr="003C680E">
        <w:rPr>
          <w:rFonts w:ascii="Book Antiqua" w:eastAsia="AppleMyungjo" w:hAnsi="Book Antiqua"/>
          <w:sz w:val="24"/>
          <w:szCs w:val="24"/>
        </w:rPr>
        <w:t xml:space="preserve">, respectively. </w:t>
      </w:r>
      <w:r w:rsidRPr="003C680E">
        <w:rPr>
          <w:rFonts w:ascii="Book Antiqua" w:eastAsia="AppleMyungjo" w:hAnsi="Book Antiqua"/>
          <w:sz w:val="24"/>
          <w:szCs w:val="24"/>
        </w:rPr>
        <w:t xml:space="preserve">Similarly, among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 who had participated in the C13004, GEMINI </w:t>
      </w:r>
      <w:r w:rsidR="00954A99" w:rsidRPr="003C680E">
        <w:rPr>
          <w:rFonts w:ascii="Book Antiqua" w:eastAsia="AppleMyungjo" w:hAnsi="Book Antiqua"/>
          <w:sz w:val="24"/>
          <w:szCs w:val="24"/>
        </w:rPr>
        <w:t>2</w:t>
      </w:r>
      <w:r w:rsidRPr="003C680E">
        <w:rPr>
          <w:rFonts w:ascii="Book Antiqua" w:eastAsia="AppleMyungjo" w:hAnsi="Book Antiqua"/>
          <w:sz w:val="24"/>
          <w:szCs w:val="24"/>
        </w:rPr>
        <w:t xml:space="preserve">, or GEMINI </w:t>
      </w:r>
      <w:r w:rsidR="00954A99" w:rsidRPr="003C680E">
        <w:rPr>
          <w:rFonts w:ascii="Book Antiqua" w:eastAsia="AppleMyungjo" w:hAnsi="Book Antiqua"/>
          <w:sz w:val="24"/>
          <w:szCs w:val="24"/>
        </w:rPr>
        <w:t>3</w:t>
      </w:r>
      <w:r w:rsidRPr="003C680E">
        <w:rPr>
          <w:rFonts w:ascii="Book Antiqua" w:eastAsia="AppleMyungjo" w:hAnsi="Book Antiqua"/>
          <w:sz w:val="24"/>
          <w:szCs w:val="24"/>
        </w:rPr>
        <w:t xml:space="preserve"> trial, or were VDZ-naïve, those who showed a response to VDZ at week 6, when switched to an open-label study and monitored for 152 w</w:t>
      </w:r>
      <w:r w:rsidR="00C72584">
        <w:rPr>
          <w:rFonts w:ascii="Book Antiqua" w:eastAsia="AppleMyungjo" w:hAnsi="Book Antiqua"/>
          <w:sz w:val="24"/>
          <w:szCs w:val="24"/>
        </w:rPr>
        <w:t>k</w:t>
      </w:r>
      <w:r w:rsidRPr="003C680E">
        <w:rPr>
          <w:rFonts w:ascii="Book Antiqua" w:eastAsia="AppleMyungjo" w:hAnsi="Book Antiqua"/>
          <w:sz w:val="24"/>
          <w:szCs w:val="24"/>
        </w:rPr>
        <w:t xml:space="preserve"> while receiving VDZ every </w:t>
      </w:r>
      <w:r w:rsidR="00C72584">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showed remission rates a</w:t>
      </w:r>
      <w:r w:rsidR="00C47C87" w:rsidRPr="003C680E">
        <w:rPr>
          <w:rFonts w:ascii="Book Antiqua" w:eastAsia="AppleMyungjo" w:hAnsi="Book Antiqua"/>
          <w:sz w:val="24"/>
          <w:szCs w:val="24"/>
        </w:rPr>
        <w:t>fter</w:t>
      </w:r>
      <w:r w:rsidRPr="003C680E">
        <w:rPr>
          <w:rFonts w:ascii="Book Antiqua" w:eastAsia="AppleMyungjo" w:hAnsi="Book Antiqua"/>
          <w:sz w:val="24"/>
          <w:szCs w:val="24"/>
        </w:rPr>
        <w:t xml:space="preserve"> 104 and 152 </w:t>
      </w:r>
      <w:r w:rsidR="00C47C87" w:rsidRPr="003C680E">
        <w:rPr>
          <w:rFonts w:ascii="Book Antiqua" w:eastAsia="AppleMyungjo" w:hAnsi="Book Antiqua"/>
          <w:sz w:val="24"/>
          <w:szCs w:val="24"/>
        </w:rPr>
        <w:t>w</w:t>
      </w:r>
      <w:r w:rsidR="00C72584">
        <w:rPr>
          <w:rFonts w:ascii="Book Antiqua" w:eastAsia="AppleMyungjo" w:hAnsi="Book Antiqua"/>
          <w:sz w:val="24"/>
          <w:szCs w:val="24"/>
        </w:rPr>
        <w:t>k</w:t>
      </w:r>
      <w:r w:rsidR="00C47C87" w:rsidRPr="003C680E">
        <w:rPr>
          <w:rFonts w:ascii="Book Antiqua" w:eastAsia="AppleMyungjo" w:hAnsi="Book Antiqua"/>
          <w:sz w:val="24"/>
          <w:szCs w:val="24"/>
        </w:rPr>
        <w:t xml:space="preserve"> </w:t>
      </w:r>
      <w:r w:rsidRPr="003C680E">
        <w:rPr>
          <w:rFonts w:ascii="Book Antiqua" w:eastAsia="AppleMyungjo" w:hAnsi="Book Antiqua"/>
          <w:sz w:val="24"/>
          <w:szCs w:val="24"/>
        </w:rPr>
        <w:t>of 83% (100/120) and 89% (62/70), respectively</w:t>
      </w:r>
      <w:r w:rsidR="00E14B72" w:rsidRPr="003C680E">
        <w:rPr>
          <w:rFonts w:ascii="Book Antiqua" w:eastAsia="AppleMyungjo" w:hAnsi="Book Antiqua"/>
          <w:sz w:val="24"/>
          <w:szCs w:val="24"/>
        </w:rPr>
        <w:fldChar w:fldCharType="begin">
          <w:fldData xml:space="preserve">PEVuZE5vdGU+PENpdGU+PEF1dGhvcj5WZXJtZWlyZTwvQXV0aG9yPjxZZWFyPjIwMTc8L1llYXI+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WZXJtZWlyZTwvQXV0aG9yPjxZZWFyPjIwMTc8L1llYXI+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E14B72" w:rsidRPr="003C680E">
        <w:rPr>
          <w:rFonts w:ascii="Book Antiqua" w:eastAsia="AppleMyungjo" w:hAnsi="Book Antiqua"/>
          <w:sz w:val="24"/>
          <w:szCs w:val="24"/>
        </w:rPr>
      </w:r>
      <w:r w:rsidR="00E14B72"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31" w:tooltip="Vermeire, 2017 #32" w:history="1">
        <w:r w:rsidR="00453126" w:rsidRPr="003C680E">
          <w:rPr>
            <w:rFonts w:ascii="Book Antiqua" w:eastAsia="AppleMyungjo" w:hAnsi="Book Antiqua"/>
            <w:noProof/>
            <w:sz w:val="24"/>
            <w:szCs w:val="24"/>
            <w:vertAlign w:val="superscript"/>
          </w:rPr>
          <w:t>31</w:t>
        </w:r>
      </w:hyperlink>
      <w:r w:rsidR="004033CE" w:rsidRPr="003C680E">
        <w:rPr>
          <w:rFonts w:ascii="Book Antiqua" w:eastAsia="AppleMyungjo" w:hAnsi="Book Antiqua"/>
          <w:noProof/>
          <w:sz w:val="24"/>
          <w:szCs w:val="24"/>
          <w:vertAlign w:val="superscript"/>
        </w:rPr>
        <w:t>]</w:t>
      </w:r>
      <w:r w:rsidR="00E14B72"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w:t>
      </w:r>
      <w:r w:rsidR="00F65193" w:rsidRPr="003C680E">
        <w:rPr>
          <w:rFonts w:ascii="Book Antiqua" w:eastAsia="AppleMyungjo" w:hAnsi="Book Antiqua"/>
          <w:sz w:val="24"/>
          <w:szCs w:val="24"/>
        </w:rPr>
        <w:t xml:space="preserve">Among patients who dropped out of the VDZ maintenance treatment at </w:t>
      </w:r>
      <w:r w:rsidR="00C72584">
        <w:rPr>
          <w:rFonts w:ascii="Book Antiqua" w:eastAsia="SimSun" w:hAnsi="Book Antiqua" w:hint="eastAsia"/>
          <w:sz w:val="24"/>
          <w:szCs w:val="24"/>
          <w:lang w:eastAsia="zh-CN"/>
        </w:rPr>
        <w:t>eight</w:t>
      </w:r>
      <w:r w:rsidR="00C72584">
        <w:rPr>
          <w:rFonts w:ascii="Book Antiqua" w:eastAsia="AppleMyungjo" w:hAnsi="Book Antiqua"/>
          <w:sz w:val="24"/>
          <w:szCs w:val="24"/>
        </w:rPr>
        <w:t>-week intervals before 52 wk</w:t>
      </w:r>
      <w:r w:rsidR="00F65193" w:rsidRPr="003C680E">
        <w:rPr>
          <w:rFonts w:ascii="Book Antiqua" w:eastAsia="AppleMyungjo" w:hAnsi="Book Antiqua"/>
          <w:sz w:val="24"/>
          <w:szCs w:val="24"/>
        </w:rPr>
        <w:t xml:space="preserve"> in GEMINI 2 trial (</w:t>
      </w:r>
      <w:r w:rsidR="00F65193" w:rsidRPr="00C72584">
        <w:rPr>
          <w:rFonts w:ascii="Book Antiqua" w:eastAsia="AppleMyungjo" w:hAnsi="Book Antiqua"/>
          <w:i/>
          <w:sz w:val="24"/>
          <w:szCs w:val="24"/>
        </w:rPr>
        <w:t>n</w:t>
      </w:r>
      <w:r w:rsidR="00F65193" w:rsidRPr="003C680E">
        <w:rPr>
          <w:rFonts w:ascii="Book Antiqua" w:eastAsia="AppleMyungjo" w:hAnsi="Book Antiqua"/>
          <w:sz w:val="24"/>
          <w:szCs w:val="24"/>
        </w:rPr>
        <w:t xml:space="preserve"> = 57), increased dosing frequency to every </w:t>
      </w:r>
      <w:r w:rsidR="00C72584">
        <w:rPr>
          <w:rFonts w:ascii="Book Antiqua" w:eastAsia="SimSun" w:hAnsi="Book Antiqua" w:hint="eastAsia"/>
          <w:sz w:val="24"/>
          <w:szCs w:val="24"/>
          <w:lang w:eastAsia="zh-CN"/>
        </w:rPr>
        <w:t>four</w:t>
      </w:r>
      <w:r w:rsidR="00F65193" w:rsidRPr="003C680E">
        <w:rPr>
          <w:rFonts w:ascii="Book Antiqua" w:eastAsia="AppleMyungjo" w:hAnsi="Book Antiqua"/>
          <w:sz w:val="24"/>
          <w:szCs w:val="24"/>
        </w:rPr>
        <w:t xml:space="preserve"> weeks in GEMINI LTS improved clinical responses and remission rates from 39% and </w:t>
      </w:r>
      <w:r w:rsidR="00C72584">
        <w:rPr>
          <w:rFonts w:ascii="Book Antiqua" w:eastAsia="SimSun" w:hAnsi="Book Antiqua" w:hint="eastAsia"/>
          <w:sz w:val="24"/>
          <w:szCs w:val="24"/>
          <w:lang w:eastAsia="zh-CN"/>
        </w:rPr>
        <w:t>0.04</w:t>
      </w:r>
      <w:r w:rsidR="00F65193" w:rsidRPr="003C680E">
        <w:rPr>
          <w:rFonts w:ascii="Book Antiqua" w:eastAsia="AppleMyungjo" w:hAnsi="Book Antiqua"/>
          <w:sz w:val="24"/>
          <w:szCs w:val="24"/>
        </w:rPr>
        <w:t>% to 47% and 32%, after 52 w</w:t>
      </w:r>
      <w:r w:rsidR="00C72584">
        <w:rPr>
          <w:rFonts w:ascii="Book Antiqua" w:eastAsia="AppleMyungjo" w:hAnsi="Book Antiqua"/>
          <w:sz w:val="24"/>
          <w:szCs w:val="24"/>
        </w:rPr>
        <w:t>k</w:t>
      </w:r>
      <w:r w:rsidR="00502D72" w:rsidRPr="003C680E">
        <w:rPr>
          <w:rFonts w:ascii="Book Antiqua" w:eastAsia="AppleMyungjo" w:hAnsi="Book Antiqua"/>
          <w:sz w:val="24"/>
          <w:szCs w:val="24"/>
        </w:rPr>
        <w:t xml:space="preserve"> of GEMINI LTS</w:t>
      </w:r>
      <w:r w:rsidR="00F65193" w:rsidRPr="003C680E">
        <w:rPr>
          <w:rFonts w:ascii="Book Antiqua" w:eastAsia="AppleMyungjo" w:hAnsi="Book Antiqua"/>
          <w:sz w:val="24"/>
          <w:szCs w:val="24"/>
        </w:rPr>
        <w:t xml:space="preserve">, respectively. </w:t>
      </w:r>
      <w:r w:rsidRPr="003C680E">
        <w:rPr>
          <w:rFonts w:ascii="Book Antiqua" w:eastAsia="AppleMyungjo" w:hAnsi="Book Antiqua"/>
          <w:sz w:val="24"/>
          <w:szCs w:val="24"/>
        </w:rPr>
        <w:t xml:space="preserve">Therefore, for patients who show a response to VDZ every </w:t>
      </w:r>
      <w:r w:rsidR="00C72584">
        <w:rPr>
          <w:rFonts w:ascii="Book Antiqua" w:eastAsia="SimSun" w:hAnsi="Book Antiqua" w:hint="eastAsia"/>
          <w:sz w:val="24"/>
          <w:szCs w:val="24"/>
          <w:lang w:eastAsia="zh-CN"/>
        </w:rPr>
        <w:t>eight</w:t>
      </w:r>
      <w:r w:rsidRPr="003C680E">
        <w:rPr>
          <w:rFonts w:ascii="Book Antiqua" w:eastAsia="AppleMyungjo" w:hAnsi="Book Antiqua"/>
          <w:sz w:val="24"/>
          <w:szCs w:val="24"/>
        </w:rPr>
        <w:t xml:space="preserve"> weeks in the induction phase, but show LOR in the maintenance phase, increasing the dosing frequency to every 4 weeks could produce a response again.</w:t>
      </w:r>
    </w:p>
    <w:p w14:paraId="513CE8B7" w14:textId="50B8190E" w:rsidR="003B4C51" w:rsidRPr="003C680E" w:rsidRDefault="003B4C51" w:rsidP="00C72584">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To examine mucosal and histological healing when VDZ was administered, prospective surveillance colonoscopy was performed in patients registered for the GEMINI LTS trial</w:t>
      </w:r>
      <w:r w:rsidR="00E14B72" w:rsidRPr="003C680E">
        <w:rPr>
          <w:rFonts w:ascii="Book Antiqua" w:eastAsia="AppleMyungjo" w:hAnsi="Book Antiqua"/>
          <w:sz w:val="24"/>
          <w:szCs w:val="24"/>
        </w:rPr>
        <w:fldChar w:fldCharType="begin">
          <w:fldData xml:space="preserve">PEVuZE5vdGU+PENpdGU+PEF1dGhvcj5Ob21hbjwvQXV0aG9yPjxZZWFyPjIwMTc8L1llYXI+PFJl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Ob21hbjwvQXV0aG9yPjxZZWFyPjIwMTc8L1llYXI+PFJl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E14B72" w:rsidRPr="003C680E">
        <w:rPr>
          <w:rFonts w:ascii="Book Antiqua" w:eastAsia="AppleMyungjo" w:hAnsi="Book Antiqua"/>
          <w:sz w:val="24"/>
          <w:szCs w:val="24"/>
        </w:rPr>
      </w:r>
      <w:r w:rsidR="00E14B72"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32" w:tooltip="Noman, 2017 #33" w:history="1">
        <w:r w:rsidR="00453126" w:rsidRPr="003C680E">
          <w:rPr>
            <w:rFonts w:ascii="Book Antiqua" w:eastAsia="AppleMyungjo" w:hAnsi="Book Antiqua"/>
            <w:noProof/>
            <w:sz w:val="24"/>
            <w:szCs w:val="24"/>
            <w:vertAlign w:val="superscript"/>
          </w:rPr>
          <w:t>32</w:t>
        </w:r>
      </w:hyperlink>
      <w:r w:rsidR="004033CE" w:rsidRPr="003C680E">
        <w:rPr>
          <w:rFonts w:ascii="Book Antiqua" w:eastAsia="AppleMyungjo" w:hAnsi="Book Antiqua"/>
          <w:noProof/>
          <w:sz w:val="24"/>
          <w:szCs w:val="24"/>
          <w:vertAlign w:val="superscript"/>
        </w:rPr>
        <w:t>]</w:t>
      </w:r>
      <w:r w:rsidR="00E14B72" w:rsidRPr="003C680E">
        <w:rPr>
          <w:rFonts w:ascii="Book Antiqua" w:eastAsia="AppleMyungjo" w:hAnsi="Book Antiqua"/>
          <w:sz w:val="24"/>
          <w:szCs w:val="24"/>
        </w:rPr>
        <w:fldChar w:fldCharType="end"/>
      </w:r>
      <w:r w:rsidRPr="003C680E">
        <w:rPr>
          <w:rFonts w:ascii="Book Antiqua" w:eastAsia="AppleMyungjo" w:hAnsi="Book Antiqua"/>
          <w:sz w:val="24"/>
          <w:szCs w:val="24"/>
        </w:rPr>
        <w:t>. The follow-up period was over 1 year (1.1</w:t>
      </w:r>
      <w:r w:rsidR="00C72584">
        <w:rPr>
          <w:rFonts w:ascii="Book Antiqua" w:eastAsia="SimSun" w:hAnsi="Book Antiqua" w:hint="eastAsia"/>
          <w:sz w:val="24"/>
          <w:szCs w:val="24"/>
          <w:lang w:eastAsia="zh-CN"/>
        </w:rPr>
        <w:t>-</w:t>
      </w:r>
      <w:r w:rsidRPr="003C680E">
        <w:rPr>
          <w:rFonts w:ascii="Book Antiqua" w:eastAsia="AppleMyungjo" w:hAnsi="Book Antiqua"/>
          <w:sz w:val="24"/>
          <w:szCs w:val="24"/>
        </w:rPr>
        <w:t>6.1 years, me</w:t>
      </w:r>
      <w:r w:rsidR="00FA4974" w:rsidRPr="003C680E">
        <w:rPr>
          <w:rFonts w:ascii="Book Antiqua" w:eastAsia="AppleMyungjo" w:hAnsi="Book Antiqua"/>
          <w:sz w:val="24"/>
          <w:szCs w:val="24"/>
        </w:rPr>
        <w:t>di</w:t>
      </w:r>
      <w:r w:rsidRPr="003C680E">
        <w:rPr>
          <w:rFonts w:ascii="Book Antiqua" w:eastAsia="AppleMyungjo" w:hAnsi="Book Antiqua"/>
          <w:sz w:val="24"/>
          <w:szCs w:val="24"/>
        </w:rPr>
        <w:t xml:space="preserve">an 3.2 years), the rate of mucosal healing with a Mayo score of 1 or less was 50% (17/34) for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and 29% (7/24) for ulcer-free mucosal healing in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 Histological healing </w:t>
      </w:r>
      <w:r w:rsidR="00130C1D" w:rsidRPr="003C680E">
        <w:rPr>
          <w:rFonts w:ascii="Book Antiqua" w:eastAsia="AppleMyungjo" w:hAnsi="Book Antiqua"/>
          <w:sz w:val="24"/>
          <w:szCs w:val="24"/>
        </w:rPr>
        <w:t xml:space="preserve">with mucosal healing </w:t>
      </w:r>
      <w:r w:rsidRPr="003C680E">
        <w:rPr>
          <w:rFonts w:ascii="Book Antiqua" w:eastAsia="AppleMyungjo" w:hAnsi="Book Antiqua"/>
          <w:sz w:val="24"/>
          <w:szCs w:val="24"/>
        </w:rPr>
        <w:t xml:space="preserve">in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and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 was 32% (11</w:t>
      </w:r>
      <w:r w:rsidR="00E01F2C" w:rsidRPr="003C680E">
        <w:rPr>
          <w:rFonts w:ascii="Book Antiqua" w:eastAsia="AppleMyungjo" w:hAnsi="Book Antiqua"/>
          <w:sz w:val="24"/>
          <w:szCs w:val="24"/>
        </w:rPr>
        <w:t>/</w:t>
      </w:r>
      <w:r w:rsidRPr="003C680E">
        <w:rPr>
          <w:rFonts w:ascii="Book Antiqua" w:eastAsia="AppleMyungjo" w:hAnsi="Book Antiqua"/>
          <w:sz w:val="24"/>
          <w:szCs w:val="24"/>
        </w:rPr>
        <w:t>34) and 2</w:t>
      </w:r>
      <w:r w:rsidR="00E01F2C" w:rsidRPr="003C680E">
        <w:rPr>
          <w:rFonts w:ascii="Book Antiqua" w:eastAsia="AppleMyungjo" w:hAnsi="Book Antiqua"/>
          <w:sz w:val="24"/>
          <w:szCs w:val="24"/>
        </w:rPr>
        <w:t>1</w:t>
      </w:r>
      <w:r w:rsidRPr="003C680E">
        <w:rPr>
          <w:rFonts w:ascii="Book Antiqua" w:eastAsia="AppleMyungjo" w:hAnsi="Book Antiqua"/>
          <w:sz w:val="24"/>
          <w:szCs w:val="24"/>
        </w:rPr>
        <w:t>% (5/24), respectively.</w:t>
      </w:r>
    </w:p>
    <w:bookmarkEnd w:id="25"/>
    <w:p w14:paraId="4D36258D" w14:textId="7F3346DA" w:rsidR="003B4C51" w:rsidRPr="003C680E" w:rsidRDefault="008F6B08" w:rsidP="00C72584">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The VERSIFY study </w:t>
      </w:r>
      <w:r w:rsidR="003B4C51" w:rsidRPr="003C680E">
        <w:rPr>
          <w:rFonts w:ascii="Book Antiqua" w:eastAsia="AppleMyungjo" w:hAnsi="Book Antiqua"/>
          <w:sz w:val="24"/>
          <w:szCs w:val="24"/>
        </w:rPr>
        <w:t xml:space="preserve">was examined </w:t>
      </w:r>
      <w:r w:rsidRPr="003C680E">
        <w:rPr>
          <w:rFonts w:ascii="Book Antiqua" w:eastAsia="AppleMyungjo" w:hAnsi="Book Antiqua"/>
          <w:sz w:val="24"/>
          <w:szCs w:val="24"/>
        </w:rPr>
        <w:t xml:space="preserve">endoscopic </w:t>
      </w:r>
      <w:r w:rsidR="00A03D7E" w:rsidRPr="003C680E">
        <w:rPr>
          <w:rFonts w:ascii="Book Antiqua" w:eastAsia="AppleMyungjo" w:hAnsi="Book Antiqua"/>
          <w:sz w:val="24"/>
          <w:szCs w:val="24"/>
        </w:rPr>
        <w:t xml:space="preserve">mucosal </w:t>
      </w:r>
      <w:r w:rsidRPr="003C680E">
        <w:rPr>
          <w:rFonts w:ascii="Book Antiqua" w:eastAsia="AppleMyungjo" w:hAnsi="Book Antiqua"/>
          <w:sz w:val="24"/>
          <w:szCs w:val="24"/>
        </w:rPr>
        <w:t xml:space="preserve">healing </w:t>
      </w:r>
      <w:r w:rsidR="003B4C51" w:rsidRPr="003C680E">
        <w:rPr>
          <w:rFonts w:ascii="Book Antiqua" w:eastAsia="AppleMyungjo" w:hAnsi="Book Antiqua"/>
          <w:sz w:val="24"/>
          <w:szCs w:val="24"/>
        </w:rPr>
        <w:t xml:space="preserve">at week 26 after VDZ treatment in 101 moderate-to-severe </w:t>
      </w:r>
      <w:r w:rsidR="000635D2" w:rsidRPr="003C680E">
        <w:rPr>
          <w:rFonts w:ascii="Book Antiqua" w:eastAsia="AppleMyungjo" w:hAnsi="Book Antiqua"/>
          <w:sz w:val="24"/>
          <w:szCs w:val="24"/>
        </w:rPr>
        <w:t>CD</w:t>
      </w:r>
      <w:r w:rsidR="003B4C51" w:rsidRPr="003C680E">
        <w:rPr>
          <w:rFonts w:ascii="Book Antiqua" w:eastAsia="AppleMyungjo" w:hAnsi="Book Antiqua"/>
          <w:sz w:val="24"/>
          <w:szCs w:val="24"/>
        </w:rPr>
        <w:t xml:space="preserve"> patients who had previously</w:t>
      </w:r>
      <w:r w:rsidR="00B61E73" w:rsidRPr="003C680E">
        <w:rPr>
          <w:rFonts w:ascii="Book Antiqua" w:eastAsia="AppleMyungjo" w:hAnsi="Book Antiqua"/>
          <w:sz w:val="24"/>
          <w:szCs w:val="24"/>
        </w:rPr>
        <w:t xml:space="preserve"> experienced failure with </w:t>
      </w:r>
      <w:r w:rsidR="00ED078C" w:rsidRPr="003C680E">
        <w:rPr>
          <w:rFonts w:ascii="Book Antiqua" w:eastAsia="AppleMyungjo" w:hAnsi="Book Antiqua"/>
          <w:sz w:val="24"/>
          <w:szCs w:val="24"/>
        </w:rPr>
        <w:t>cortico</w:t>
      </w:r>
      <w:r w:rsidR="003B4C51" w:rsidRPr="003C680E">
        <w:rPr>
          <w:rFonts w:ascii="Book Antiqua" w:eastAsia="AppleMyungjo" w:hAnsi="Book Antiqua"/>
          <w:sz w:val="24"/>
          <w:szCs w:val="24"/>
        </w:rPr>
        <w:t>steroid</w:t>
      </w:r>
      <w:r w:rsidR="00AE1A90" w:rsidRPr="003C680E">
        <w:rPr>
          <w:rFonts w:ascii="Book Antiqua" w:eastAsia="AppleMyungjo" w:hAnsi="Book Antiqua"/>
          <w:sz w:val="24"/>
          <w:szCs w:val="24"/>
        </w:rPr>
        <w:t>s</w:t>
      </w:r>
      <w:r w:rsidR="003B4C51" w:rsidRPr="003C680E">
        <w:rPr>
          <w:rFonts w:ascii="Book Antiqua" w:eastAsia="AppleMyungjo" w:hAnsi="Book Antiqua"/>
          <w:sz w:val="24"/>
          <w:szCs w:val="24"/>
        </w:rPr>
        <w:t xml:space="preserve">, </w:t>
      </w:r>
      <w:r w:rsidR="00821F00" w:rsidRPr="003C680E">
        <w:rPr>
          <w:rFonts w:ascii="Book Antiqua" w:eastAsia="AppleMyungjo" w:hAnsi="Book Antiqua"/>
          <w:sz w:val="24"/>
          <w:szCs w:val="24"/>
        </w:rPr>
        <w:t>immunomodulator</w:t>
      </w:r>
      <w:r w:rsidR="00ED078C" w:rsidRPr="003C680E">
        <w:rPr>
          <w:rFonts w:ascii="Book Antiqua" w:eastAsia="AppleMyungjo" w:hAnsi="Book Antiqua"/>
          <w:sz w:val="24"/>
          <w:szCs w:val="24"/>
        </w:rPr>
        <w:t>s</w:t>
      </w:r>
      <w:r w:rsidR="003B4C51" w:rsidRPr="003C680E">
        <w:rPr>
          <w:rFonts w:ascii="Book Antiqua" w:eastAsia="AppleMyungjo" w:hAnsi="Book Antiqua"/>
          <w:sz w:val="24"/>
          <w:szCs w:val="24"/>
        </w:rPr>
        <w:t xml:space="preserve">, and/or anti-TNF </w:t>
      </w:r>
      <w:r w:rsidR="00511628" w:rsidRPr="003C680E">
        <w:rPr>
          <w:rFonts w:ascii="Book Antiqua" w:eastAsia="AppleMyungjo" w:hAnsi="Book Antiqua"/>
          <w:sz w:val="24"/>
          <w:szCs w:val="24"/>
        </w:rPr>
        <w:t>agents</w:t>
      </w:r>
      <w:r w:rsidR="003B4C51" w:rsidRPr="003C680E">
        <w:rPr>
          <w:rFonts w:ascii="Book Antiqua" w:eastAsia="AppleMyungjo" w:hAnsi="Book Antiqua"/>
          <w:sz w:val="24"/>
          <w:szCs w:val="24"/>
        </w:rPr>
        <w:t xml:space="preserve">. The endoscopic remission rate </w:t>
      </w:r>
      <w:r w:rsidR="00C72584">
        <w:rPr>
          <w:rFonts w:ascii="Book Antiqua" w:eastAsia="SimSun" w:hAnsi="Book Antiqua" w:hint="eastAsia"/>
          <w:sz w:val="24"/>
          <w:szCs w:val="24"/>
          <w:lang w:eastAsia="zh-CN"/>
        </w:rPr>
        <w:t>[</w:t>
      </w:r>
      <w:r w:rsidR="003B4C51" w:rsidRPr="003C680E">
        <w:rPr>
          <w:rFonts w:ascii="Book Antiqua" w:eastAsia="AppleMyungjo" w:hAnsi="Book Antiqua"/>
          <w:sz w:val="24"/>
          <w:szCs w:val="24"/>
        </w:rPr>
        <w:t xml:space="preserve">simple endoscopic score for </w:t>
      </w:r>
      <w:r w:rsidR="000635D2" w:rsidRPr="003C680E">
        <w:rPr>
          <w:rFonts w:ascii="Book Antiqua" w:eastAsia="AppleMyungjo" w:hAnsi="Book Antiqua"/>
          <w:sz w:val="24"/>
          <w:szCs w:val="24"/>
        </w:rPr>
        <w:t>CD</w:t>
      </w:r>
      <w:r w:rsidR="003B4C51" w:rsidRPr="003C680E">
        <w:rPr>
          <w:rFonts w:ascii="Book Antiqua" w:eastAsia="AppleMyungjo" w:hAnsi="Book Antiqua"/>
          <w:sz w:val="24"/>
          <w:szCs w:val="24"/>
        </w:rPr>
        <w:t xml:space="preserve"> </w:t>
      </w:r>
      <w:r w:rsidR="00C72584">
        <w:rPr>
          <w:rFonts w:ascii="Book Antiqua" w:eastAsia="SimSun" w:hAnsi="Book Antiqua" w:hint="eastAsia"/>
          <w:sz w:val="24"/>
          <w:szCs w:val="24"/>
          <w:lang w:eastAsia="zh-CN"/>
        </w:rPr>
        <w:t>(</w:t>
      </w:r>
      <w:r w:rsidR="003B4C51" w:rsidRPr="003C680E">
        <w:rPr>
          <w:rFonts w:ascii="Book Antiqua" w:eastAsia="AppleMyungjo" w:hAnsi="Book Antiqua"/>
          <w:sz w:val="24"/>
          <w:szCs w:val="24"/>
        </w:rPr>
        <w:t>SES-CD</w:t>
      </w:r>
      <w:r w:rsidR="00C72584">
        <w:rPr>
          <w:rFonts w:ascii="Book Antiqua" w:eastAsia="SimSun" w:hAnsi="Book Antiqua" w:hint="eastAsia"/>
          <w:sz w:val="24"/>
          <w:szCs w:val="24"/>
          <w:lang w:eastAsia="zh-CN"/>
        </w:rPr>
        <w:t>)</w:t>
      </w:r>
      <w:r w:rsidR="003B4C51" w:rsidRPr="003C680E">
        <w:rPr>
          <w:rFonts w:ascii="Book Antiqua" w:eastAsia="AppleMyungjo" w:hAnsi="Book Antiqua"/>
          <w:sz w:val="24"/>
          <w:szCs w:val="24"/>
        </w:rPr>
        <w:t xml:space="preserve"> ≤ 4</w:t>
      </w:r>
      <w:r w:rsidR="00C72584">
        <w:rPr>
          <w:rFonts w:ascii="Book Antiqua" w:eastAsia="SimSun" w:hAnsi="Book Antiqua" w:hint="eastAsia"/>
          <w:sz w:val="24"/>
          <w:szCs w:val="24"/>
          <w:lang w:eastAsia="zh-CN"/>
        </w:rPr>
        <w:t>]</w:t>
      </w:r>
      <w:r w:rsidR="003B4C51" w:rsidRPr="003C680E">
        <w:rPr>
          <w:rFonts w:ascii="Book Antiqua" w:eastAsia="AppleMyungjo" w:hAnsi="Book Antiqua"/>
          <w:sz w:val="24"/>
          <w:szCs w:val="24"/>
        </w:rPr>
        <w:t xml:space="preserve"> </w:t>
      </w:r>
      <w:r w:rsidR="003B4C51" w:rsidRPr="003C680E">
        <w:rPr>
          <w:rFonts w:ascii="Book Antiqua" w:eastAsia="AppleMyungjo" w:hAnsi="Book Antiqua"/>
          <w:sz w:val="24"/>
          <w:szCs w:val="24"/>
        </w:rPr>
        <w:lastRenderedPageBreak/>
        <w:t xml:space="preserve">was 12% overall, 20% for patients who </w:t>
      </w:r>
      <w:r w:rsidR="00B61E73" w:rsidRPr="003C680E">
        <w:rPr>
          <w:rFonts w:ascii="Book Antiqua" w:eastAsia="AppleMyungjo" w:hAnsi="Book Antiqua"/>
          <w:sz w:val="24"/>
          <w:szCs w:val="24"/>
        </w:rPr>
        <w:t xml:space="preserve">were naïve to </w:t>
      </w:r>
      <w:r w:rsidR="003B4C51" w:rsidRPr="003C680E">
        <w:rPr>
          <w:rFonts w:ascii="Book Antiqua" w:eastAsia="AppleMyungjo" w:hAnsi="Book Antiqua"/>
          <w:sz w:val="24"/>
          <w:szCs w:val="24"/>
        </w:rPr>
        <w:t>anti-TNF therapy (</w:t>
      </w:r>
      <w:r w:rsidR="003B4C51" w:rsidRPr="00C72584">
        <w:rPr>
          <w:rFonts w:ascii="Book Antiqua" w:eastAsia="AppleMyungjo" w:hAnsi="Book Antiqua"/>
          <w:i/>
          <w:sz w:val="24"/>
          <w:szCs w:val="24"/>
        </w:rPr>
        <w:t>n</w:t>
      </w:r>
      <w:r w:rsidR="003B4C51" w:rsidRPr="003C680E">
        <w:rPr>
          <w:rFonts w:ascii="Book Antiqua" w:eastAsia="AppleMyungjo" w:hAnsi="Book Antiqua"/>
          <w:sz w:val="24"/>
          <w:szCs w:val="24"/>
        </w:rPr>
        <w:t xml:space="preserve"> = 46), and 6% for patients who had previously experienced anti-TNF therapy</w:t>
      </w:r>
      <w:r w:rsidR="00511628" w:rsidRPr="003C680E">
        <w:rPr>
          <w:rFonts w:ascii="Book Antiqua" w:eastAsia="AppleMyungjo" w:hAnsi="Book Antiqua"/>
          <w:sz w:val="24"/>
          <w:szCs w:val="24"/>
        </w:rPr>
        <w:t xml:space="preserve"> failure</w:t>
      </w:r>
      <w:r w:rsidR="003B4C51" w:rsidRPr="003C680E">
        <w:rPr>
          <w:rFonts w:ascii="Book Antiqua" w:eastAsia="AppleMyungjo" w:hAnsi="Book Antiqua"/>
          <w:sz w:val="24"/>
          <w:szCs w:val="24"/>
        </w:rPr>
        <w:t xml:space="preserve"> (</w:t>
      </w:r>
      <w:r w:rsidR="003B4C51" w:rsidRPr="00C72584">
        <w:rPr>
          <w:rFonts w:ascii="Book Antiqua" w:eastAsia="AppleMyungjo" w:hAnsi="Book Antiqua"/>
          <w:i/>
          <w:sz w:val="24"/>
          <w:szCs w:val="24"/>
        </w:rPr>
        <w:t>n</w:t>
      </w:r>
      <w:r w:rsidR="003B4C51" w:rsidRPr="003C680E">
        <w:rPr>
          <w:rFonts w:ascii="Book Antiqua" w:eastAsia="AppleMyungjo" w:hAnsi="Book Antiqua"/>
          <w:sz w:val="24"/>
          <w:szCs w:val="24"/>
        </w:rPr>
        <w:t xml:space="preserve"> = 55)</w:t>
      </w:r>
      <w:r w:rsidR="003571BB" w:rsidRPr="003C680E">
        <w:rPr>
          <w:rFonts w:ascii="Book Antiqua" w:eastAsia="AppleMyungjo" w:hAnsi="Book Antiqua"/>
          <w:sz w:val="24"/>
          <w:szCs w:val="24"/>
        </w:rPr>
        <w:fldChar w:fldCharType="begin"/>
      </w:r>
      <w:r w:rsidR="00453126" w:rsidRPr="003C680E">
        <w:rPr>
          <w:rFonts w:ascii="Book Antiqua" w:eastAsia="AppleMyungjo" w:hAnsi="Book Antiqua"/>
          <w:sz w:val="24"/>
          <w:szCs w:val="24"/>
        </w:rPr>
        <w:instrText xml:space="preserve"> ADDIN EN.CITE &lt;EndNote&gt;&lt;Cite&gt;&lt;Author&gt;S&lt;/Author&gt;&lt;Year&gt;2018&lt;/Year&gt;&lt;RecNum&gt;56&lt;/RecNum&gt;&lt;DisplayText&gt;&lt;style face="superscript"&gt;[33]&lt;/style&gt;&lt;/DisplayText&gt;&lt;record&gt;&lt;rec-number&gt;56&lt;/rec-number&gt;&lt;foreign-keys&gt;&lt;key app="EN" db-id="vpz9fxs9mdd5rteexf3vtds12ea2saxrww95"&gt;56&lt;/key&gt;&lt;/foreign-keys&gt;&lt;ref-type name="Journal Article"&gt;17&lt;/ref-type&gt;&lt;contributors&gt;&lt;authors&gt;&lt;author&gt;Danese, S.&lt;/author&gt;&lt;author&gt;Feagan, B.&lt;/author&gt;&lt;author&gt;Sandborn, W. J.&lt;/author&gt;&lt;author&gt;Colombel, J.-F. &lt;/author&gt;&lt;author&gt;Vermeire, S.&lt;/author&gt;&lt;author&gt;Jones, S.&lt;/author&gt;&lt;author&gt;Brennan, K.&lt;/author&gt;&lt;author&gt;Bornstein, J.&lt;/author&gt;&lt;/authors&gt;&lt;/contributors&gt;&lt;titles&gt;&lt;title&gt;&lt;style face="normal" font="default" size="100%"&gt;OP023 A phase 3b open-label multicentre study (VERSIFY) of the efficacy of vedolizumab on endoscopic healing in moderately to severely active Crohn&lt;/style&gt;&lt;style face="normal" font="default" charset="129" size="100%"&gt;’s disease (CD)&lt;/style&gt;&lt;/title&gt;&lt;secondary-title&gt;J Crohns Colitis &lt;/secondary-title&gt;&lt;/titles&gt;&lt;periodical&gt;&lt;full-title&gt;J Crohns Colitis&lt;/full-title&gt;&lt;abbr-1&gt;Journal of Crohn&amp;apos;s &amp;amp; colitis&lt;/abbr-1&gt;&lt;/periodical&gt;&lt;pages&gt;&lt;style face="normal" font="default" size="100%"&gt;S16&lt;/style&gt;&lt;style face="normal" font="default" charset="136" size="100%"&gt;–17&lt;/style&gt;&lt;/pages&gt;&lt;volume&gt;12&lt;/volume&gt;&lt;number&gt;Suppl.1&lt;/number&gt;&lt;dates&gt;&lt;year&gt;2018&lt;/year&gt;&lt;/dates&gt;&lt;urls&gt;&lt;/urls&gt;&lt;electronic-resource-num&gt;10.1093/ecco-jcc/jjx180.022&lt;/electronic-resource-num&gt;&lt;/record&gt;&lt;/Cite&gt;&lt;/EndNote&gt;</w:instrText>
      </w:r>
      <w:r w:rsidR="003571BB"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33" w:tooltip="Danese, 2018 #56" w:history="1">
        <w:r w:rsidR="00453126" w:rsidRPr="003C680E">
          <w:rPr>
            <w:rFonts w:ascii="Book Antiqua" w:eastAsia="AppleMyungjo" w:hAnsi="Book Antiqua"/>
            <w:noProof/>
            <w:sz w:val="24"/>
            <w:szCs w:val="24"/>
            <w:vertAlign w:val="superscript"/>
          </w:rPr>
          <w:t>33</w:t>
        </w:r>
      </w:hyperlink>
      <w:r w:rsidR="004033CE" w:rsidRPr="003C680E">
        <w:rPr>
          <w:rFonts w:ascii="Book Antiqua" w:eastAsia="AppleMyungjo" w:hAnsi="Book Antiqua"/>
          <w:noProof/>
          <w:sz w:val="24"/>
          <w:szCs w:val="24"/>
          <w:vertAlign w:val="superscript"/>
        </w:rPr>
        <w:t>]</w:t>
      </w:r>
      <w:r w:rsidR="003571BB" w:rsidRPr="003C680E">
        <w:rPr>
          <w:rFonts w:ascii="Book Antiqua" w:eastAsia="AppleMyungjo" w:hAnsi="Book Antiqua"/>
          <w:sz w:val="24"/>
          <w:szCs w:val="24"/>
        </w:rPr>
        <w:fldChar w:fldCharType="end"/>
      </w:r>
      <w:r w:rsidR="003B4C51" w:rsidRPr="003C680E">
        <w:rPr>
          <w:rFonts w:ascii="Book Antiqua" w:eastAsia="AppleMyungjo" w:hAnsi="Book Antiqua"/>
          <w:sz w:val="24"/>
          <w:szCs w:val="24"/>
        </w:rPr>
        <w:t xml:space="preserve">. The endoscopic response rate (SES-CD decrease of at least 50%) and complete </w:t>
      </w:r>
      <w:r w:rsidR="00511628" w:rsidRPr="003C680E">
        <w:rPr>
          <w:rFonts w:ascii="Book Antiqua" w:eastAsia="AppleMyungjo" w:hAnsi="Book Antiqua"/>
          <w:sz w:val="24"/>
          <w:szCs w:val="24"/>
        </w:rPr>
        <w:t>endoscopic</w:t>
      </w:r>
      <w:r w:rsidR="003B4C51" w:rsidRPr="003C680E">
        <w:rPr>
          <w:rFonts w:ascii="Book Antiqua" w:eastAsia="AppleMyungjo" w:hAnsi="Book Antiqua"/>
          <w:sz w:val="24"/>
          <w:szCs w:val="24"/>
        </w:rPr>
        <w:t xml:space="preserve"> healing (no ulceration</w:t>
      </w:r>
      <w:r w:rsidR="00511628" w:rsidRPr="003C680E">
        <w:rPr>
          <w:rFonts w:ascii="Book Antiqua" w:eastAsia="AppleMyungjo" w:hAnsi="Book Antiqua"/>
          <w:sz w:val="24"/>
          <w:szCs w:val="24"/>
        </w:rPr>
        <w:t>s</w:t>
      </w:r>
      <w:r w:rsidR="003B4C51" w:rsidRPr="003C680E">
        <w:rPr>
          <w:rFonts w:ascii="Book Antiqua" w:eastAsia="AppleMyungjo" w:hAnsi="Book Antiqua"/>
          <w:sz w:val="24"/>
          <w:szCs w:val="24"/>
        </w:rPr>
        <w:t xml:space="preserve">) were, respectively, 25% and 15% overall, 28% and 24% for patients who </w:t>
      </w:r>
      <w:r w:rsidR="00B61E73" w:rsidRPr="003C680E">
        <w:rPr>
          <w:rFonts w:ascii="Book Antiqua" w:eastAsia="AppleMyungjo" w:hAnsi="Book Antiqua"/>
          <w:sz w:val="24"/>
          <w:szCs w:val="24"/>
        </w:rPr>
        <w:t>were naïve to</w:t>
      </w:r>
      <w:r w:rsidR="003B4C51" w:rsidRPr="003C680E">
        <w:rPr>
          <w:rFonts w:ascii="Book Antiqua" w:eastAsia="AppleMyungjo" w:hAnsi="Book Antiqua"/>
          <w:sz w:val="24"/>
          <w:szCs w:val="24"/>
        </w:rPr>
        <w:t xml:space="preserve"> anti-TNF therapy, and 22% and 7% for patients who had </w:t>
      </w:r>
      <w:r w:rsidR="00B61E73" w:rsidRPr="003C680E">
        <w:rPr>
          <w:rFonts w:ascii="Book Antiqua" w:eastAsia="AppleMyungjo" w:hAnsi="Book Antiqua"/>
          <w:sz w:val="24"/>
          <w:szCs w:val="24"/>
        </w:rPr>
        <w:t xml:space="preserve">failed at </w:t>
      </w:r>
      <w:r w:rsidR="003B4C51" w:rsidRPr="003C680E">
        <w:rPr>
          <w:rFonts w:ascii="Book Antiqua" w:eastAsia="AppleMyungjo" w:hAnsi="Book Antiqua"/>
          <w:sz w:val="24"/>
          <w:szCs w:val="24"/>
        </w:rPr>
        <w:t xml:space="preserve">anti-TNF therapy. Thus, VDZ is effective at inducing endoscopic remission and </w:t>
      </w:r>
      <w:r w:rsidR="00511628" w:rsidRPr="003C680E">
        <w:rPr>
          <w:rFonts w:ascii="Book Antiqua" w:eastAsia="AppleMyungjo" w:hAnsi="Book Antiqua"/>
          <w:sz w:val="24"/>
          <w:szCs w:val="24"/>
        </w:rPr>
        <w:t>healing</w:t>
      </w:r>
      <w:r w:rsidR="003B4C51" w:rsidRPr="003C680E">
        <w:rPr>
          <w:rFonts w:ascii="Book Antiqua" w:eastAsia="AppleMyungjo" w:hAnsi="Book Antiqua"/>
          <w:sz w:val="24"/>
          <w:szCs w:val="24"/>
        </w:rPr>
        <w:t xml:space="preserve"> in refractory </w:t>
      </w:r>
      <w:r w:rsidR="000635D2" w:rsidRPr="003C680E">
        <w:rPr>
          <w:rFonts w:ascii="Book Antiqua" w:eastAsia="AppleMyungjo" w:hAnsi="Book Antiqua"/>
          <w:sz w:val="24"/>
          <w:szCs w:val="24"/>
        </w:rPr>
        <w:t>CD</w:t>
      </w:r>
      <w:r w:rsidR="003B4C51" w:rsidRPr="003C680E">
        <w:rPr>
          <w:rFonts w:ascii="Book Antiqua" w:eastAsia="AppleMyungjo" w:hAnsi="Book Antiqua"/>
          <w:sz w:val="24"/>
          <w:szCs w:val="24"/>
        </w:rPr>
        <w:t xml:space="preserve"> patients, and the rates of endoscopic remission and </w:t>
      </w:r>
      <w:r w:rsidR="00511628" w:rsidRPr="003C680E">
        <w:rPr>
          <w:rFonts w:ascii="Book Antiqua" w:eastAsia="AppleMyungjo" w:hAnsi="Book Antiqua"/>
          <w:sz w:val="24"/>
          <w:szCs w:val="24"/>
        </w:rPr>
        <w:t>healing</w:t>
      </w:r>
      <w:r w:rsidR="003B4C51" w:rsidRPr="003C680E">
        <w:rPr>
          <w:rFonts w:ascii="Book Antiqua" w:eastAsia="AppleMyungjo" w:hAnsi="Book Antiqua"/>
          <w:sz w:val="24"/>
          <w:szCs w:val="24"/>
        </w:rPr>
        <w:t xml:space="preserve"> are higher in anti-TNF-naïve patients than in those who have experienced anti-TNF therapy failure.</w:t>
      </w:r>
    </w:p>
    <w:p w14:paraId="361471E2" w14:textId="2D3C5C3A" w:rsidR="003B4C51" w:rsidRPr="003C680E" w:rsidRDefault="003B4C51" w:rsidP="00C72584">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The US VICTORY Consortium provides data relating to VDZ </w:t>
      </w:r>
      <w:r w:rsidR="0090395C" w:rsidRPr="003C680E">
        <w:rPr>
          <w:rFonts w:ascii="Book Antiqua" w:eastAsia="AppleMyungjo" w:hAnsi="Book Antiqua"/>
          <w:sz w:val="24"/>
          <w:szCs w:val="24"/>
        </w:rPr>
        <w:t>from</w:t>
      </w:r>
      <w:r w:rsidRPr="003C680E">
        <w:rPr>
          <w:rFonts w:ascii="Book Antiqua" w:eastAsia="AppleMyungjo" w:hAnsi="Book Antiqua"/>
          <w:sz w:val="24"/>
          <w:szCs w:val="24"/>
        </w:rPr>
        <w:t xml:space="preserve"> real-</w:t>
      </w:r>
      <w:r w:rsidR="0090395C" w:rsidRPr="003C680E">
        <w:rPr>
          <w:rFonts w:ascii="Book Antiqua" w:eastAsia="AppleMyungjo" w:hAnsi="Book Antiqua"/>
          <w:sz w:val="24"/>
          <w:szCs w:val="24"/>
        </w:rPr>
        <w:t>world</w:t>
      </w:r>
      <w:r w:rsidRPr="003C680E">
        <w:rPr>
          <w:rFonts w:ascii="Book Antiqua" w:eastAsia="AppleMyungjo" w:hAnsi="Book Antiqua"/>
          <w:sz w:val="24"/>
          <w:szCs w:val="24"/>
        </w:rPr>
        <w:t xml:space="preserve"> </w:t>
      </w:r>
      <w:r w:rsidR="0090395C" w:rsidRPr="003C680E">
        <w:rPr>
          <w:rFonts w:ascii="Book Antiqua" w:eastAsia="AppleMyungjo" w:hAnsi="Book Antiqua"/>
          <w:sz w:val="24"/>
          <w:szCs w:val="24"/>
        </w:rPr>
        <w:t>experience</w:t>
      </w:r>
      <w:r w:rsidRPr="003C680E">
        <w:rPr>
          <w:rFonts w:ascii="Book Antiqua" w:eastAsia="AppleMyungjo" w:hAnsi="Book Antiqua"/>
          <w:sz w:val="24"/>
          <w:szCs w:val="24"/>
        </w:rPr>
        <w:t xml:space="preserve">; among 212 moderate-to-severe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 9</w:t>
      </w:r>
      <w:r w:rsidR="007E23BC" w:rsidRPr="003C680E">
        <w:rPr>
          <w:rFonts w:ascii="Book Antiqua" w:eastAsia="AppleMyungjo" w:hAnsi="Book Antiqua"/>
          <w:sz w:val="24"/>
          <w:szCs w:val="24"/>
        </w:rPr>
        <w:t>0</w:t>
      </w:r>
      <w:r w:rsidRPr="003C680E">
        <w:rPr>
          <w:rFonts w:ascii="Book Antiqua" w:eastAsia="AppleMyungjo" w:hAnsi="Book Antiqua"/>
          <w:sz w:val="24"/>
          <w:szCs w:val="24"/>
        </w:rPr>
        <w:t xml:space="preserve">% had </w:t>
      </w:r>
      <w:r w:rsidR="007E23BC" w:rsidRPr="003C680E">
        <w:rPr>
          <w:rFonts w:ascii="Book Antiqua" w:eastAsia="AppleMyungjo" w:hAnsi="Book Antiqua"/>
          <w:sz w:val="24"/>
          <w:szCs w:val="24"/>
        </w:rPr>
        <w:t>exposed to</w:t>
      </w:r>
      <w:r w:rsidRPr="003C680E">
        <w:rPr>
          <w:rFonts w:ascii="Book Antiqua" w:eastAsia="AppleMyungjo" w:hAnsi="Book Antiqua"/>
          <w:sz w:val="24"/>
          <w:szCs w:val="24"/>
        </w:rPr>
        <w:t xml:space="preserve"> anti-TNF therapy, and the median follow-up duration was 39 w</w:t>
      </w:r>
      <w:r w:rsidR="00F819B5">
        <w:rPr>
          <w:rFonts w:ascii="Book Antiqua" w:eastAsia="AppleMyungjo" w:hAnsi="Book Antiqua"/>
          <w:sz w:val="24"/>
          <w:szCs w:val="24"/>
        </w:rPr>
        <w:t>k</w:t>
      </w:r>
      <w:r w:rsidR="004E02BF" w:rsidRPr="003C680E">
        <w:rPr>
          <w:rFonts w:ascii="Book Antiqua" w:eastAsia="AppleMyungjo" w:hAnsi="Book Antiqua"/>
          <w:sz w:val="24"/>
          <w:szCs w:val="24"/>
        </w:rPr>
        <w:fldChar w:fldCharType="begin">
          <w:fldData xml:space="preserve">PEVuZE5vdGU+PENpdGU+PEF1dGhvcj5EdWxhaTwvQXV0aG9yPjxZZWFyPjIwMTY8L1llYXI+PFJl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xNDctNTU8L3BhZ2VzPjx2b2x1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EdWxhaTwvQXV0aG9yPjxZZWFyPjIwMTY8L1llYXI+PFJl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xNDctNTU8L3BhZ2VzPjx2b2x1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4E02BF" w:rsidRPr="003C680E">
        <w:rPr>
          <w:rFonts w:ascii="Book Antiqua" w:eastAsia="AppleMyungjo" w:hAnsi="Book Antiqua"/>
          <w:sz w:val="24"/>
          <w:szCs w:val="24"/>
        </w:rPr>
      </w:r>
      <w:r w:rsidR="004E02BF"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34" w:tooltip="Dulai, 2016 #34" w:history="1">
        <w:r w:rsidR="00453126" w:rsidRPr="003C680E">
          <w:rPr>
            <w:rFonts w:ascii="Book Antiqua" w:eastAsia="AppleMyungjo" w:hAnsi="Book Antiqua"/>
            <w:noProof/>
            <w:sz w:val="24"/>
            <w:szCs w:val="24"/>
            <w:vertAlign w:val="superscript"/>
          </w:rPr>
          <w:t>34</w:t>
        </w:r>
      </w:hyperlink>
      <w:r w:rsidR="004033CE" w:rsidRPr="003C680E">
        <w:rPr>
          <w:rFonts w:ascii="Book Antiqua" w:eastAsia="AppleMyungjo" w:hAnsi="Book Antiqua"/>
          <w:noProof/>
          <w:sz w:val="24"/>
          <w:szCs w:val="24"/>
          <w:vertAlign w:val="superscript"/>
        </w:rPr>
        <w:t>]</w:t>
      </w:r>
      <w:r w:rsidR="004E02BF" w:rsidRPr="003C680E">
        <w:rPr>
          <w:rFonts w:ascii="Book Antiqua" w:eastAsia="AppleMyungjo" w:hAnsi="Book Antiqua"/>
          <w:sz w:val="24"/>
          <w:szCs w:val="24"/>
        </w:rPr>
        <w:fldChar w:fldCharType="end"/>
      </w:r>
      <w:r w:rsidRPr="003C680E">
        <w:rPr>
          <w:rFonts w:ascii="Book Antiqua" w:eastAsia="AppleMyungjo" w:hAnsi="Book Antiqua"/>
          <w:sz w:val="24"/>
          <w:szCs w:val="24"/>
        </w:rPr>
        <w:t>. In responders, the median time to respond to VDZ was 19 w</w:t>
      </w:r>
      <w:r w:rsidR="00F819B5">
        <w:rPr>
          <w:rFonts w:ascii="Book Antiqua" w:eastAsia="AppleMyungjo" w:hAnsi="Book Antiqua"/>
          <w:sz w:val="24"/>
          <w:szCs w:val="24"/>
        </w:rPr>
        <w:t>k</w:t>
      </w:r>
      <w:r w:rsidRPr="003C680E">
        <w:rPr>
          <w:rFonts w:ascii="Book Antiqua" w:eastAsia="AppleMyungjo" w:hAnsi="Book Antiqua"/>
          <w:sz w:val="24"/>
          <w:szCs w:val="24"/>
        </w:rPr>
        <w:t xml:space="preserve">. After 6, 12, and 18 mo of VDZ therapy, patients showed clinical remission rates of 18%, 35%, and 54%, respectively, and after 6 and 12 </w:t>
      </w:r>
      <w:r w:rsidR="00A01917" w:rsidRPr="003C680E">
        <w:rPr>
          <w:rFonts w:ascii="Book Antiqua" w:eastAsia="AppleMyungjo" w:hAnsi="Book Antiqua"/>
          <w:sz w:val="24"/>
          <w:szCs w:val="24"/>
        </w:rPr>
        <w:t>mo</w:t>
      </w:r>
      <w:r w:rsidRPr="003C680E">
        <w:rPr>
          <w:rFonts w:ascii="Book Antiqua" w:eastAsia="AppleMyungjo" w:hAnsi="Book Antiqua"/>
          <w:sz w:val="24"/>
          <w:szCs w:val="24"/>
        </w:rPr>
        <w:t xml:space="preserve"> of treatment, showed cumulative mucosal healing rates of 20% and 63%, respectively, and cumulative deep remission</w:t>
      </w:r>
      <w:r w:rsidR="00ED3DDD" w:rsidRPr="003C680E">
        <w:rPr>
          <w:rFonts w:ascii="Book Antiqua" w:eastAsia="AppleMyungjo" w:hAnsi="Book Antiqua"/>
          <w:sz w:val="24"/>
          <w:szCs w:val="24"/>
        </w:rPr>
        <w:t xml:space="preserve"> (clinical remission and mucosal healing)</w:t>
      </w:r>
      <w:r w:rsidRPr="003C680E">
        <w:rPr>
          <w:rFonts w:ascii="Book Antiqua" w:eastAsia="AppleMyungjo" w:hAnsi="Book Antiqua"/>
          <w:sz w:val="24"/>
          <w:szCs w:val="24"/>
        </w:rPr>
        <w:t xml:space="preserve"> rates of 14% and 26%, respectively. </w:t>
      </w:r>
      <w:r w:rsidR="0001175A" w:rsidRPr="003C680E">
        <w:rPr>
          <w:rFonts w:ascii="Book Antiqua" w:eastAsia="AppleMyungjo" w:hAnsi="Book Antiqua"/>
          <w:sz w:val="24"/>
          <w:szCs w:val="24"/>
        </w:rPr>
        <w:t>Higher d</w:t>
      </w:r>
      <w:r w:rsidRPr="003C680E">
        <w:rPr>
          <w:rFonts w:ascii="Book Antiqua" w:eastAsia="AppleMyungjo" w:hAnsi="Book Antiqua"/>
          <w:sz w:val="24"/>
          <w:szCs w:val="24"/>
        </w:rPr>
        <w:t>isease activity, active perianal disease, smoking history, and pr</w:t>
      </w:r>
      <w:r w:rsidR="00A01917" w:rsidRPr="003C680E">
        <w:rPr>
          <w:rFonts w:ascii="Book Antiqua" w:eastAsia="AppleMyungjo" w:hAnsi="Book Antiqua"/>
          <w:sz w:val="24"/>
          <w:szCs w:val="24"/>
        </w:rPr>
        <w:t>ior</w:t>
      </w:r>
      <w:r w:rsidRPr="003C680E">
        <w:rPr>
          <w:rFonts w:ascii="Book Antiqua" w:eastAsia="AppleMyungjo" w:hAnsi="Book Antiqua"/>
          <w:sz w:val="24"/>
          <w:szCs w:val="24"/>
        </w:rPr>
        <w:t xml:space="preserve"> TNF </w:t>
      </w:r>
      <w:r w:rsidR="00A01917" w:rsidRPr="003C680E">
        <w:rPr>
          <w:rFonts w:ascii="Book Antiqua" w:eastAsia="AppleMyungjo" w:hAnsi="Book Antiqua"/>
          <w:sz w:val="24"/>
          <w:szCs w:val="24"/>
        </w:rPr>
        <w:t>antagonist</w:t>
      </w:r>
      <w:r w:rsidRPr="003C680E">
        <w:rPr>
          <w:rFonts w:ascii="Book Antiqua" w:eastAsia="AppleMyungjo" w:hAnsi="Book Antiqua"/>
          <w:sz w:val="24"/>
          <w:szCs w:val="24"/>
        </w:rPr>
        <w:t xml:space="preserve"> </w:t>
      </w:r>
      <w:r w:rsidR="00A01917" w:rsidRPr="003C680E">
        <w:rPr>
          <w:rFonts w:ascii="Book Antiqua" w:eastAsia="AppleMyungjo" w:hAnsi="Book Antiqua"/>
          <w:sz w:val="24"/>
          <w:szCs w:val="24"/>
        </w:rPr>
        <w:t xml:space="preserve">exposure </w:t>
      </w:r>
      <w:r w:rsidRPr="003C680E">
        <w:rPr>
          <w:rFonts w:ascii="Book Antiqua" w:eastAsia="AppleMyungjo" w:hAnsi="Book Antiqua"/>
          <w:sz w:val="24"/>
          <w:szCs w:val="24"/>
        </w:rPr>
        <w:t>were all factors that decreased the effectiveness of VDZ.</w:t>
      </w:r>
    </w:p>
    <w:p w14:paraId="4961CB02" w14:textId="08B4FBBF" w:rsidR="003B4C51" w:rsidRPr="003C680E" w:rsidRDefault="003B4C51" w:rsidP="00F819B5">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In a German cohort study including </w:t>
      </w:r>
      <w:r w:rsidR="00781F71" w:rsidRPr="003C680E">
        <w:rPr>
          <w:rFonts w:ascii="Book Antiqua" w:eastAsia="AppleMyungjo" w:hAnsi="Book Antiqua"/>
          <w:sz w:val="24"/>
          <w:szCs w:val="24"/>
        </w:rPr>
        <w:t xml:space="preserve">115 active </w:t>
      </w:r>
      <w:r w:rsidR="000635D2" w:rsidRPr="003C680E">
        <w:rPr>
          <w:rFonts w:ascii="Book Antiqua" w:eastAsia="AppleMyungjo" w:hAnsi="Book Antiqua"/>
          <w:sz w:val="24"/>
          <w:szCs w:val="24"/>
        </w:rPr>
        <w:t>UC</w:t>
      </w:r>
      <w:r w:rsidR="00781F71" w:rsidRPr="003C680E">
        <w:rPr>
          <w:rFonts w:ascii="Book Antiqua" w:eastAsia="AppleMyungjo" w:hAnsi="Book Antiqua"/>
          <w:sz w:val="24"/>
          <w:szCs w:val="24"/>
        </w:rPr>
        <w:t xml:space="preserve"> patients</w:t>
      </w:r>
      <w:r w:rsidRPr="003C680E">
        <w:rPr>
          <w:rFonts w:ascii="Book Antiqua" w:eastAsia="AppleMyungjo" w:hAnsi="Book Antiqua"/>
          <w:sz w:val="24"/>
          <w:szCs w:val="24"/>
        </w:rPr>
        <w:t xml:space="preserve"> and </w:t>
      </w:r>
      <w:r w:rsidR="00781F71" w:rsidRPr="003C680E">
        <w:rPr>
          <w:rFonts w:ascii="Book Antiqua" w:eastAsia="AppleMyungjo" w:hAnsi="Book Antiqua"/>
          <w:sz w:val="24"/>
          <w:szCs w:val="24"/>
        </w:rPr>
        <w:t xml:space="preserve">97 active </w:t>
      </w:r>
      <w:r w:rsidR="000635D2" w:rsidRPr="003C680E">
        <w:rPr>
          <w:rFonts w:ascii="Book Antiqua" w:eastAsia="AppleMyungjo" w:hAnsi="Book Antiqua"/>
          <w:sz w:val="24"/>
          <w:szCs w:val="24"/>
        </w:rPr>
        <w:t>CD</w:t>
      </w:r>
      <w:r w:rsidR="00781F71" w:rsidRPr="003C680E">
        <w:rPr>
          <w:rFonts w:ascii="Book Antiqua" w:eastAsia="AppleMyungjo" w:hAnsi="Book Antiqua"/>
          <w:sz w:val="24"/>
          <w:szCs w:val="24"/>
        </w:rPr>
        <w:t xml:space="preserve"> patients</w:t>
      </w:r>
      <w:r w:rsidRPr="003C680E">
        <w:rPr>
          <w:rFonts w:ascii="Book Antiqua" w:eastAsia="AppleMyungjo" w:hAnsi="Book Antiqua"/>
          <w:sz w:val="24"/>
          <w:szCs w:val="24"/>
        </w:rPr>
        <w:t xml:space="preserve">, </w:t>
      </w:r>
      <w:r w:rsidR="00F14EB8" w:rsidRPr="003C680E">
        <w:rPr>
          <w:rFonts w:ascii="Book Antiqua" w:eastAsia="AppleMyungjo" w:hAnsi="Book Antiqua"/>
          <w:sz w:val="24"/>
          <w:szCs w:val="24"/>
        </w:rPr>
        <w:t xml:space="preserve">only 24.3% of </w:t>
      </w:r>
      <w:r w:rsidR="000635D2" w:rsidRPr="003C680E">
        <w:rPr>
          <w:rFonts w:ascii="Book Antiqua" w:eastAsia="AppleMyungjo" w:hAnsi="Book Antiqua"/>
          <w:sz w:val="24"/>
          <w:szCs w:val="24"/>
        </w:rPr>
        <w:t>UC</w:t>
      </w:r>
      <w:r w:rsidR="00AC1658" w:rsidRPr="003C680E">
        <w:rPr>
          <w:rFonts w:ascii="Book Antiqua" w:eastAsia="AppleMyungjo" w:hAnsi="Book Antiqua"/>
          <w:sz w:val="24"/>
          <w:szCs w:val="24"/>
        </w:rPr>
        <w:t xml:space="preserve"> </w:t>
      </w:r>
      <w:r w:rsidR="008015A4" w:rsidRPr="003C680E">
        <w:rPr>
          <w:rFonts w:ascii="Book Antiqua" w:eastAsia="AppleMyungjo" w:hAnsi="Book Antiqua"/>
          <w:sz w:val="24"/>
          <w:szCs w:val="24"/>
        </w:rPr>
        <w:t xml:space="preserve">patients </w:t>
      </w:r>
      <w:r w:rsidR="00F14EB8" w:rsidRPr="003C680E">
        <w:rPr>
          <w:rFonts w:ascii="Book Antiqua" w:eastAsia="AppleMyungjo" w:hAnsi="Book Antiqua"/>
          <w:sz w:val="24"/>
          <w:szCs w:val="24"/>
        </w:rPr>
        <w:t xml:space="preserve">and 5.2% of </w:t>
      </w:r>
      <w:r w:rsidR="000635D2" w:rsidRPr="003C680E">
        <w:rPr>
          <w:rFonts w:ascii="Book Antiqua" w:eastAsia="AppleMyungjo" w:hAnsi="Book Antiqua"/>
          <w:sz w:val="24"/>
          <w:szCs w:val="24"/>
        </w:rPr>
        <w:t>CD</w:t>
      </w:r>
      <w:r w:rsidR="00F14EB8" w:rsidRPr="003C680E">
        <w:rPr>
          <w:rFonts w:ascii="Book Antiqua" w:eastAsia="AppleMyungjo" w:hAnsi="Book Antiqua"/>
          <w:sz w:val="24"/>
          <w:szCs w:val="24"/>
        </w:rPr>
        <w:t xml:space="preserve"> </w:t>
      </w:r>
      <w:r w:rsidR="00AC1658" w:rsidRPr="003C680E">
        <w:rPr>
          <w:rFonts w:ascii="Book Antiqua" w:eastAsia="AppleMyungjo" w:hAnsi="Book Antiqua"/>
          <w:sz w:val="24"/>
          <w:szCs w:val="24"/>
        </w:rPr>
        <w:t xml:space="preserve">patients </w:t>
      </w:r>
      <w:r w:rsidR="00F14EB8" w:rsidRPr="003C680E">
        <w:rPr>
          <w:rFonts w:ascii="Book Antiqua" w:eastAsia="AppleMyungjo" w:hAnsi="Book Antiqua"/>
          <w:sz w:val="24"/>
          <w:szCs w:val="24"/>
        </w:rPr>
        <w:t>were naïve to TNF</w:t>
      </w:r>
      <w:r w:rsidR="00AC1658" w:rsidRPr="003C680E">
        <w:rPr>
          <w:rFonts w:ascii="Book Antiqua" w:eastAsia="AppleMyungjo" w:hAnsi="Book Antiqua"/>
          <w:sz w:val="24"/>
          <w:szCs w:val="24"/>
        </w:rPr>
        <w:t xml:space="preserve"> antagonist</w:t>
      </w:r>
      <w:r w:rsidR="004E02BF" w:rsidRPr="003C680E">
        <w:rPr>
          <w:rFonts w:ascii="Book Antiqua" w:eastAsia="AppleMyungjo" w:hAnsi="Book Antiqua"/>
          <w:sz w:val="24"/>
          <w:szCs w:val="24"/>
        </w:rPr>
        <w:fldChar w:fldCharType="begin">
          <w:fldData xml:space="preserve">PEVuZE5vdGU+PENpdGU+PEF1dGhvcj5CYXVtZ2FydDwvQXV0aG9yPjxZZWFyPjIwMTY8L1llYXI+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DkwLTEw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CYXVtZ2FydDwvQXV0aG9yPjxZZWFyPjIwMTY8L1llYXI+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4E02BF" w:rsidRPr="003C680E">
        <w:rPr>
          <w:rFonts w:ascii="Book Antiqua" w:eastAsia="AppleMyungjo" w:hAnsi="Book Antiqua"/>
          <w:sz w:val="24"/>
          <w:szCs w:val="24"/>
        </w:rPr>
      </w:r>
      <w:r w:rsidR="004E02BF"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35" w:tooltip="Baumgart, 2016 #35" w:history="1">
        <w:r w:rsidR="00453126" w:rsidRPr="003C680E">
          <w:rPr>
            <w:rFonts w:ascii="Book Antiqua" w:eastAsia="AppleMyungjo" w:hAnsi="Book Antiqua"/>
            <w:noProof/>
            <w:sz w:val="24"/>
            <w:szCs w:val="24"/>
            <w:vertAlign w:val="superscript"/>
          </w:rPr>
          <w:t>35</w:t>
        </w:r>
      </w:hyperlink>
      <w:r w:rsidR="004033CE" w:rsidRPr="003C680E">
        <w:rPr>
          <w:rFonts w:ascii="Book Antiqua" w:eastAsia="AppleMyungjo" w:hAnsi="Book Antiqua"/>
          <w:noProof/>
          <w:sz w:val="24"/>
          <w:szCs w:val="24"/>
          <w:vertAlign w:val="superscript"/>
        </w:rPr>
        <w:t>]</w:t>
      </w:r>
      <w:r w:rsidR="004E02BF"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When these patients were treated with VDZ and monitored for 14 wk, at week 14, 23.5% of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patients and 23.7% of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 achieved clinical remission, 57.4% of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patients and 60.8% of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 showed a clinical response, and steroid-free remission was observed in 19.1% of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patients and 19.6% of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 Serum CRP and calprotectin levels were measured at weeks 0, 6, and 14; patients </w:t>
      </w:r>
      <w:r w:rsidR="00F819B5">
        <w:rPr>
          <w:rFonts w:ascii="Book Antiqua" w:eastAsia="SimSun" w:hAnsi="Book Antiqua" w:hint="eastAsia"/>
          <w:sz w:val="24"/>
          <w:szCs w:val="24"/>
          <w:lang w:eastAsia="zh-CN"/>
        </w:rPr>
        <w:t xml:space="preserve">are </w:t>
      </w:r>
      <w:r w:rsidRPr="003C680E">
        <w:rPr>
          <w:rFonts w:ascii="Book Antiqua" w:eastAsia="AppleMyungjo" w:hAnsi="Book Antiqua"/>
          <w:sz w:val="24"/>
          <w:szCs w:val="24"/>
        </w:rPr>
        <w:t xml:space="preserve">showed decreased CRP levels, but this was not statistically significant, whereas calprotectin levels decreased significantly. </w:t>
      </w:r>
    </w:p>
    <w:p w14:paraId="47B5F8BF" w14:textId="33A84CC8" w:rsidR="003B4C51" w:rsidRPr="003C680E" w:rsidRDefault="003B4C51" w:rsidP="00F819B5">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In the GETAID Cohort Data from France, the effects of VDZ treatment were analyzed in </w:t>
      </w:r>
      <w:r w:rsidR="00CC6E55" w:rsidRPr="003C680E">
        <w:rPr>
          <w:rFonts w:ascii="Book Antiqua" w:eastAsia="AppleMyungjo" w:hAnsi="Book Antiqua"/>
          <w:sz w:val="24"/>
          <w:szCs w:val="24"/>
        </w:rPr>
        <w:t xml:space="preserve">121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patients and </w:t>
      </w:r>
      <w:r w:rsidR="00CC6E55" w:rsidRPr="003C680E">
        <w:rPr>
          <w:rFonts w:ascii="Book Antiqua" w:eastAsia="AppleMyungjo" w:hAnsi="Book Antiqua"/>
          <w:sz w:val="24"/>
          <w:szCs w:val="24"/>
        </w:rPr>
        <w:t xml:space="preserve">173 </w:t>
      </w:r>
      <w:r w:rsidR="000635D2" w:rsidRPr="003C680E">
        <w:rPr>
          <w:rFonts w:ascii="Book Antiqua" w:eastAsia="AppleMyungjo" w:hAnsi="Book Antiqua"/>
          <w:sz w:val="24"/>
          <w:szCs w:val="24"/>
        </w:rPr>
        <w:t>CD</w:t>
      </w:r>
      <w:r w:rsidR="00CC6E55" w:rsidRPr="003C680E">
        <w:rPr>
          <w:rFonts w:ascii="Book Antiqua" w:eastAsia="AppleMyungjo" w:hAnsi="Book Antiqua"/>
          <w:sz w:val="24"/>
          <w:szCs w:val="24"/>
        </w:rPr>
        <w:t xml:space="preserve"> </w:t>
      </w:r>
      <w:r w:rsidRPr="003C680E">
        <w:rPr>
          <w:rFonts w:ascii="Book Antiqua" w:eastAsia="AppleMyungjo" w:hAnsi="Book Antiqua"/>
          <w:sz w:val="24"/>
          <w:szCs w:val="24"/>
        </w:rPr>
        <w:t>patients</w:t>
      </w:r>
      <w:r w:rsidR="00907227" w:rsidRPr="003C680E">
        <w:rPr>
          <w:rFonts w:ascii="Book Antiqua" w:eastAsia="AppleMyungjo" w:hAnsi="Book Antiqua"/>
          <w:sz w:val="24"/>
          <w:szCs w:val="24"/>
        </w:rPr>
        <w:t xml:space="preserve"> who had failed with anti-TNF </w:t>
      </w:r>
      <w:r w:rsidR="00907227" w:rsidRPr="003C680E">
        <w:rPr>
          <w:rFonts w:ascii="Book Antiqua" w:eastAsia="AppleMyungjo" w:hAnsi="Book Antiqua"/>
          <w:sz w:val="24"/>
          <w:szCs w:val="24"/>
        </w:rPr>
        <w:lastRenderedPageBreak/>
        <w:t>therapy</w:t>
      </w:r>
      <w:r w:rsidRPr="003C680E">
        <w:rPr>
          <w:rFonts w:ascii="Book Antiqua" w:eastAsia="AppleMyungjo" w:hAnsi="Book Antiqua"/>
          <w:sz w:val="24"/>
          <w:szCs w:val="24"/>
        </w:rPr>
        <w:t>. At week 6, the clinical remission rates were 3</w:t>
      </w:r>
      <w:r w:rsidR="00CC6E55" w:rsidRPr="003C680E">
        <w:rPr>
          <w:rFonts w:ascii="Book Antiqua" w:eastAsia="AppleMyungjo" w:hAnsi="Book Antiqua"/>
          <w:sz w:val="24"/>
          <w:szCs w:val="24"/>
        </w:rPr>
        <w:t>2</w:t>
      </w:r>
      <w:r w:rsidRPr="003C680E">
        <w:rPr>
          <w:rFonts w:ascii="Book Antiqua" w:eastAsia="AppleMyungjo" w:hAnsi="Book Antiqua"/>
          <w:sz w:val="24"/>
          <w:szCs w:val="24"/>
        </w:rPr>
        <w:t>% and 3</w:t>
      </w:r>
      <w:r w:rsidR="00CC6E55" w:rsidRPr="003C680E">
        <w:rPr>
          <w:rFonts w:ascii="Book Antiqua" w:eastAsia="AppleMyungjo" w:hAnsi="Book Antiqua"/>
          <w:sz w:val="24"/>
          <w:szCs w:val="24"/>
        </w:rPr>
        <w:t>1</w:t>
      </w:r>
      <w:r w:rsidRPr="003C680E">
        <w:rPr>
          <w:rFonts w:ascii="Book Antiqua" w:eastAsia="AppleMyungjo" w:hAnsi="Book Antiqua"/>
          <w:sz w:val="24"/>
          <w:szCs w:val="24"/>
        </w:rPr>
        <w:t xml:space="preserve">%, the steroid-free </w:t>
      </w:r>
      <w:r w:rsidR="005131A6" w:rsidRPr="003C680E">
        <w:rPr>
          <w:rFonts w:ascii="Book Antiqua" w:eastAsia="AppleMyungjo" w:hAnsi="Book Antiqua"/>
          <w:sz w:val="24"/>
          <w:szCs w:val="24"/>
        </w:rPr>
        <w:t xml:space="preserve">clinical </w:t>
      </w:r>
      <w:r w:rsidRPr="003C680E">
        <w:rPr>
          <w:rFonts w:ascii="Book Antiqua" w:eastAsia="AppleMyungjo" w:hAnsi="Book Antiqua"/>
          <w:sz w:val="24"/>
          <w:szCs w:val="24"/>
        </w:rPr>
        <w:t xml:space="preserve">remission rates were </w:t>
      </w:r>
      <w:r w:rsidR="00CC6E55" w:rsidRPr="003C680E">
        <w:rPr>
          <w:rFonts w:ascii="Book Antiqua" w:eastAsia="AppleMyungjo" w:hAnsi="Book Antiqua"/>
          <w:sz w:val="24"/>
          <w:szCs w:val="24"/>
        </w:rPr>
        <w:t>21</w:t>
      </w:r>
      <w:r w:rsidRPr="003C680E">
        <w:rPr>
          <w:rFonts w:ascii="Book Antiqua" w:eastAsia="AppleMyungjo" w:hAnsi="Book Antiqua"/>
          <w:sz w:val="24"/>
          <w:szCs w:val="24"/>
        </w:rPr>
        <w:t xml:space="preserve">% and </w:t>
      </w:r>
      <w:r w:rsidR="00CC6E55" w:rsidRPr="003C680E">
        <w:rPr>
          <w:rFonts w:ascii="Book Antiqua" w:eastAsia="AppleMyungjo" w:hAnsi="Book Antiqua"/>
          <w:sz w:val="24"/>
          <w:szCs w:val="24"/>
        </w:rPr>
        <w:t>19</w:t>
      </w:r>
      <w:r w:rsidRPr="003C680E">
        <w:rPr>
          <w:rFonts w:ascii="Book Antiqua" w:eastAsia="AppleMyungjo" w:hAnsi="Book Antiqua"/>
          <w:sz w:val="24"/>
          <w:szCs w:val="24"/>
        </w:rPr>
        <w:t xml:space="preserve">%, and the clinical response rates were </w:t>
      </w:r>
      <w:r w:rsidR="00CC6E55" w:rsidRPr="003C680E">
        <w:rPr>
          <w:rFonts w:ascii="Book Antiqua" w:eastAsia="AppleMyungjo" w:hAnsi="Book Antiqua"/>
          <w:sz w:val="24"/>
          <w:szCs w:val="24"/>
        </w:rPr>
        <w:t>41</w:t>
      </w:r>
      <w:r w:rsidRPr="003C680E">
        <w:rPr>
          <w:rFonts w:ascii="Book Antiqua" w:eastAsia="AppleMyungjo" w:hAnsi="Book Antiqua"/>
          <w:sz w:val="24"/>
          <w:szCs w:val="24"/>
        </w:rPr>
        <w:t xml:space="preserve">% and </w:t>
      </w:r>
      <w:r w:rsidR="00CC6E55" w:rsidRPr="003C680E">
        <w:rPr>
          <w:rFonts w:ascii="Book Antiqua" w:eastAsia="AppleMyungjo" w:hAnsi="Book Antiqua"/>
          <w:sz w:val="24"/>
          <w:szCs w:val="24"/>
        </w:rPr>
        <w:t>57</w:t>
      </w:r>
      <w:r w:rsidRPr="003C680E">
        <w:rPr>
          <w:rFonts w:ascii="Book Antiqua" w:eastAsia="AppleMyungjo" w:hAnsi="Book Antiqua"/>
          <w:sz w:val="24"/>
          <w:szCs w:val="24"/>
        </w:rPr>
        <w:t xml:space="preserve">% in the </w:t>
      </w:r>
      <w:r w:rsidR="000635D2" w:rsidRPr="003C680E">
        <w:rPr>
          <w:rFonts w:ascii="Book Antiqua" w:eastAsia="AppleMyungjo" w:hAnsi="Book Antiqua"/>
          <w:sz w:val="24"/>
          <w:szCs w:val="24"/>
        </w:rPr>
        <w:t>UC</w:t>
      </w:r>
      <w:r w:rsidR="00CC6E55" w:rsidRPr="003C680E">
        <w:rPr>
          <w:rFonts w:ascii="Book Antiqua" w:eastAsia="AppleMyungjo" w:hAnsi="Book Antiqua"/>
          <w:sz w:val="24"/>
          <w:szCs w:val="24"/>
        </w:rPr>
        <w:t xml:space="preserve"> </w:t>
      </w:r>
      <w:r w:rsidRPr="003C680E">
        <w:rPr>
          <w:rFonts w:ascii="Book Antiqua" w:eastAsia="AppleMyungjo" w:hAnsi="Book Antiqua"/>
          <w:sz w:val="24"/>
          <w:szCs w:val="24"/>
        </w:rPr>
        <w:t xml:space="preserve">and </w:t>
      </w:r>
      <w:r w:rsidR="000635D2" w:rsidRPr="003C680E">
        <w:rPr>
          <w:rFonts w:ascii="Book Antiqua" w:eastAsia="AppleMyungjo" w:hAnsi="Book Antiqua"/>
          <w:sz w:val="24"/>
          <w:szCs w:val="24"/>
        </w:rPr>
        <w:t>CD</w:t>
      </w:r>
      <w:r w:rsidR="00CC6E55" w:rsidRPr="003C680E">
        <w:rPr>
          <w:rFonts w:ascii="Book Antiqua" w:eastAsia="AppleMyungjo" w:hAnsi="Book Antiqua"/>
          <w:sz w:val="24"/>
          <w:szCs w:val="24"/>
        </w:rPr>
        <w:t xml:space="preserve"> </w:t>
      </w:r>
      <w:r w:rsidRPr="003C680E">
        <w:rPr>
          <w:rFonts w:ascii="Book Antiqua" w:eastAsia="AppleMyungjo" w:hAnsi="Book Antiqua"/>
          <w:sz w:val="24"/>
          <w:szCs w:val="24"/>
        </w:rPr>
        <w:t>patients, respectively</w:t>
      </w:r>
      <w:r w:rsidR="00F76501" w:rsidRPr="003C680E">
        <w:rPr>
          <w:rFonts w:ascii="Book Antiqua" w:eastAsia="AppleMyungjo" w:hAnsi="Book Antiqua"/>
          <w:sz w:val="24"/>
          <w:szCs w:val="24"/>
        </w:rPr>
        <w:fldChar w:fldCharType="begin">
          <w:fldData xml:space="preserve">PEVuZE5vdGU+PENpdGU+PEF1dGhvcj5BbWlvdDwvQXV0aG9yPjxZZWFyPjIwMTY8L1llYXI+PFJl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E1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BbWlvdDwvQXV0aG9yPjxZZWFyPjIwMTY8L1llYXI+PFJl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F76501" w:rsidRPr="003C680E">
        <w:rPr>
          <w:rFonts w:ascii="Book Antiqua" w:eastAsia="AppleMyungjo" w:hAnsi="Book Antiqua"/>
          <w:sz w:val="24"/>
          <w:szCs w:val="24"/>
        </w:rPr>
      </w:r>
      <w:r w:rsidR="00F76501"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36" w:tooltip="Amiot, 2016 #36" w:history="1">
        <w:r w:rsidR="00453126" w:rsidRPr="003C680E">
          <w:rPr>
            <w:rFonts w:ascii="Book Antiqua" w:eastAsia="AppleMyungjo" w:hAnsi="Book Antiqua"/>
            <w:noProof/>
            <w:sz w:val="24"/>
            <w:szCs w:val="24"/>
            <w:vertAlign w:val="superscript"/>
          </w:rPr>
          <w:t>36</w:t>
        </w:r>
      </w:hyperlink>
      <w:r w:rsidR="004033CE" w:rsidRPr="003C680E">
        <w:rPr>
          <w:rFonts w:ascii="Book Antiqua" w:eastAsia="AppleMyungjo" w:hAnsi="Book Antiqua"/>
          <w:noProof/>
          <w:sz w:val="24"/>
          <w:szCs w:val="24"/>
          <w:vertAlign w:val="superscript"/>
        </w:rPr>
        <w:t>]</w:t>
      </w:r>
      <w:r w:rsidR="00F76501"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At week 14, the clinical remission rates for </w:t>
      </w:r>
      <w:r w:rsidR="000635D2" w:rsidRPr="003C680E">
        <w:rPr>
          <w:rFonts w:ascii="Book Antiqua" w:eastAsia="AppleMyungjo" w:hAnsi="Book Antiqua"/>
          <w:sz w:val="24"/>
          <w:szCs w:val="24"/>
        </w:rPr>
        <w:t>UC</w:t>
      </w:r>
      <w:r w:rsidR="00250C35" w:rsidRPr="003C680E">
        <w:rPr>
          <w:rFonts w:ascii="Book Antiqua" w:eastAsia="AppleMyungjo" w:hAnsi="Book Antiqua"/>
          <w:sz w:val="24"/>
          <w:szCs w:val="24"/>
        </w:rPr>
        <w:t xml:space="preserve"> </w:t>
      </w:r>
      <w:r w:rsidRPr="003C680E">
        <w:rPr>
          <w:rFonts w:ascii="Book Antiqua" w:eastAsia="AppleMyungjo" w:hAnsi="Book Antiqua"/>
          <w:sz w:val="24"/>
          <w:szCs w:val="24"/>
        </w:rPr>
        <w:t xml:space="preserve">and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 were respectively 3</w:t>
      </w:r>
      <w:r w:rsidR="00250C35" w:rsidRPr="003C680E">
        <w:rPr>
          <w:rFonts w:ascii="Book Antiqua" w:eastAsia="AppleMyungjo" w:hAnsi="Book Antiqua"/>
          <w:sz w:val="24"/>
          <w:szCs w:val="24"/>
        </w:rPr>
        <w:t>9</w:t>
      </w:r>
      <w:r w:rsidRPr="003C680E">
        <w:rPr>
          <w:rFonts w:ascii="Book Antiqua" w:eastAsia="AppleMyungjo" w:hAnsi="Book Antiqua"/>
          <w:sz w:val="24"/>
          <w:szCs w:val="24"/>
        </w:rPr>
        <w:t>% and 3</w:t>
      </w:r>
      <w:r w:rsidR="00250C35" w:rsidRPr="003C680E">
        <w:rPr>
          <w:rFonts w:ascii="Book Antiqua" w:eastAsia="AppleMyungjo" w:hAnsi="Book Antiqua"/>
          <w:sz w:val="24"/>
          <w:szCs w:val="24"/>
        </w:rPr>
        <w:t>6</w:t>
      </w:r>
      <w:r w:rsidRPr="003C680E">
        <w:rPr>
          <w:rFonts w:ascii="Book Antiqua" w:eastAsia="AppleMyungjo" w:hAnsi="Book Antiqua"/>
          <w:sz w:val="24"/>
          <w:szCs w:val="24"/>
        </w:rPr>
        <w:t>%, the steroid-free remission rates were 3</w:t>
      </w:r>
      <w:r w:rsidR="00250C35" w:rsidRPr="003C680E">
        <w:rPr>
          <w:rFonts w:ascii="Book Antiqua" w:eastAsia="AppleMyungjo" w:hAnsi="Book Antiqua"/>
          <w:sz w:val="24"/>
          <w:szCs w:val="24"/>
        </w:rPr>
        <w:t>6</w:t>
      </w:r>
      <w:r w:rsidRPr="003C680E">
        <w:rPr>
          <w:rFonts w:ascii="Book Antiqua" w:eastAsia="AppleMyungjo" w:hAnsi="Book Antiqua"/>
          <w:sz w:val="24"/>
          <w:szCs w:val="24"/>
        </w:rPr>
        <w:t>% and 3</w:t>
      </w:r>
      <w:r w:rsidR="00250C35" w:rsidRPr="003C680E">
        <w:rPr>
          <w:rFonts w:ascii="Book Antiqua" w:eastAsia="AppleMyungjo" w:hAnsi="Book Antiqua"/>
          <w:sz w:val="24"/>
          <w:szCs w:val="24"/>
        </w:rPr>
        <w:t>1</w:t>
      </w:r>
      <w:r w:rsidRPr="003C680E">
        <w:rPr>
          <w:rFonts w:ascii="Book Antiqua" w:eastAsia="AppleMyungjo" w:hAnsi="Book Antiqua"/>
          <w:sz w:val="24"/>
          <w:szCs w:val="24"/>
        </w:rPr>
        <w:t xml:space="preserve">%, and the clinical response rates were </w:t>
      </w:r>
      <w:r w:rsidR="00250C35" w:rsidRPr="003C680E">
        <w:rPr>
          <w:rFonts w:ascii="Book Antiqua" w:eastAsia="AppleMyungjo" w:hAnsi="Book Antiqua"/>
          <w:sz w:val="24"/>
          <w:szCs w:val="24"/>
        </w:rPr>
        <w:t>5</w:t>
      </w:r>
      <w:r w:rsidR="005131A6" w:rsidRPr="003C680E">
        <w:rPr>
          <w:rFonts w:ascii="Book Antiqua" w:eastAsia="AppleMyungjo" w:hAnsi="Book Antiqua"/>
          <w:sz w:val="24"/>
          <w:szCs w:val="24"/>
        </w:rPr>
        <w:t>7</w:t>
      </w:r>
      <w:r w:rsidRPr="003C680E">
        <w:rPr>
          <w:rFonts w:ascii="Book Antiqua" w:eastAsia="AppleMyungjo" w:hAnsi="Book Antiqua"/>
          <w:sz w:val="24"/>
          <w:szCs w:val="24"/>
        </w:rPr>
        <w:t xml:space="preserve">% and </w:t>
      </w:r>
      <w:r w:rsidR="00250C35" w:rsidRPr="003C680E">
        <w:rPr>
          <w:rFonts w:ascii="Book Antiqua" w:eastAsia="AppleMyungjo" w:hAnsi="Book Antiqua"/>
          <w:sz w:val="24"/>
          <w:szCs w:val="24"/>
        </w:rPr>
        <w:t>64</w:t>
      </w:r>
      <w:r w:rsidRPr="003C680E">
        <w:rPr>
          <w:rFonts w:ascii="Book Antiqua" w:eastAsia="AppleMyungjo" w:hAnsi="Book Antiqua"/>
          <w:sz w:val="24"/>
          <w:szCs w:val="24"/>
        </w:rPr>
        <w:t xml:space="preserve">%, demonstrating that VDZ is effective for both </w:t>
      </w:r>
      <w:r w:rsidR="000635D2" w:rsidRPr="003C680E">
        <w:rPr>
          <w:rFonts w:ascii="Book Antiqua" w:eastAsia="AppleMyungjo" w:hAnsi="Book Antiqua"/>
          <w:sz w:val="24"/>
          <w:szCs w:val="24"/>
        </w:rPr>
        <w:t>UC</w:t>
      </w:r>
      <w:r w:rsidR="00781F71" w:rsidRPr="003C680E">
        <w:rPr>
          <w:rFonts w:ascii="Book Antiqua" w:eastAsia="AppleMyungjo" w:hAnsi="Book Antiqua"/>
          <w:sz w:val="24"/>
          <w:szCs w:val="24"/>
        </w:rPr>
        <w:t xml:space="preserve"> </w:t>
      </w:r>
      <w:r w:rsidRPr="003C680E">
        <w:rPr>
          <w:rFonts w:ascii="Book Antiqua" w:eastAsia="AppleMyungjo" w:hAnsi="Book Antiqua"/>
          <w:sz w:val="24"/>
          <w:szCs w:val="24"/>
        </w:rPr>
        <w:t xml:space="preserve">and </w:t>
      </w:r>
      <w:r w:rsidR="000635D2" w:rsidRPr="003C680E">
        <w:rPr>
          <w:rFonts w:ascii="Book Antiqua" w:eastAsia="AppleMyungjo" w:hAnsi="Book Antiqua"/>
          <w:sz w:val="24"/>
          <w:szCs w:val="24"/>
        </w:rPr>
        <w:t>CD</w:t>
      </w:r>
      <w:r w:rsidRPr="003C680E">
        <w:rPr>
          <w:rFonts w:ascii="Book Antiqua" w:eastAsia="AppleMyungjo" w:hAnsi="Book Antiqua"/>
          <w:sz w:val="24"/>
          <w:szCs w:val="24"/>
        </w:rPr>
        <w:t>. The fact that a superior treatment response was observed at week 14 compared to week 6 re-confirms that it takes time for the effects of treatment to become apparent. When patients were monitored for 1 year, steroid-free remission at week 22 was 4</w:t>
      </w:r>
      <w:r w:rsidR="00250C35" w:rsidRPr="003C680E">
        <w:rPr>
          <w:rFonts w:ascii="Book Antiqua" w:eastAsia="AppleMyungjo" w:hAnsi="Book Antiqua"/>
          <w:sz w:val="24"/>
          <w:szCs w:val="24"/>
        </w:rPr>
        <w:t>0</w:t>
      </w:r>
      <w:r w:rsidRPr="003C680E">
        <w:rPr>
          <w:rFonts w:ascii="Book Antiqua" w:eastAsia="AppleMyungjo" w:hAnsi="Book Antiqua"/>
          <w:sz w:val="24"/>
          <w:szCs w:val="24"/>
        </w:rPr>
        <w:t xml:space="preserve">% for </w:t>
      </w:r>
      <w:r w:rsidR="000635D2" w:rsidRPr="003C680E">
        <w:rPr>
          <w:rFonts w:ascii="Book Antiqua" w:eastAsia="AppleMyungjo" w:hAnsi="Book Antiqua"/>
          <w:sz w:val="24"/>
          <w:szCs w:val="24"/>
        </w:rPr>
        <w:t>UC</w:t>
      </w:r>
      <w:r w:rsidR="00250C35" w:rsidRPr="003C680E">
        <w:rPr>
          <w:rFonts w:ascii="Book Antiqua" w:eastAsia="AppleMyungjo" w:hAnsi="Book Antiqua"/>
          <w:sz w:val="24"/>
          <w:szCs w:val="24"/>
        </w:rPr>
        <w:t xml:space="preserve"> </w:t>
      </w:r>
      <w:r w:rsidRPr="003C680E">
        <w:rPr>
          <w:rFonts w:ascii="Book Antiqua" w:eastAsia="AppleMyungjo" w:hAnsi="Book Antiqua"/>
          <w:sz w:val="24"/>
          <w:szCs w:val="24"/>
        </w:rPr>
        <w:t xml:space="preserve">patients and </w:t>
      </w:r>
      <w:r w:rsidR="00250C35" w:rsidRPr="003C680E">
        <w:rPr>
          <w:rFonts w:ascii="Book Antiqua" w:eastAsia="AppleMyungjo" w:hAnsi="Book Antiqua"/>
          <w:sz w:val="24"/>
          <w:szCs w:val="24"/>
        </w:rPr>
        <w:t>3</w:t>
      </w:r>
      <w:r w:rsidRPr="003C680E">
        <w:rPr>
          <w:rFonts w:ascii="Book Antiqua" w:eastAsia="AppleMyungjo" w:hAnsi="Book Antiqua"/>
          <w:sz w:val="24"/>
          <w:szCs w:val="24"/>
        </w:rPr>
        <w:t xml:space="preserve">4% for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 indicating that remission rates gradually increased for both diseases, and that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patients achieved steroid-free remission sooner than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w:t>
      </w:r>
    </w:p>
    <w:p w14:paraId="2B149C3E" w14:textId="3FA1D680" w:rsidR="003B4C51" w:rsidRPr="003C680E" w:rsidRDefault="003B4C51" w:rsidP="00F819B5">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In summary, real</w:t>
      </w:r>
      <w:r w:rsidR="00800ACD" w:rsidRPr="003C680E">
        <w:rPr>
          <w:rFonts w:ascii="Book Antiqua" w:eastAsia="AppleMyungjo" w:hAnsi="Book Antiqua"/>
          <w:sz w:val="24"/>
          <w:szCs w:val="24"/>
        </w:rPr>
        <w:t>-</w:t>
      </w:r>
      <w:r w:rsidRPr="003C680E">
        <w:rPr>
          <w:rFonts w:ascii="Book Antiqua" w:eastAsia="AppleMyungjo" w:hAnsi="Book Antiqua"/>
          <w:sz w:val="24"/>
          <w:szCs w:val="24"/>
        </w:rPr>
        <w:t>world data for VDZ treatment were similar to results of randomized controlled studies. In particular, it takes considerable time before the maximal effects of VDZ therapy can be observed, and corticosteroid treatment may be required during this period. The results of a network meta-analysis show that VDZ is more effective overall than anti-TNF therapy in the maintenance phase</w:t>
      </w:r>
      <w:r w:rsidR="00F76501" w:rsidRPr="003C680E">
        <w:rPr>
          <w:rFonts w:ascii="Book Antiqua" w:eastAsia="AppleMyungjo" w:hAnsi="Book Antiqua"/>
          <w:sz w:val="24"/>
          <w:szCs w:val="24"/>
        </w:rPr>
        <w:fldChar w:fldCharType="begin">
          <w:fldData xml:space="preserve">PEVuZE5vdGU+PENpdGU+PEF1dGhvcj5WaWNrZXJzPC9BdXRob3I+PFllYXI+MjAxNjwvWWVhcj48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NjU0MzU8L3BhZ2VzPjx2b2x1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WaWNrZXJzPC9BdXRob3I+PFllYXI+MjAxNjwvWWVhcj48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AxNjU0MzU8L3BhZ2VzPjx2b2x1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F76501" w:rsidRPr="003C680E">
        <w:rPr>
          <w:rFonts w:ascii="Book Antiqua" w:eastAsia="AppleMyungjo" w:hAnsi="Book Antiqua"/>
          <w:sz w:val="24"/>
          <w:szCs w:val="24"/>
        </w:rPr>
      </w:r>
      <w:r w:rsidR="00F76501"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37" w:tooltip="Vickers, 2016 #37" w:history="1">
        <w:r w:rsidR="00453126" w:rsidRPr="003C680E">
          <w:rPr>
            <w:rFonts w:ascii="Book Antiqua" w:eastAsia="AppleMyungjo" w:hAnsi="Book Antiqua"/>
            <w:noProof/>
            <w:sz w:val="24"/>
            <w:szCs w:val="24"/>
            <w:vertAlign w:val="superscript"/>
          </w:rPr>
          <w:t>37</w:t>
        </w:r>
      </w:hyperlink>
      <w:r w:rsidR="004033CE" w:rsidRPr="003C680E">
        <w:rPr>
          <w:rFonts w:ascii="Book Antiqua" w:eastAsia="AppleMyungjo" w:hAnsi="Book Antiqua"/>
          <w:noProof/>
          <w:sz w:val="24"/>
          <w:szCs w:val="24"/>
          <w:vertAlign w:val="superscript"/>
        </w:rPr>
        <w:t>]</w:t>
      </w:r>
      <w:r w:rsidR="00F76501" w:rsidRPr="003C680E">
        <w:rPr>
          <w:rFonts w:ascii="Book Antiqua" w:eastAsia="AppleMyungjo" w:hAnsi="Book Antiqua"/>
          <w:sz w:val="24"/>
          <w:szCs w:val="24"/>
        </w:rPr>
        <w:fldChar w:fldCharType="end"/>
      </w:r>
      <w:r w:rsidRPr="003C680E">
        <w:rPr>
          <w:rFonts w:ascii="Book Antiqua" w:eastAsia="AppleMyungjo" w:hAnsi="Book Antiqua"/>
          <w:sz w:val="24"/>
          <w:szCs w:val="24"/>
        </w:rPr>
        <w:t>. Thus, the effect of VDZ, once it becomes apparent, is maintained more strongly, and this sustained effect is considered its greatest advantage. In addition, for patients showing PNR, LOR, or intolerance to anti-TNF therapy, it is worth considering VDZ as a secondary treatment</w:t>
      </w:r>
      <w:r w:rsidR="00705CB3" w:rsidRPr="003C680E">
        <w:rPr>
          <w:rFonts w:ascii="Book Antiqua" w:eastAsia="AppleMyungjo" w:hAnsi="Book Antiqua"/>
          <w:sz w:val="24"/>
          <w:szCs w:val="24"/>
        </w:rPr>
        <w:t xml:space="preserve"> (Table 2)</w:t>
      </w:r>
      <w:r w:rsidRPr="003C680E">
        <w:rPr>
          <w:rFonts w:ascii="Book Antiqua" w:eastAsia="AppleMyungjo" w:hAnsi="Book Antiqua"/>
          <w:sz w:val="24"/>
          <w:szCs w:val="24"/>
        </w:rPr>
        <w:t>.</w:t>
      </w:r>
    </w:p>
    <w:p w14:paraId="0EA96F8B" w14:textId="25DA63E6" w:rsidR="003B4C51" w:rsidRPr="003C680E" w:rsidRDefault="003B4C51" w:rsidP="00F819B5">
      <w:pPr>
        <w:wordWrap/>
        <w:adjustRightInd w:val="0"/>
        <w:snapToGrid w:val="0"/>
        <w:spacing w:line="360" w:lineRule="auto"/>
        <w:ind w:firstLineChars="100" w:firstLine="240"/>
        <w:rPr>
          <w:rFonts w:ascii="Book Antiqua" w:eastAsia="AppleMyungjo" w:hAnsi="Book Antiqua"/>
          <w:sz w:val="24"/>
          <w:szCs w:val="24"/>
        </w:rPr>
      </w:pPr>
      <w:bookmarkStart w:id="26" w:name="_Hlk502172595"/>
      <w:r w:rsidRPr="003C680E">
        <w:rPr>
          <w:rFonts w:ascii="Book Antiqua" w:eastAsia="AppleMyungjo" w:hAnsi="Book Antiqua"/>
          <w:sz w:val="24"/>
          <w:szCs w:val="24"/>
        </w:rPr>
        <w:t xml:space="preserve">Because VDZ acts selectively on the intestine, it causes relatively little systemic immunosuppression, and this is expected to result in fewer adverse events. In the GEMINI </w:t>
      </w:r>
      <w:r w:rsidR="00AB4A26" w:rsidRPr="003C680E">
        <w:rPr>
          <w:rFonts w:ascii="Book Antiqua" w:eastAsia="AppleMyungjo" w:hAnsi="Book Antiqua"/>
          <w:sz w:val="24"/>
          <w:szCs w:val="24"/>
        </w:rPr>
        <w:t>1</w:t>
      </w:r>
      <w:r w:rsidRPr="003C680E">
        <w:rPr>
          <w:rFonts w:ascii="Book Antiqua" w:eastAsia="AppleMyungjo" w:hAnsi="Book Antiqua"/>
          <w:sz w:val="24"/>
          <w:szCs w:val="24"/>
        </w:rPr>
        <w:t xml:space="preserve"> and </w:t>
      </w:r>
      <w:r w:rsidR="00AB4A26" w:rsidRPr="003C680E">
        <w:rPr>
          <w:rFonts w:ascii="Book Antiqua" w:eastAsia="AppleMyungjo" w:hAnsi="Book Antiqua"/>
          <w:sz w:val="24"/>
          <w:szCs w:val="24"/>
        </w:rPr>
        <w:t>2</w:t>
      </w:r>
      <w:r w:rsidRPr="003C680E">
        <w:rPr>
          <w:rFonts w:ascii="Book Antiqua" w:eastAsia="AppleMyungjo" w:hAnsi="Book Antiqua"/>
          <w:sz w:val="24"/>
          <w:szCs w:val="24"/>
        </w:rPr>
        <w:t xml:space="preserve"> trials, the most commonly reported adverse reactions to VDZ (incidence ≥</w:t>
      </w:r>
      <w:r w:rsidR="00F819B5">
        <w:rPr>
          <w:rFonts w:ascii="Book Antiqua" w:eastAsia="SimSun" w:hAnsi="Book Antiqua" w:hint="eastAsia"/>
          <w:sz w:val="24"/>
          <w:szCs w:val="24"/>
          <w:lang w:eastAsia="zh-CN"/>
        </w:rPr>
        <w:t xml:space="preserve"> </w:t>
      </w:r>
      <w:r w:rsidRPr="003C680E">
        <w:rPr>
          <w:rFonts w:ascii="Book Antiqua" w:eastAsia="AppleMyungjo" w:hAnsi="Book Antiqua"/>
          <w:sz w:val="24"/>
          <w:szCs w:val="24"/>
        </w:rPr>
        <w:t xml:space="preserve">5%) were nausea, </w:t>
      </w:r>
      <w:r w:rsidR="00690198" w:rsidRPr="003C680E">
        <w:rPr>
          <w:rFonts w:ascii="Book Antiqua" w:eastAsia="AppleMyungjo" w:hAnsi="Book Antiqua"/>
          <w:sz w:val="24"/>
          <w:szCs w:val="24"/>
        </w:rPr>
        <w:t>nasopharyngitis</w:t>
      </w:r>
      <w:r w:rsidRPr="003C680E">
        <w:rPr>
          <w:rFonts w:ascii="Book Antiqua" w:eastAsia="AppleMyungjo" w:hAnsi="Book Antiqua"/>
          <w:sz w:val="24"/>
          <w:szCs w:val="24"/>
        </w:rPr>
        <w:t xml:space="preserve">, upper </w:t>
      </w:r>
      <w:r w:rsidR="00323AA1" w:rsidRPr="003C680E">
        <w:rPr>
          <w:rFonts w:ascii="Book Antiqua" w:eastAsia="AppleMyungjo" w:hAnsi="Book Antiqua"/>
          <w:sz w:val="24"/>
          <w:szCs w:val="24"/>
        </w:rPr>
        <w:t>respiratory tract</w:t>
      </w:r>
      <w:r w:rsidRPr="003C680E">
        <w:rPr>
          <w:rFonts w:ascii="Book Antiqua" w:eastAsia="AppleMyungjo" w:hAnsi="Book Antiqua"/>
          <w:sz w:val="24"/>
          <w:szCs w:val="24"/>
        </w:rPr>
        <w:t xml:space="preserve"> infection, </w:t>
      </w:r>
      <w:r w:rsidR="00690198" w:rsidRPr="003C680E">
        <w:rPr>
          <w:rFonts w:ascii="Book Antiqua" w:eastAsia="AppleMyungjo" w:hAnsi="Book Antiqua"/>
          <w:sz w:val="24"/>
          <w:szCs w:val="24"/>
        </w:rPr>
        <w:t>arthralgia</w:t>
      </w:r>
      <w:r w:rsidRPr="003C680E">
        <w:rPr>
          <w:rFonts w:ascii="Book Antiqua" w:eastAsia="AppleMyungjo" w:hAnsi="Book Antiqua"/>
          <w:sz w:val="24"/>
          <w:szCs w:val="24"/>
        </w:rPr>
        <w:t>, fever, fatigue, headache, and cough</w:t>
      </w:r>
      <w:r w:rsidR="00F0260C" w:rsidRPr="003C680E">
        <w:rPr>
          <w:rFonts w:ascii="Book Antiqua" w:eastAsia="AppleMyungjo" w:hAnsi="Book Antiqua"/>
          <w:sz w:val="24"/>
          <w:szCs w:val="24"/>
        </w:rPr>
        <w:fldChar w:fldCharType="begin">
          <w:fldData xml:space="preserve">PEVuZE5vdGU+PENpdGU+PEF1dGhvcj5GZWFnYW48L0F1dGhvcj48WWVhcj4yMDEzPC9ZZWFyPjxS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2OTktNzEwPC9wYWdlcz48dm9sdW1lPjM2OTwvdm9sdW1lPjxudW1iZXI+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zExLTIxPC9wYWdlcz48dm9s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GZWFnYW48L0F1dGhvcj48WWVhcj4yMDEzPC9ZZWFyPjxS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2OTktNzEwPC9wYWdlcz48dm9sdW1lPjM2OTwvdm9sdW1lPjxudW1iZXI+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NzExLTIxPC9wYWdlcz48dm9s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F0260C" w:rsidRPr="003C680E">
        <w:rPr>
          <w:rFonts w:ascii="Book Antiqua" w:eastAsia="AppleMyungjo" w:hAnsi="Book Antiqua"/>
          <w:sz w:val="24"/>
          <w:szCs w:val="24"/>
        </w:rPr>
      </w:r>
      <w:r w:rsidR="00F0260C"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24" w:tooltip="Feagan, 2013 #25" w:history="1">
        <w:r w:rsidR="00453126" w:rsidRPr="003C680E">
          <w:rPr>
            <w:rFonts w:ascii="Book Antiqua" w:eastAsia="AppleMyungjo" w:hAnsi="Book Antiqua"/>
            <w:noProof/>
            <w:sz w:val="24"/>
            <w:szCs w:val="24"/>
            <w:vertAlign w:val="superscript"/>
          </w:rPr>
          <w:t>24</w:t>
        </w:r>
      </w:hyperlink>
      <w:r w:rsidR="00F819B5">
        <w:rPr>
          <w:rFonts w:ascii="Book Antiqua" w:eastAsia="AppleMyungjo" w:hAnsi="Book Antiqua"/>
          <w:noProof/>
          <w:sz w:val="24"/>
          <w:szCs w:val="24"/>
          <w:vertAlign w:val="superscript"/>
        </w:rPr>
        <w:t>,</w:t>
      </w:r>
      <w:hyperlink w:anchor="_ENREF_26" w:tooltip="Sandborn, 2013 #27" w:history="1">
        <w:r w:rsidR="00453126" w:rsidRPr="003C680E">
          <w:rPr>
            <w:rFonts w:ascii="Book Antiqua" w:eastAsia="AppleMyungjo" w:hAnsi="Book Antiqua"/>
            <w:noProof/>
            <w:sz w:val="24"/>
            <w:szCs w:val="24"/>
            <w:vertAlign w:val="superscript"/>
          </w:rPr>
          <w:t>26</w:t>
        </w:r>
      </w:hyperlink>
      <w:r w:rsidR="004033CE" w:rsidRPr="003C680E">
        <w:rPr>
          <w:rFonts w:ascii="Book Antiqua" w:eastAsia="AppleMyungjo" w:hAnsi="Book Antiqua"/>
          <w:noProof/>
          <w:sz w:val="24"/>
          <w:szCs w:val="24"/>
          <w:vertAlign w:val="superscript"/>
        </w:rPr>
        <w:t>]</w:t>
      </w:r>
      <w:r w:rsidR="00F0260C"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In safety data from the 6 VDZ clinical trials (placebo-controlled trials C13002, GEMINI </w:t>
      </w:r>
      <w:r w:rsidR="00AB4A26" w:rsidRPr="003C680E">
        <w:rPr>
          <w:rFonts w:ascii="Book Antiqua" w:eastAsia="AppleMyungjo" w:hAnsi="Book Antiqua"/>
          <w:sz w:val="24"/>
          <w:szCs w:val="24"/>
        </w:rPr>
        <w:t>1</w:t>
      </w:r>
      <w:r w:rsidRPr="003C680E">
        <w:rPr>
          <w:rFonts w:ascii="Book Antiqua" w:eastAsia="AppleMyungjo" w:hAnsi="Book Antiqua"/>
          <w:sz w:val="24"/>
          <w:szCs w:val="24"/>
        </w:rPr>
        <w:t xml:space="preserve">, </w:t>
      </w:r>
      <w:r w:rsidR="00AB4A26" w:rsidRPr="003C680E">
        <w:rPr>
          <w:rFonts w:ascii="Book Antiqua" w:eastAsia="AppleMyungjo" w:hAnsi="Book Antiqua"/>
          <w:sz w:val="24"/>
          <w:szCs w:val="24"/>
        </w:rPr>
        <w:t>2</w:t>
      </w:r>
      <w:r w:rsidRPr="003C680E">
        <w:rPr>
          <w:rFonts w:ascii="Book Antiqua" w:eastAsia="AppleMyungjo" w:hAnsi="Book Antiqua"/>
          <w:sz w:val="24"/>
          <w:szCs w:val="24"/>
        </w:rPr>
        <w:t xml:space="preserve">, and </w:t>
      </w:r>
      <w:r w:rsidR="00AB4A26" w:rsidRPr="003C680E">
        <w:rPr>
          <w:rFonts w:ascii="Book Antiqua" w:eastAsia="AppleMyungjo" w:hAnsi="Book Antiqua"/>
          <w:sz w:val="24"/>
          <w:szCs w:val="24"/>
        </w:rPr>
        <w:t>3</w:t>
      </w:r>
      <w:r w:rsidRPr="003C680E">
        <w:rPr>
          <w:rFonts w:ascii="Book Antiqua" w:eastAsia="AppleMyungjo" w:hAnsi="Book Antiqua"/>
          <w:sz w:val="24"/>
          <w:szCs w:val="24"/>
        </w:rPr>
        <w:t>, and open-label trials C13004 and GEMINI LTS), VDZ showed no significant difference from the placebo in overall adverse reactions</w:t>
      </w:r>
      <w:r w:rsidR="00F0260C" w:rsidRPr="003C680E">
        <w:rPr>
          <w:rFonts w:ascii="Book Antiqua" w:eastAsia="AppleMyungjo" w:hAnsi="Book Antiqua"/>
          <w:sz w:val="24"/>
          <w:szCs w:val="24"/>
        </w:rPr>
        <w:fldChar w:fldCharType="begin">
          <w:fldData xml:space="preserve">PEVuZE5vdGU+PENpdGU+PEF1dGhvcj5Db2xvbWJlbDwvQXV0aG9yPjxZZWFyPjIwMTc8L1llYXI+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gzOS04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Db2xvbWJlbDwvQXV0aG9yPjxZZWFyPjIwMTc8L1llYXI+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gzOS04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F0260C" w:rsidRPr="003C680E">
        <w:rPr>
          <w:rFonts w:ascii="Book Antiqua" w:eastAsia="AppleMyungjo" w:hAnsi="Book Antiqua"/>
          <w:sz w:val="24"/>
          <w:szCs w:val="24"/>
        </w:rPr>
      </w:r>
      <w:r w:rsidR="00F0260C"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38" w:tooltip="Colombel, 2017 #38" w:history="1">
        <w:r w:rsidR="00453126" w:rsidRPr="003C680E">
          <w:rPr>
            <w:rFonts w:ascii="Book Antiqua" w:eastAsia="AppleMyungjo" w:hAnsi="Book Antiqua"/>
            <w:noProof/>
            <w:sz w:val="24"/>
            <w:szCs w:val="24"/>
            <w:vertAlign w:val="superscript"/>
          </w:rPr>
          <w:t>38</w:t>
        </w:r>
      </w:hyperlink>
      <w:r w:rsidR="004033CE" w:rsidRPr="003C680E">
        <w:rPr>
          <w:rFonts w:ascii="Book Antiqua" w:eastAsia="AppleMyungjo" w:hAnsi="Book Antiqua"/>
          <w:noProof/>
          <w:sz w:val="24"/>
          <w:szCs w:val="24"/>
          <w:vertAlign w:val="superscript"/>
        </w:rPr>
        <w:t>]</w:t>
      </w:r>
      <w:r w:rsidR="00F0260C"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w:t>
      </w:r>
      <w:r w:rsidR="00CD71D1" w:rsidRPr="003C680E">
        <w:rPr>
          <w:rFonts w:ascii="Book Antiqua" w:eastAsia="AppleMyungjo" w:hAnsi="Book Antiqua"/>
          <w:sz w:val="24"/>
          <w:szCs w:val="24"/>
        </w:rPr>
        <w:t>In particular, t</w:t>
      </w:r>
      <w:r w:rsidR="007056E4" w:rsidRPr="003C680E">
        <w:rPr>
          <w:rFonts w:ascii="Book Antiqua" w:eastAsia="AppleMyungjo" w:hAnsi="Book Antiqua"/>
          <w:sz w:val="24"/>
          <w:szCs w:val="24"/>
        </w:rPr>
        <w:t>he exposure-adjusted incidence rates of infections and serious infections</w:t>
      </w:r>
      <w:r w:rsidR="00D84FBB" w:rsidRPr="003C680E">
        <w:rPr>
          <w:rFonts w:ascii="Book Antiqua" w:eastAsia="AppleMyungjo" w:hAnsi="Book Antiqua"/>
          <w:sz w:val="24"/>
          <w:szCs w:val="24"/>
        </w:rPr>
        <w:t xml:space="preserve">, which is a problem in anti-TNF </w:t>
      </w:r>
      <w:r w:rsidR="00D84FBB" w:rsidRPr="003C680E">
        <w:rPr>
          <w:rFonts w:ascii="Book Antiqua" w:eastAsia="AppleMyungjo" w:hAnsi="Book Antiqua"/>
          <w:sz w:val="24"/>
          <w:szCs w:val="24"/>
        </w:rPr>
        <w:lastRenderedPageBreak/>
        <w:t xml:space="preserve">therapy, </w:t>
      </w:r>
      <w:r w:rsidR="007056E4" w:rsidRPr="003C680E">
        <w:rPr>
          <w:rFonts w:ascii="Book Antiqua" w:eastAsia="AppleMyungjo" w:hAnsi="Book Antiqua"/>
          <w:sz w:val="24"/>
          <w:szCs w:val="24"/>
        </w:rPr>
        <w:t xml:space="preserve">were 63.5/100 </w:t>
      </w:r>
      <w:r w:rsidR="00D84FBB" w:rsidRPr="003C680E">
        <w:rPr>
          <w:rFonts w:ascii="Book Antiqua" w:eastAsia="AppleMyungjo" w:hAnsi="Book Antiqua"/>
          <w:sz w:val="24"/>
          <w:szCs w:val="24"/>
        </w:rPr>
        <w:t>person-years (</w:t>
      </w:r>
      <w:r w:rsidR="007056E4" w:rsidRPr="003C680E">
        <w:rPr>
          <w:rFonts w:ascii="Book Antiqua" w:eastAsia="AppleMyungjo" w:hAnsi="Book Antiqua"/>
          <w:sz w:val="24"/>
          <w:szCs w:val="24"/>
        </w:rPr>
        <w:t>PYs</w:t>
      </w:r>
      <w:r w:rsidR="00D84FBB" w:rsidRPr="003C680E">
        <w:rPr>
          <w:rFonts w:ascii="Book Antiqua" w:eastAsia="AppleMyungjo" w:hAnsi="Book Antiqua"/>
          <w:sz w:val="24"/>
          <w:szCs w:val="24"/>
        </w:rPr>
        <w:t>)</w:t>
      </w:r>
      <w:r w:rsidR="007056E4" w:rsidRPr="003C680E">
        <w:rPr>
          <w:rFonts w:ascii="Book Antiqua" w:eastAsia="AppleMyungjo" w:hAnsi="Book Antiqua"/>
          <w:sz w:val="24"/>
          <w:szCs w:val="24"/>
        </w:rPr>
        <w:t xml:space="preserve"> and 4.3/100 PYs</w:t>
      </w:r>
      <w:r w:rsidR="00CD71D1" w:rsidRPr="003C680E">
        <w:rPr>
          <w:rFonts w:ascii="Book Antiqua" w:eastAsia="AppleMyungjo" w:hAnsi="Book Antiqua"/>
          <w:sz w:val="24"/>
          <w:szCs w:val="24"/>
        </w:rPr>
        <w:t xml:space="preserve"> in patients receiving </w:t>
      </w:r>
      <w:r w:rsidR="00F760A8" w:rsidRPr="003C680E">
        <w:rPr>
          <w:rFonts w:ascii="Book Antiqua" w:eastAsia="AppleMyungjo" w:hAnsi="Book Antiqua"/>
          <w:sz w:val="24"/>
          <w:szCs w:val="24"/>
        </w:rPr>
        <w:t>VDZ</w:t>
      </w:r>
      <w:r w:rsidR="007056E4" w:rsidRPr="003C680E">
        <w:rPr>
          <w:rFonts w:ascii="Book Antiqua" w:eastAsia="AppleMyungjo" w:hAnsi="Book Antiqua"/>
          <w:sz w:val="24"/>
          <w:szCs w:val="24"/>
        </w:rPr>
        <w:t xml:space="preserve">, respectively, and 82.9/100 PYs and 3.8/100 PYs in the placebo group, respectively. </w:t>
      </w:r>
      <w:r w:rsidRPr="003C680E">
        <w:rPr>
          <w:rFonts w:ascii="Book Antiqua" w:eastAsia="AppleMyungjo" w:hAnsi="Book Antiqua"/>
          <w:sz w:val="24"/>
          <w:szCs w:val="24"/>
        </w:rPr>
        <w:t>However, the r</w:t>
      </w:r>
      <w:r w:rsidR="00037257" w:rsidRPr="003C680E">
        <w:rPr>
          <w:rFonts w:ascii="Book Antiqua" w:eastAsia="AppleMyungjo" w:hAnsi="Book Antiqua"/>
          <w:sz w:val="24"/>
          <w:szCs w:val="24"/>
        </w:rPr>
        <w:t>ates</w:t>
      </w:r>
      <w:r w:rsidRPr="003C680E">
        <w:rPr>
          <w:rFonts w:ascii="Book Antiqua" w:eastAsia="AppleMyungjo" w:hAnsi="Book Antiqua"/>
          <w:sz w:val="24"/>
          <w:szCs w:val="24"/>
        </w:rPr>
        <w:t xml:space="preserve"> of gastroenteritis </w:t>
      </w:r>
      <w:r w:rsidR="00037257" w:rsidRPr="003C680E">
        <w:rPr>
          <w:rFonts w:ascii="Book Antiqua" w:eastAsia="AppleMyungjo" w:hAnsi="Book Antiqua"/>
          <w:sz w:val="24"/>
          <w:szCs w:val="24"/>
        </w:rPr>
        <w:t xml:space="preserve">and </w:t>
      </w:r>
      <w:r w:rsidR="00037257" w:rsidRPr="003C680E">
        <w:rPr>
          <w:rFonts w:ascii="Book Antiqua" w:eastAsia="AppleMyungjo" w:hAnsi="Book Antiqua"/>
          <w:i/>
          <w:sz w:val="24"/>
          <w:szCs w:val="24"/>
        </w:rPr>
        <w:t>Clostridium difficile</w:t>
      </w:r>
      <w:r w:rsidR="00037257" w:rsidRPr="003C680E">
        <w:rPr>
          <w:rFonts w:ascii="Book Antiqua" w:eastAsia="AppleMyungjo" w:hAnsi="Book Antiqua"/>
          <w:sz w:val="24"/>
          <w:szCs w:val="24"/>
        </w:rPr>
        <w:t xml:space="preserve"> infection were low but higher in </w:t>
      </w:r>
      <w:r w:rsidR="00F760A8" w:rsidRPr="003C680E">
        <w:rPr>
          <w:rFonts w:ascii="Book Antiqua" w:eastAsia="AppleMyungjo" w:hAnsi="Book Antiqua"/>
          <w:sz w:val="24"/>
          <w:szCs w:val="24"/>
        </w:rPr>
        <w:t>VDZ</w:t>
      </w:r>
      <w:r w:rsidR="00037257" w:rsidRPr="003C680E">
        <w:rPr>
          <w:rFonts w:ascii="Book Antiqua" w:eastAsia="AppleMyungjo" w:hAnsi="Book Antiqua"/>
          <w:sz w:val="24"/>
          <w:szCs w:val="24"/>
        </w:rPr>
        <w:t xml:space="preserve">-treated patients </w:t>
      </w:r>
      <w:r w:rsidR="001228D3" w:rsidRPr="003C680E">
        <w:rPr>
          <w:rFonts w:ascii="Book Antiqua" w:eastAsia="AppleMyungjo" w:hAnsi="Book Antiqua"/>
          <w:sz w:val="24"/>
          <w:szCs w:val="24"/>
        </w:rPr>
        <w:t xml:space="preserve">(4.0/100 PYs and 0.4/100 PYs, respectively) </w:t>
      </w:r>
      <w:r w:rsidR="00037257" w:rsidRPr="003C680E">
        <w:rPr>
          <w:rFonts w:ascii="Book Antiqua" w:eastAsia="AppleMyungjo" w:hAnsi="Book Antiqua"/>
          <w:sz w:val="24"/>
          <w:szCs w:val="24"/>
        </w:rPr>
        <w:t>than th</w:t>
      </w:r>
      <w:r w:rsidR="001228D3" w:rsidRPr="003C680E">
        <w:rPr>
          <w:rFonts w:ascii="Book Antiqua" w:eastAsia="AppleMyungjo" w:hAnsi="Book Antiqua"/>
          <w:sz w:val="24"/>
          <w:szCs w:val="24"/>
        </w:rPr>
        <w:t>ose</w:t>
      </w:r>
      <w:r w:rsidR="00037257" w:rsidRPr="003C680E">
        <w:rPr>
          <w:rFonts w:ascii="Book Antiqua" w:eastAsia="AppleMyungjo" w:hAnsi="Book Antiqua"/>
          <w:sz w:val="24"/>
          <w:szCs w:val="24"/>
        </w:rPr>
        <w:t xml:space="preserve"> in the placebo group </w:t>
      </w:r>
      <w:r w:rsidR="001228D3" w:rsidRPr="003C680E">
        <w:rPr>
          <w:rFonts w:ascii="Book Antiqua" w:eastAsia="AppleMyungjo" w:hAnsi="Book Antiqua"/>
          <w:sz w:val="24"/>
          <w:szCs w:val="24"/>
        </w:rPr>
        <w:t>(</w:t>
      </w:r>
      <w:r w:rsidR="00201D1D" w:rsidRPr="003C680E">
        <w:rPr>
          <w:rFonts w:ascii="Book Antiqua" w:eastAsia="AppleMyungjo" w:hAnsi="Book Antiqua"/>
          <w:sz w:val="24"/>
          <w:szCs w:val="24"/>
        </w:rPr>
        <w:t>1</w:t>
      </w:r>
      <w:r w:rsidR="00037257" w:rsidRPr="003C680E">
        <w:rPr>
          <w:rFonts w:ascii="Book Antiqua" w:eastAsia="AppleMyungjo" w:hAnsi="Book Antiqua"/>
          <w:sz w:val="24"/>
          <w:szCs w:val="24"/>
        </w:rPr>
        <w:t>.</w:t>
      </w:r>
      <w:r w:rsidR="001228D3" w:rsidRPr="003C680E">
        <w:rPr>
          <w:rFonts w:ascii="Book Antiqua" w:eastAsia="AppleMyungjo" w:hAnsi="Book Antiqua"/>
          <w:sz w:val="24"/>
          <w:szCs w:val="24"/>
        </w:rPr>
        <w:t>4</w:t>
      </w:r>
      <w:r w:rsidR="00037257" w:rsidRPr="003C680E">
        <w:rPr>
          <w:rFonts w:ascii="Book Antiqua" w:eastAsia="AppleMyungjo" w:hAnsi="Book Antiqua"/>
          <w:sz w:val="24"/>
          <w:szCs w:val="24"/>
        </w:rPr>
        <w:t xml:space="preserve">/100 PYs and </w:t>
      </w:r>
      <w:r w:rsidR="001228D3" w:rsidRPr="003C680E">
        <w:rPr>
          <w:rFonts w:ascii="Book Antiqua" w:eastAsia="AppleMyungjo" w:hAnsi="Book Antiqua"/>
          <w:sz w:val="24"/>
          <w:szCs w:val="24"/>
        </w:rPr>
        <w:t>0</w:t>
      </w:r>
      <w:r w:rsidR="00037257" w:rsidRPr="003C680E">
        <w:rPr>
          <w:rFonts w:ascii="Book Antiqua" w:eastAsia="AppleMyungjo" w:hAnsi="Book Antiqua"/>
          <w:sz w:val="24"/>
          <w:szCs w:val="24"/>
        </w:rPr>
        <w:t>.</w:t>
      </w:r>
      <w:r w:rsidR="001228D3" w:rsidRPr="003C680E">
        <w:rPr>
          <w:rFonts w:ascii="Book Antiqua" w:eastAsia="AppleMyungjo" w:hAnsi="Book Antiqua"/>
          <w:sz w:val="24"/>
          <w:szCs w:val="24"/>
        </w:rPr>
        <w:t>0</w:t>
      </w:r>
      <w:r w:rsidR="00037257" w:rsidRPr="003C680E">
        <w:rPr>
          <w:rFonts w:ascii="Book Antiqua" w:eastAsia="AppleMyungjo" w:hAnsi="Book Antiqua"/>
          <w:sz w:val="24"/>
          <w:szCs w:val="24"/>
        </w:rPr>
        <w:t>/100 PYs, respectively</w:t>
      </w:r>
      <w:r w:rsidR="001228D3" w:rsidRPr="003C680E">
        <w:rPr>
          <w:rFonts w:ascii="Book Antiqua" w:eastAsia="AppleMyungjo" w:hAnsi="Book Antiqua"/>
          <w:sz w:val="24"/>
          <w:szCs w:val="24"/>
        </w:rPr>
        <w:t>)</w:t>
      </w:r>
      <w:r w:rsidRPr="003C680E">
        <w:rPr>
          <w:rFonts w:ascii="Book Antiqua" w:eastAsia="AppleMyungjo" w:hAnsi="Book Antiqua"/>
          <w:sz w:val="24"/>
          <w:szCs w:val="24"/>
        </w:rPr>
        <w:t xml:space="preserve">, and further studies will be required to determine whether these results are due to gut-selective immune suppression by VDZ. In safety data from the 6 VDZ clinical trials, 18 patients developed </w:t>
      </w:r>
      <w:r w:rsidR="00534A6E" w:rsidRPr="003C680E">
        <w:rPr>
          <w:rFonts w:ascii="Book Antiqua" w:eastAsia="AppleMyungjo" w:hAnsi="Book Antiqua"/>
          <w:sz w:val="24"/>
          <w:szCs w:val="24"/>
        </w:rPr>
        <w:t>malignancy</w:t>
      </w:r>
      <w:r w:rsidRPr="003C680E">
        <w:rPr>
          <w:rFonts w:ascii="Book Antiqua" w:eastAsia="AppleMyungjo" w:hAnsi="Book Antiqua"/>
          <w:sz w:val="24"/>
          <w:szCs w:val="24"/>
        </w:rPr>
        <w:t xml:space="preserve">, including gastrointestinal </w:t>
      </w:r>
      <w:r w:rsidR="005F115E" w:rsidRPr="003C680E">
        <w:rPr>
          <w:rFonts w:ascii="Book Antiqua" w:eastAsia="AppleMyungjo" w:hAnsi="Book Antiqua"/>
          <w:sz w:val="24"/>
          <w:szCs w:val="24"/>
        </w:rPr>
        <w:t xml:space="preserve">cancer </w:t>
      </w:r>
      <w:r w:rsidRPr="003C680E">
        <w:rPr>
          <w:rFonts w:ascii="Book Antiqua" w:eastAsia="AppleMyungjo" w:hAnsi="Book Antiqua"/>
          <w:sz w:val="24"/>
          <w:szCs w:val="24"/>
        </w:rPr>
        <w:t>(6 patients), skin cancer (5 patients), lung cancer (2 patients), genit</w:t>
      </w:r>
      <w:r w:rsidR="004112BA" w:rsidRPr="003C680E">
        <w:rPr>
          <w:rFonts w:ascii="Book Antiqua" w:eastAsia="AppleMyungjo" w:hAnsi="Book Antiqua"/>
          <w:sz w:val="24"/>
          <w:szCs w:val="24"/>
        </w:rPr>
        <w:t>ourinary</w:t>
      </w:r>
      <w:r w:rsidRPr="003C680E">
        <w:rPr>
          <w:rFonts w:ascii="Book Antiqua" w:eastAsia="AppleMyungjo" w:hAnsi="Book Antiqua"/>
          <w:sz w:val="24"/>
          <w:szCs w:val="24"/>
        </w:rPr>
        <w:t xml:space="preserve"> cancer (2 patients), breast cancer (2 patients), and B</w:t>
      </w:r>
      <w:r w:rsidR="006D5B00" w:rsidRPr="003C680E">
        <w:rPr>
          <w:rFonts w:ascii="Book Antiqua" w:eastAsia="AppleMyungjo" w:hAnsi="Book Antiqua"/>
          <w:sz w:val="24"/>
          <w:szCs w:val="24"/>
        </w:rPr>
        <w:t xml:space="preserve"> </w:t>
      </w:r>
      <w:r w:rsidRPr="003C680E">
        <w:rPr>
          <w:rFonts w:ascii="Book Antiqua" w:eastAsia="AppleMyungjo" w:hAnsi="Book Antiqua"/>
          <w:sz w:val="24"/>
          <w:szCs w:val="24"/>
        </w:rPr>
        <w:t>cell lymphoma (1 patient). Colon cancer (</w:t>
      </w:r>
      <w:r w:rsidR="004112BA" w:rsidRPr="003C680E">
        <w:rPr>
          <w:rFonts w:ascii="Book Antiqua" w:eastAsia="AppleMyungjo" w:hAnsi="Book Antiqua"/>
          <w:sz w:val="24"/>
          <w:szCs w:val="24"/>
        </w:rPr>
        <w:t>0</w:t>
      </w:r>
      <w:r w:rsidRPr="003C680E">
        <w:rPr>
          <w:rFonts w:ascii="Book Antiqua" w:eastAsia="AppleMyungjo" w:hAnsi="Book Antiqua"/>
          <w:sz w:val="24"/>
          <w:szCs w:val="24"/>
        </w:rPr>
        <w:t xml:space="preserve">.1/100 </w:t>
      </w:r>
      <w:bookmarkStart w:id="27" w:name="_Hlk510217532"/>
      <w:r w:rsidR="00201D1D" w:rsidRPr="003C680E">
        <w:rPr>
          <w:rFonts w:ascii="Book Antiqua" w:eastAsia="AppleMyungjo" w:hAnsi="Book Antiqua"/>
          <w:sz w:val="24"/>
          <w:szCs w:val="24"/>
        </w:rPr>
        <w:t>PYs</w:t>
      </w:r>
      <w:bookmarkEnd w:id="27"/>
      <w:r w:rsidRPr="003C680E">
        <w:rPr>
          <w:rFonts w:ascii="Book Antiqua" w:eastAsia="AppleMyungjo" w:hAnsi="Book Antiqua"/>
          <w:sz w:val="24"/>
          <w:szCs w:val="24"/>
        </w:rPr>
        <w:t xml:space="preserve">) was the most common type of gastrointestinal cancer, but its incidence was lower than that observed in IBD patients in the HealthCore Integrated Research Database (2.1/1000 </w:t>
      </w:r>
      <w:r w:rsidR="004E6751" w:rsidRPr="003C680E">
        <w:rPr>
          <w:rFonts w:ascii="Book Antiqua" w:eastAsia="AppleMyungjo" w:hAnsi="Book Antiqua"/>
          <w:sz w:val="24"/>
          <w:szCs w:val="24"/>
        </w:rPr>
        <w:t>PY</w:t>
      </w:r>
      <w:r w:rsidR="00053510" w:rsidRPr="003C680E">
        <w:rPr>
          <w:rFonts w:ascii="Book Antiqua" w:eastAsia="AppleMyungjo" w:hAnsi="Book Antiqua"/>
          <w:sz w:val="24"/>
          <w:szCs w:val="24"/>
        </w:rPr>
        <w:t>s</w:t>
      </w:r>
      <w:r w:rsidRPr="003C680E">
        <w:rPr>
          <w:rFonts w:ascii="Book Antiqua" w:eastAsia="AppleMyungjo" w:hAnsi="Book Antiqua"/>
          <w:sz w:val="24"/>
          <w:szCs w:val="24"/>
        </w:rPr>
        <w:t>; 95% CI, 1.3</w:t>
      </w:r>
      <w:r w:rsidR="00F819B5">
        <w:rPr>
          <w:rFonts w:ascii="Book Antiqua" w:eastAsia="SimSun" w:hAnsi="Book Antiqua" w:hint="eastAsia"/>
          <w:sz w:val="24"/>
          <w:szCs w:val="24"/>
          <w:lang w:eastAsia="zh-CN"/>
        </w:rPr>
        <w:t>-</w:t>
      </w:r>
      <w:r w:rsidRPr="003C680E">
        <w:rPr>
          <w:rFonts w:ascii="Book Antiqua" w:eastAsia="AppleMyungjo" w:hAnsi="Book Antiqua"/>
          <w:sz w:val="24"/>
          <w:szCs w:val="24"/>
        </w:rPr>
        <w:t>3.2)</w:t>
      </w:r>
      <w:r w:rsidR="00F0260C" w:rsidRPr="003C680E">
        <w:rPr>
          <w:rFonts w:ascii="Book Antiqua" w:eastAsia="AppleMyungjo" w:hAnsi="Book Antiqua"/>
          <w:sz w:val="24"/>
          <w:szCs w:val="24"/>
        </w:rPr>
        <w:fldChar w:fldCharType="begin">
          <w:fldData xml:space="preserve">PEVuZE5vdGU+PENpdGU+PEF1dGhvcj5Db2xvbWJlbDwvQXV0aG9yPjxZZWFyPjIwMTc8L1llYXI+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4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Db2xvbWJlbDwvQXV0aG9yPjxZZWFyPjIwMTc8L1llYXI+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4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F0260C" w:rsidRPr="003C680E">
        <w:rPr>
          <w:rFonts w:ascii="Book Antiqua" w:eastAsia="AppleMyungjo" w:hAnsi="Book Antiqua"/>
          <w:sz w:val="24"/>
          <w:szCs w:val="24"/>
        </w:rPr>
      </w:r>
      <w:r w:rsidR="00F0260C"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38" w:tooltip="Colombel, 2017 #38" w:history="1">
        <w:r w:rsidR="00453126" w:rsidRPr="003C680E">
          <w:rPr>
            <w:rFonts w:ascii="Book Antiqua" w:eastAsia="AppleMyungjo" w:hAnsi="Book Antiqua"/>
            <w:noProof/>
            <w:sz w:val="24"/>
            <w:szCs w:val="24"/>
            <w:vertAlign w:val="superscript"/>
          </w:rPr>
          <w:t>38</w:t>
        </w:r>
      </w:hyperlink>
      <w:r w:rsidR="00F819B5">
        <w:rPr>
          <w:rFonts w:ascii="Book Antiqua" w:eastAsia="AppleMyungjo" w:hAnsi="Book Antiqua"/>
          <w:noProof/>
          <w:sz w:val="24"/>
          <w:szCs w:val="24"/>
          <w:vertAlign w:val="superscript"/>
        </w:rPr>
        <w:t>,</w:t>
      </w:r>
      <w:hyperlink w:anchor="_ENREF_39" w:tooltip="McAuliffe, 2015 #39" w:history="1">
        <w:r w:rsidR="00453126" w:rsidRPr="003C680E">
          <w:rPr>
            <w:rFonts w:ascii="Book Antiqua" w:eastAsia="AppleMyungjo" w:hAnsi="Book Antiqua"/>
            <w:noProof/>
            <w:sz w:val="24"/>
            <w:szCs w:val="24"/>
            <w:vertAlign w:val="superscript"/>
          </w:rPr>
          <w:t>39</w:t>
        </w:r>
      </w:hyperlink>
      <w:r w:rsidR="004033CE" w:rsidRPr="003C680E">
        <w:rPr>
          <w:rFonts w:ascii="Book Antiqua" w:eastAsia="AppleMyungjo" w:hAnsi="Book Antiqua"/>
          <w:noProof/>
          <w:sz w:val="24"/>
          <w:szCs w:val="24"/>
          <w:vertAlign w:val="superscript"/>
        </w:rPr>
        <w:t>]</w:t>
      </w:r>
      <w:r w:rsidR="00F0260C" w:rsidRPr="003C680E">
        <w:rPr>
          <w:rFonts w:ascii="Book Antiqua" w:eastAsia="AppleMyungjo" w:hAnsi="Book Antiqua"/>
          <w:sz w:val="24"/>
          <w:szCs w:val="24"/>
        </w:rPr>
        <w:fldChar w:fldCharType="end"/>
      </w:r>
      <w:r w:rsidRPr="003C680E">
        <w:rPr>
          <w:rFonts w:ascii="Book Antiqua" w:eastAsia="AppleMyungjo" w:hAnsi="Book Antiqua"/>
          <w:sz w:val="24"/>
          <w:szCs w:val="24"/>
        </w:rPr>
        <w:t>. Infusion-related reactions were reported with a low incidence of less than 5% in patients who received VDZ</w:t>
      </w:r>
      <w:r w:rsidR="00F0260C" w:rsidRPr="003C680E">
        <w:rPr>
          <w:rFonts w:ascii="Book Antiqua" w:eastAsia="AppleMyungjo" w:hAnsi="Book Antiqua"/>
          <w:sz w:val="24"/>
          <w:szCs w:val="24"/>
        </w:rPr>
        <w:fldChar w:fldCharType="begin">
          <w:fldData xml:space="preserve">PEVuZE5vdGU+PENpdGU+PEF1dGhvcj5Db2xvbWJlbDwvQXV0aG9yPjxZZWFyPjIwMTc8L1llYXI+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gzOS04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Db2xvbWJlbDwvQXV0aG9yPjxZZWFyPjIwMTc8L1llYXI+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gzOS04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F0260C" w:rsidRPr="003C680E">
        <w:rPr>
          <w:rFonts w:ascii="Book Antiqua" w:eastAsia="AppleMyungjo" w:hAnsi="Book Antiqua"/>
          <w:sz w:val="24"/>
          <w:szCs w:val="24"/>
        </w:rPr>
      </w:r>
      <w:r w:rsidR="00F0260C"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38" w:tooltip="Colombel, 2017 #38" w:history="1">
        <w:r w:rsidR="00453126" w:rsidRPr="003C680E">
          <w:rPr>
            <w:rFonts w:ascii="Book Antiqua" w:eastAsia="AppleMyungjo" w:hAnsi="Book Antiqua"/>
            <w:noProof/>
            <w:sz w:val="24"/>
            <w:szCs w:val="24"/>
            <w:vertAlign w:val="superscript"/>
          </w:rPr>
          <w:t>38</w:t>
        </w:r>
      </w:hyperlink>
      <w:r w:rsidR="004033CE" w:rsidRPr="003C680E">
        <w:rPr>
          <w:rFonts w:ascii="Book Antiqua" w:eastAsia="AppleMyungjo" w:hAnsi="Book Antiqua"/>
          <w:noProof/>
          <w:sz w:val="24"/>
          <w:szCs w:val="24"/>
          <w:vertAlign w:val="superscript"/>
        </w:rPr>
        <w:t>]</w:t>
      </w:r>
      <w:r w:rsidR="00F0260C"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VDZ does not affect α4β1-related nervous system leukocyte trafficking, and no cases of PML were observed in the clinical trials. Therefore, VDZ can be considered as a primary biological drug in elderly patients with a high risk of opportunistic infections or cancer and in young male patients at risk of hepatosplenic T cell lymphoma. Especially in countries with a high prevalence of TB, such as Korea, China, and India, the risk of TB needs to be considered when selecting a </w:t>
      </w:r>
      <w:r w:rsidR="00F636F8" w:rsidRPr="003C680E">
        <w:rPr>
          <w:rFonts w:ascii="Book Antiqua" w:eastAsia="AppleMyungjo" w:hAnsi="Book Antiqua"/>
          <w:sz w:val="24"/>
          <w:szCs w:val="24"/>
        </w:rPr>
        <w:t>therapeutic</w:t>
      </w:r>
      <w:r w:rsidRPr="003C680E">
        <w:rPr>
          <w:rFonts w:ascii="Book Antiqua" w:eastAsia="AppleMyungjo" w:hAnsi="Book Antiqua"/>
          <w:sz w:val="24"/>
          <w:szCs w:val="24"/>
        </w:rPr>
        <w:t xml:space="preserve"> drug. VDZ is expected to be a very low-risk drug in this regard, with only 4 TB cases out of approximately 3000 patients who received VDZ (0.1%).</w:t>
      </w:r>
      <w:r w:rsidR="00E33977" w:rsidRPr="003C680E">
        <w:rPr>
          <w:rFonts w:ascii="Book Antiqua" w:eastAsia="AppleMyungjo" w:hAnsi="Book Antiqua"/>
          <w:sz w:val="24"/>
          <w:szCs w:val="24"/>
        </w:rPr>
        <w:t xml:space="preserve"> Another advantage of VDZ is that it can be used even in the presence of comorbidities that contraindicate anti-TNF therapy, such as demyelinating disease, congestive heart failure, and lymphoma.</w:t>
      </w:r>
    </w:p>
    <w:p w14:paraId="1528E04B" w14:textId="18590E89" w:rsidR="003B4C51" w:rsidRPr="003C680E" w:rsidRDefault="003B4C51" w:rsidP="00F819B5">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Nevertheless, due to the gut selectivity of VDZ, it </w:t>
      </w:r>
      <w:r w:rsidR="00EE7D61" w:rsidRPr="003C680E">
        <w:rPr>
          <w:rFonts w:ascii="Book Antiqua" w:eastAsia="AppleMyungjo" w:hAnsi="Book Antiqua"/>
          <w:sz w:val="24"/>
          <w:szCs w:val="24"/>
        </w:rPr>
        <w:t xml:space="preserve">may </w:t>
      </w:r>
      <w:r w:rsidRPr="003C680E">
        <w:rPr>
          <w:rFonts w:ascii="Book Antiqua" w:eastAsia="AppleMyungjo" w:hAnsi="Book Antiqua"/>
          <w:sz w:val="24"/>
          <w:szCs w:val="24"/>
        </w:rPr>
        <w:t xml:space="preserve">not be expected to be effective in patients with extraintestinal symptoms. </w:t>
      </w:r>
      <w:r w:rsidR="00CB677E" w:rsidRPr="003C680E">
        <w:rPr>
          <w:rFonts w:ascii="Book Antiqua" w:eastAsia="AppleMyungjo" w:hAnsi="Book Antiqua"/>
          <w:sz w:val="24"/>
          <w:szCs w:val="24"/>
        </w:rPr>
        <w:t xml:space="preserve">Recently, a case of Crohn's disease involving the pleura </w:t>
      </w:r>
      <w:r w:rsidR="008943DB" w:rsidRPr="003C680E">
        <w:rPr>
          <w:rFonts w:ascii="Book Antiqua" w:eastAsia="AppleMyungjo" w:hAnsi="Book Antiqua"/>
          <w:sz w:val="24"/>
          <w:szCs w:val="24"/>
        </w:rPr>
        <w:t xml:space="preserve">and lungs </w:t>
      </w:r>
      <w:r w:rsidR="00CB677E" w:rsidRPr="003C680E">
        <w:rPr>
          <w:rFonts w:ascii="Book Antiqua" w:eastAsia="AppleMyungjo" w:hAnsi="Book Antiqua"/>
          <w:sz w:val="24"/>
          <w:szCs w:val="24"/>
        </w:rPr>
        <w:t xml:space="preserve">after </w:t>
      </w:r>
      <w:r w:rsidR="008943DB" w:rsidRPr="003C680E">
        <w:rPr>
          <w:rFonts w:ascii="Book Antiqua" w:eastAsia="AppleMyungjo" w:hAnsi="Book Antiqua"/>
          <w:sz w:val="24"/>
          <w:szCs w:val="24"/>
        </w:rPr>
        <w:t>3 doses of VDZ</w:t>
      </w:r>
      <w:r w:rsidR="00CB677E" w:rsidRPr="003C680E">
        <w:rPr>
          <w:rFonts w:ascii="Book Antiqua" w:eastAsia="AppleMyungjo" w:hAnsi="Book Antiqua"/>
          <w:sz w:val="24"/>
          <w:szCs w:val="24"/>
        </w:rPr>
        <w:t xml:space="preserve"> has been reported</w:t>
      </w:r>
      <w:r w:rsidR="00A07970" w:rsidRPr="003C680E">
        <w:rPr>
          <w:rFonts w:ascii="Book Antiqua" w:eastAsia="AppleMyungjo" w:hAnsi="Book Antiqua"/>
          <w:sz w:val="24"/>
          <w:szCs w:val="24"/>
        </w:rPr>
        <w:fldChar w:fldCharType="begin"/>
      </w:r>
      <w:r w:rsidR="00453126" w:rsidRPr="003C680E">
        <w:rPr>
          <w:rFonts w:ascii="Book Antiqua" w:eastAsia="AppleMyungjo" w:hAnsi="Book Antiqua"/>
          <w:sz w:val="24"/>
          <w:szCs w:val="24"/>
        </w:rPr>
        <w:instrText xml:space="preserve"> ADDIN EN.CITE &lt;EndNote&gt;&lt;Cite&gt;&lt;Author&gt;Lissner&lt;/Author&gt;&lt;Year&gt;2018&lt;/Year&gt;&lt;RecNum&gt;55&lt;/RecNum&gt;&lt;DisplayText&gt;&lt;style face="superscript"&gt;[40]&lt;/style&gt;&lt;/DisplayText&gt;&lt;record&gt;&lt;rec-number&gt;55&lt;/rec-number&gt;&lt;foreign-keys&gt;&lt;key app="EN" db-id="vpz9fxs9mdd5rteexf3vtds12ea2saxrww95"&gt;55&lt;/key&gt;&lt;/foreign-keys&gt;&lt;ref-type name="Journal Article"&gt;17&lt;/ref-type&gt;&lt;contributors&gt;&lt;authors&gt;&lt;author&gt;Lissner, D.&lt;/author&gt;&lt;author&gt;Glauben, R.&lt;/author&gt;&lt;author&gt;Allers, K.&lt;/author&gt;&lt;author&gt;Sonnenberg, E.&lt;/author&gt;&lt;author&gt;Loddenkemper, C.&lt;/author&gt;&lt;author&gt;Schneider, T.&lt;/author&gt;&lt;author&gt;Siegmund, B.&lt;/author&gt;&lt;/authors&gt;&lt;/contributors&gt;&lt;auth-address&gt;Charite-Universitatsmedizin Berlin, Campus Benjamin Franklin, Department for Gastroenterology, Infectious Diseases and Rheumatology, Berlin, Germany.&amp;#xD;PathoTres Praxis fir Pathologie und Neuropathologie, Berlin, Germany.&lt;/auth-address&gt;&lt;titles&gt;&lt;title&gt;Pulmonary Manifestation of Crohn&amp;apos;s Disease Developed Under Treatment With Vedolizumab&lt;/title&gt;&lt;secondary-title&gt;Am J Gastroenterol&lt;/secondary-title&gt;&lt;alt-title&gt;The American journal of gastroenterology&lt;/alt-title&gt;&lt;/titles&gt;&lt;periodical&gt;&lt;full-title&gt;Am J Gastroenterol&lt;/full-title&gt;&lt;abbr-1&gt;The American journal of gastroenterology&lt;/abbr-1&gt;&lt;/periodical&gt;&lt;alt-periodical&gt;&lt;full-title&gt;Am J Gastroenterol&lt;/full-title&gt;&lt;abbr-1&gt;The American journal of gastroenterology&lt;/abbr-1&gt;&lt;/alt-periodical&gt;&lt;pages&gt;146-148&lt;/pages&gt;&lt;volume&gt;113&lt;/volume&gt;&lt;number&gt;1&lt;/number&gt;&lt;edition&gt;2018/01/10&lt;/edition&gt;&lt;dates&gt;&lt;year&gt;2018&lt;/year&gt;&lt;pub-dates&gt;&lt;date&gt;Jan&lt;/date&gt;&lt;/pub-dates&gt;&lt;/dates&gt;&lt;isbn&gt;1572-0241 (Electronic)&amp;#xD;0002-9270 (Linking)&lt;/isbn&gt;&lt;accession-num&gt;29311733&lt;/accession-num&gt;&lt;urls&gt;&lt;/urls&gt;&lt;electronic-resource-num&gt;10.1038/ajg.2017.395&lt;/electronic-resource-num&gt;&lt;remote-database-provider&gt;NLM&lt;/remote-database-provider&gt;&lt;language&gt;eng&lt;/language&gt;&lt;/record&gt;&lt;/Cite&gt;&lt;/EndNote&gt;</w:instrText>
      </w:r>
      <w:r w:rsidR="00A07970"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40" w:tooltip="Lissner, 2018 #55" w:history="1">
        <w:r w:rsidR="00453126" w:rsidRPr="003C680E">
          <w:rPr>
            <w:rFonts w:ascii="Book Antiqua" w:eastAsia="AppleMyungjo" w:hAnsi="Book Antiqua"/>
            <w:noProof/>
            <w:sz w:val="24"/>
            <w:szCs w:val="24"/>
            <w:vertAlign w:val="superscript"/>
          </w:rPr>
          <w:t>40</w:t>
        </w:r>
      </w:hyperlink>
      <w:r w:rsidR="004033CE" w:rsidRPr="003C680E">
        <w:rPr>
          <w:rFonts w:ascii="Book Antiqua" w:eastAsia="AppleMyungjo" w:hAnsi="Book Antiqua"/>
          <w:noProof/>
          <w:sz w:val="24"/>
          <w:szCs w:val="24"/>
          <w:vertAlign w:val="superscript"/>
        </w:rPr>
        <w:t>]</w:t>
      </w:r>
      <w:r w:rsidR="00A07970" w:rsidRPr="003C680E">
        <w:rPr>
          <w:rFonts w:ascii="Book Antiqua" w:eastAsia="AppleMyungjo" w:hAnsi="Book Antiqua"/>
          <w:sz w:val="24"/>
          <w:szCs w:val="24"/>
        </w:rPr>
        <w:fldChar w:fldCharType="end"/>
      </w:r>
      <w:r w:rsidR="00CB677E" w:rsidRPr="003C680E">
        <w:rPr>
          <w:rFonts w:ascii="Book Antiqua" w:eastAsia="AppleMyungjo" w:hAnsi="Book Antiqua"/>
          <w:sz w:val="24"/>
          <w:szCs w:val="24"/>
        </w:rPr>
        <w:t>.</w:t>
      </w:r>
      <w:r w:rsidR="008943DB" w:rsidRPr="003C680E">
        <w:rPr>
          <w:rFonts w:ascii="Book Antiqua" w:eastAsia="AppleMyungjo" w:hAnsi="Book Antiqua"/>
          <w:sz w:val="24"/>
          <w:szCs w:val="24"/>
        </w:rPr>
        <w:t xml:space="preserve"> </w:t>
      </w:r>
      <w:r w:rsidRPr="003C680E">
        <w:rPr>
          <w:rFonts w:ascii="Book Antiqua" w:eastAsia="AppleMyungjo" w:hAnsi="Book Antiqua"/>
          <w:sz w:val="24"/>
          <w:szCs w:val="24"/>
        </w:rPr>
        <w:t xml:space="preserve">After isolating peripheral blood mononuclear cells from the patient, flow cytometry revealed an upregulation of β1 integrin, which is required for </w:t>
      </w:r>
      <w:r w:rsidR="005F115E" w:rsidRPr="003C680E">
        <w:rPr>
          <w:rFonts w:ascii="Book Antiqua" w:eastAsia="AppleMyungjo" w:hAnsi="Book Antiqua"/>
          <w:sz w:val="24"/>
          <w:szCs w:val="24"/>
        </w:rPr>
        <w:t xml:space="preserve">homing of </w:t>
      </w:r>
      <w:r w:rsidR="005F115E" w:rsidRPr="003C680E">
        <w:rPr>
          <w:rFonts w:ascii="Book Antiqua" w:eastAsia="AppleMyungjo" w:hAnsi="Book Antiqua"/>
          <w:sz w:val="24"/>
          <w:szCs w:val="24"/>
        </w:rPr>
        <w:lastRenderedPageBreak/>
        <w:t xml:space="preserve">lymphocytes </w:t>
      </w:r>
      <w:r w:rsidRPr="003C680E">
        <w:rPr>
          <w:rFonts w:ascii="Book Antiqua" w:eastAsia="AppleMyungjo" w:hAnsi="Book Antiqua"/>
          <w:sz w:val="24"/>
          <w:szCs w:val="24"/>
        </w:rPr>
        <w:t xml:space="preserve">to the lungs, and the condition of the patient improved after </w:t>
      </w:r>
      <w:r w:rsidR="004203BF" w:rsidRPr="003C680E">
        <w:rPr>
          <w:rFonts w:ascii="Book Antiqua" w:eastAsia="AppleMyungjo" w:hAnsi="Book Antiqua"/>
          <w:sz w:val="24"/>
          <w:szCs w:val="24"/>
        </w:rPr>
        <w:t>prednisolone</w:t>
      </w:r>
      <w:r w:rsidRPr="003C680E">
        <w:rPr>
          <w:rFonts w:ascii="Book Antiqua" w:eastAsia="AppleMyungjo" w:hAnsi="Book Antiqua"/>
          <w:sz w:val="24"/>
          <w:szCs w:val="24"/>
        </w:rPr>
        <w:t xml:space="preserve"> treatment. This shows that the shift in integrin expression </w:t>
      </w:r>
      <w:r w:rsidR="00F46572" w:rsidRPr="003C680E">
        <w:rPr>
          <w:rFonts w:ascii="Book Antiqua" w:eastAsia="AppleMyungjo" w:hAnsi="Book Antiqua"/>
          <w:sz w:val="24"/>
          <w:szCs w:val="24"/>
        </w:rPr>
        <w:t>triggere</w:t>
      </w:r>
      <w:r w:rsidRPr="003C680E">
        <w:rPr>
          <w:rFonts w:ascii="Book Antiqua" w:eastAsia="AppleMyungjo" w:hAnsi="Book Antiqua"/>
          <w:sz w:val="24"/>
          <w:szCs w:val="24"/>
        </w:rPr>
        <w:t xml:space="preserve">d by VDZ can cause immune cells to migrate to organs other than the gut, thereby increasing the risk of extraintestinal autoimmune manifestations in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w:t>
      </w:r>
    </w:p>
    <w:p w14:paraId="6EE0AD9D" w14:textId="12531B6F" w:rsidR="003B4C51" w:rsidRPr="003C680E" w:rsidRDefault="003B4C51" w:rsidP="00F819B5">
      <w:pPr>
        <w:wordWrap/>
        <w:adjustRightInd w:val="0"/>
        <w:snapToGrid w:val="0"/>
        <w:spacing w:line="360" w:lineRule="auto"/>
        <w:ind w:firstLineChars="100" w:firstLine="240"/>
        <w:rPr>
          <w:rStyle w:val="shorttext"/>
          <w:rFonts w:ascii="Book Antiqua" w:eastAsia="AppleMyungjo" w:hAnsi="Book Antiqua"/>
          <w:sz w:val="24"/>
          <w:szCs w:val="24"/>
        </w:rPr>
      </w:pPr>
      <w:r w:rsidRPr="003C680E">
        <w:rPr>
          <w:rFonts w:ascii="Book Antiqua" w:eastAsia="AppleMyungjo" w:hAnsi="Book Antiqua"/>
          <w:sz w:val="24"/>
          <w:szCs w:val="24"/>
        </w:rPr>
        <w:t xml:space="preserve">Anti-VDZ antibodies (AVAs) were detected in 56 out of 1434 patients (4%) who were treated with VDZ up to week 52 in the GEMINI </w:t>
      </w:r>
      <w:r w:rsidR="00AB4A26" w:rsidRPr="003C680E">
        <w:rPr>
          <w:rFonts w:ascii="Book Antiqua" w:eastAsia="AppleMyungjo" w:hAnsi="Book Antiqua"/>
          <w:sz w:val="24"/>
          <w:szCs w:val="24"/>
        </w:rPr>
        <w:t>1</w:t>
      </w:r>
      <w:r w:rsidRPr="003C680E">
        <w:rPr>
          <w:rFonts w:ascii="Book Antiqua" w:eastAsia="AppleMyungjo" w:hAnsi="Book Antiqua"/>
          <w:sz w:val="24"/>
          <w:szCs w:val="24"/>
        </w:rPr>
        <w:t xml:space="preserve"> and </w:t>
      </w:r>
      <w:r w:rsidR="00AB4A26" w:rsidRPr="003C680E">
        <w:rPr>
          <w:rFonts w:ascii="Book Antiqua" w:eastAsia="AppleMyungjo" w:hAnsi="Book Antiqua"/>
          <w:sz w:val="24"/>
          <w:szCs w:val="24"/>
        </w:rPr>
        <w:t>2</w:t>
      </w:r>
      <w:r w:rsidRPr="003C680E">
        <w:rPr>
          <w:rFonts w:ascii="Book Antiqua" w:eastAsia="AppleMyungjo" w:hAnsi="Book Antiqua"/>
          <w:sz w:val="24"/>
          <w:szCs w:val="24"/>
        </w:rPr>
        <w:t xml:space="preserve"> trials, but of these, only 9 patients (0.6%) continued to show AVA positivity, and 33 patients (2.6%) developed neutralizing antibodies</w:t>
      </w:r>
      <w:r w:rsidR="0058571A" w:rsidRPr="003C680E">
        <w:rPr>
          <w:rFonts w:ascii="Book Antiqua" w:eastAsia="AppleMyungjo" w:hAnsi="Book Antiqua"/>
          <w:sz w:val="24"/>
          <w:szCs w:val="24"/>
        </w:rPr>
        <w:fldChar w:fldCharType="begin">
          <w:fldData xml:space="preserve">PEVuZE5vdGU+PENpdGU+PEF1dGhvcj5Db2xvbWJlbDwvQXV0aG9yPjxZZWFyPjIwMTc8L1llYXI+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gzOS04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Db2xvbWJlbDwvQXV0aG9yPjxZZWFyPjIwMTc8L1llYXI+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58571A" w:rsidRPr="003C680E">
        <w:rPr>
          <w:rFonts w:ascii="Book Antiqua" w:eastAsia="AppleMyungjo" w:hAnsi="Book Antiqua"/>
          <w:sz w:val="24"/>
          <w:szCs w:val="24"/>
        </w:rPr>
      </w:r>
      <w:r w:rsidR="0058571A"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38" w:tooltip="Colombel, 2017 #38" w:history="1">
        <w:r w:rsidR="00453126" w:rsidRPr="003C680E">
          <w:rPr>
            <w:rFonts w:ascii="Book Antiqua" w:eastAsia="AppleMyungjo" w:hAnsi="Book Antiqua"/>
            <w:noProof/>
            <w:sz w:val="24"/>
            <w:szCs w:val="24"/>
            <w:vertAlign w:val="superscript"/>
          </w:rPr>
          <w:t>38</w:t>
        </w:r>
      </w:hyperlink>
      <w:r w:rsidR="004033CE" w:rsidRPr="003C680E">
        <w:rPr>
          <w:rFonts w:ascii="Book Antiqua" w:eastAsia="AppleMyungjo" w:hAnsi="Book Antiqua"/>
          <w:noProof/>
          <w:sz w:val="24"/>
          <w:szCs w:val="24"/>
          <w:vertAlign w:val="superscript"/>
        </w:rPr>
        <w:t>]</w:t>
      </w:r>
      <w:r w:rsidR="0058571A"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In the GEMINI LTS trial, the immunogenicity rate did not increase over time. </w:t>
      </w:r>
      <w:r w:rsidR="00290542" w:rsidRPr="003C680E">
        <w:rPr>
          <w:rFonts w:ascii="Book Antiqua" w:eastAsia="AppleMyungjo" w:hAnsi="Book Antiqua"/>
          <w:sz w:val="24"/>
          <w:szCs w:val="24"/>
        </w:rPr>
        <w:t>W</w:t>
      </w:r>
      <w:r w:rsidRPr="003C680E">
        <w:rPr>
          <w:rFonts w:ascii="Book Antiqua" w:eastAsia="AppleMyungjo" w:hAnsi="Book Antiqua"/>
          <w:sz w:val="24"/>
          <w:szCs w:val="24"/>
        </w:rPr>
        <w:t>hen VDZ was administered in combination with immunosuppressants</w:t>
      </w:r>
      <w:r w:rsidR="00290542" w:rsidRPr="003C680E">
        <w:rPr>
          <w:rFonts w:ascii="Book Antiqua" w:eastAsia="AppleMyungjo" w:hAnsi="Book Antiqua"/>
          <w:sz w:val="24"/>
          <w:szCs w:val="24"/>
        </w:rPr>
        <w:t xml:space="preserve"> at baseline</w:t>
      </w:r>
      <w:r w:rsidRPr="003C680E">
        <w:rPr>
          <w:rFonts w:ascii="Book Antiqua" w:eastAsia="AppleMyungjo" w:hAnsi="Book Antiqua"/>
          <w:sz w:val="24"/>
          <w:szCs w:val="24"/>
        </w:rPr>
        <w:t>, the AVA positivity rate was 3%, which was 1% lower than the AVA positivity rate of 4%</w:t>
      </w:r>
      <w:r w:rsidR="00A73DBF" w:rsidRPr="003C680E">
        <w:rPr>
          <w:rFonts w:ascii="Book Antiqua" w:eastAsia="AppleMyungjo" w:hAnsi="Book Antiqua"/>
          <w:sz w:val="24"/>
          <w:szCs w:val="24"/>
        </w:rPr>
        <w:t>.</w:t>
      </w:r>
      <w:r w:rsidRPr="003C680E">
        <w:rPr>
          <w:rFonts w:ascii="Book Antiqua" w:eastAsia="AppleMyungjo" w:hAnsi="Book Antiqua"/>
          <w:sz w:val="24"/>
          <w:szCs w:val="24"/>
        </w:rPr>
        <w:t xml:space="preserve"> However, these measurements were taken when the patients had a high serum drug concentration, which could have interfered with the a</w:t>
      </w:r>
      <w:r w:rsidR="00F46572" w:rsidRPr="003C680E">
        <w:rPr>
          <w:rFonts w:ascii="Book Antiqua" w:eastAsia="AppleMyungjo" w:hAnsi="Book Antiqua"/>
          <w:sz w:val="24"/>
          <w:szCs w:val="24"/>
        </w:rPr>
        <w:t>ssay</w:t>
      </w:r>
      <w:r w:rsidRPr="003C680E">
        <w:rPr>
          <w:rFonts w:ascii="Book Antiqua" w:eastAsia="AppleMyungjo" w:hAnsi="Book Antiqua"/>
          <w:sz w:val="24"/>
          <w:szCs w:val="24"/>
        </w:rPr>
        <w:t xml:space="preserve">. </w:t>
      </w:r>
      <w:r w:rsidRPr="003C680E">
        <w:rPr>
          <w:rStyle w:val="shorttext"/>
          <w:rFonts w:ascii="Book Antiqua" w:eastAsia="AppleMyungjo" w:hAnsi="Book Antiqua"/>
          <w:sz w:val="24"/>
          <w:szCs w:val="24"/>
        </w:rPr>
        <w:t xml:space="preserve">Therefore, VDZ seems to </w:t>
      </w:r>
      <w:r w:rsidR="00CC4EE2" w:rsidRPr="003C680E">
        <w:rPr>
          <w:rStyle w:val="shorttext"/>
          <w:rFonts w:ascii="Book Antiqua" w:eastAsia="AppleMyungjo" w:hAnsi="Book Antiqua"/>
          <w:sz w:val="24"/>
          <w:szCs w:val="24"/>
        </w:rPr>
        <w:t xml:space="preserve">have low immunogenicity and could </w:t>
      </w:r>
      <w:r w:rsidRPr="003C680E">
        <w:rPr>
          <w:rStyle w:val="shorttext"/>
          <w:rFonts w:ascii="Book Antiqua" w:eastAsia="AppleMyungjo" w:hAnsi="Book Antiqua"/>
          <w:sz w:val="24"/>
          <w:szCs w:val="24"/>
        </w:rPr>
        <w:t xml:space="preserve">be </w:t>
      </w:r>
      <w:r w:rsidR="00CC4EE2" w:rsidRPr="003C680E">
        <w:rPr>
          <w:rStyle w:val="shorttext"/>
          <w:rFonts w:ascii="Book Antiqua" w:eastAsia="AppleMyungjo" w:hAnsi="Book Antiqua"/>
          <w:sz w:val="24"/>
          <w:szCs w:val="24"/>
        </w:rPr>
        <w:t xml:space="preserve">used </w:t>
      </w:r>
      <w:r w:rsidRPr="003C680E">
        <w:rPr>
          <w:rStyle w:val="shorttext"/>
          <w:rFonts w:ascii="Book Antiqua" w:eastAsia="AppleMyungjo" w:hAnsi="Book Antiqua"/>
          <w:sz w:val="24"/>
          <w:szCs w:val="24"/>
        </w:rPr>
        <w:t>without immunosuppressants; however, further research is required.</w:t>
      </w:r>
    </w:p>
    <w:bookmarkEnd w:id="26"/>
    <w:p w14:paraId="179AF7C1" w14:textId="3454F18C" w:rsidR="003B4C51" w:rsidRPr="003C680E" w:rsidRDefault="003B4C51" w:rsidP="00F819B5">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VDZ </w:t>
      </w:r>
      <w:r w:rsidR="00F46572" w:rsidRPr="003C680E">
        <w:rPr>
          <w:rFonts w:ascii="Book Antiqua" w:eastAsia="AppleMyungjo" w:hAnsi="Book Antiqua"/>
          <w:sz w:val="24"/>
          <w:szCs w:val="24"/>
        </w:rPr>
        <w:t>may</w:t>
      </w:r>
      <w:r w:rsidRPr="003C680E">
        <w:rPr>
          <w:rFonts w:ascii="Book Antiqua" w:eastAsia="AppleMyungjo" w:hAnsi="Book Antiqua"/>
          <w:sz w:val="24"/>
          <w:szCs w:val="24"/>
        </w:rPr>
        <w:t xml:space="preserve"> be expected to have a positive effect on fistula closure rate in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The phase IV </w:t>
      </w:r>
      <w:r w:rsidR="00451A32" w:rsidRPr="003C680E">
        <w:rPr>
          <w:rFonts w:ascii="Book Antiqua" w:eastAsia="AppleMyungjo" w:hAnsi="Book Antiqua"/>
          <w:sz w:val="24"/>
          <w:szCs w:val="24"/>
        </w:rPr>
        <w:t xml:space="preserve">ENTERPRISE </w:t>
      </w:r>
      <w:r w:rsidRPr="003C680E">
        <w:rPr>
          <w:rFonts w:ascii="Book Antiqua" w:eastAsia="AppleMyungjo" w:hAnsi="Book Antiqua"/>
          <w:sz w:val="24"/>
          <w:szCs w:val="24"/>
        </w:rPr>
        <w:t xml:space="preserve">trial (NCT02630966), which is currently underway, focuses on fistula healing at week 30 after 22 weeks of VDZ medication in patients with fistulizing </w:t>
      </w:r>
      <w:r w:rsidR="000635D2" w:rsidRPr="003C680E">
        <w:rPr>
          <w:rFonts w:ascii="Book Antiqua" w:eastAsia="AppleMyungjo" w:hAnsi="Book Antiqua"/>
          <w:sz w:val="24"/>
          <w:szCs w:val="24"/>
        </w:rPr>
        <w:t>CD</w:t>
      </w:r>
      <w:r w:rsidRPr="003C680E">
        <w:rPr>
          <w:rFonts w:ascii="Book Antiqua" w:eastAsia="AppleMyungjo" w:hAnsi="Book Antiqua"/>
          <w:sz w:val="24"/>
          <w:szCs w:val="24"/>
        </w:rPr>
        <w:t>.</w:t>
      </w:r>
    </w:p>
    <w:p w14:paraId="2F1F6F6C" w14:textId="715CED08" w:rsidR="003B4C51" w:rsidRPr="003C680E" w:rsidRDefault="003B4C51" w:rsidP="00F819B5">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Research on combination therapy has so far been limited to case reports. One report found that VDZ + etanercept combination therapy is effective at controlling severe pouchitis and spondylarthritis that developed in a patient with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one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patient who showed no response to treatment with methotrexate, adalimumab, infliximab, azathioprine, cyclosporine A, or golimumab showed clinical remission and mucosal healing when treated with a combination of VDZ + certolizumab pegol and monitored for 21 mo</w:t>
      </w:r>
      <w:r w:rsidR="0058571A" w:rsidRPr="003C680E">
        <w:rPr>
          <w:rFonts w:ascii="Book Antiqua" w:eastAsia="AppleMyungjo" w:hAnsi="Book Antiqua"/>
          <w:sz w:val="24"/>
          <w:szCs w:val="24"/>
        </w:rPr>
        <w:fldChar w:fldCharType="begin">
          <w:fldData xml:space="preserve">PEVuZE5vdGU+PENpdGU+PEF1dGhvcj5CZXRoZ2U8L0F1dGhvcj48WWVhcj4yMDE3PC9ZZWFyPjxS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2MjEtMTYyMzwvcGFnZXM+PHZv
bHVtZT4xMTI8L3ZvbHVtZT48bnVtYmVyPjEwPC9udW1iZXI+PGVkaXRpb24+MjAxNy8xMC8wNjwv
ZWRpdGlvbj48ZGF0ZXM+PHllYXI+MjAxNzwveWVhcj48cHViLWRhdGVzPjxkYXRlPk9jdDwvZGF0
ZT48L3B1Yi1kYXRlcz48L2RhdGVzPjxpc2JuPjE1NzItMDI0MSAoRWxlY3Ryb25pYykmI3hEOzAw
MDItOTI3MCAoTGlua2luZyk8L2lzYm4+PGFjY2Vzc2lvbi1udW0+Mjg5Nzg5NTc8L2FjY2Vzc2lv
bi1udW0+PHVybHM+PC91cmxzPjxlbGVjdHJvbmljLXJlc291cmNlLW51bT4xMC4xMDM4L2FqZy4y
MDE3LjI0MjwvZWxlY3Ryb25pYy1yZXNvdXJjZS1udW0+PHJlbW90ZS1kYXRhYmFzZS1wcm92aWRl
cj5OTE08L3JlbW90ZS1kYXRhYmFzZS1wcm92aWRlcj48bGFuZ3VhZ2U+ZW5nPC9sYW5ndWFnZT48
L3JlY29yZD48L0NpdGU+PC9FbmROb3RlPn==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CZXRoZ2U8L0F1dGhvcj48WWVhcj4yMDE3PC9ZZWFyPjxS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58571A" w:rsidRPr="003C680E">
        <w:rPr>
          <w:rFonts w:ascii="Book Antiqua" w:eastAsia="AppleMyungjo" w:hAnsi="Book Antiqua"/>
          <w:sz w:val="24"/>
          <w:szCs w:val="24"/>
        </w:rPr>
      </w:r>
      <w:r w:rsidR="0058571A"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41" w:tooltip="Bethge, 2017 #40" w:history="1">
        <w:r w:rsidR="00453126" w:rsidRPr="003C680E">
          <w:rPr>
            <w:rFonts w:ascii="Book Antiqua" w:eastAsia="AppleMyungjo" w:hAnsi="Book Antiqua"/>
            <w:noProof/>
            <w:sz w:val="24"/>
            <w:szCs w:val="24"/>
            <w:vertAlign w:val="superscript"/>
          </w:rPr>
          <w:t>41</w:t>
        </w:r>
      </w:hyperlink>
      <w:r w:rsidR="00F819B5">
        <w:rPr>
          <w:rFonts w:ascii="Book Antiqua" w:eastAsia="AppleMyungjo" w:hAnsi="Book Antiqua"/>
          <w:noProof/>
          <w:sz w:val="24"/>
          <w:szCs w:val="24"/>
          <w:vertAlign w:val="superscript"/>
        </w:rPr>
        <w:t>,</w:t>
      </w:r>
      <w:hyperlink w:anchor="_ENREF_42" w:tooltip="Fischer, 2017 #41" w:history="1">
        <w:r w:rsidR="00453126" w:rsidRPr="003C680E">
          <w:rPr>
            <w:rFonts w:ascii="Book Antiqua" w:eastAsia="AppleMyungjo" w:hAnsi="Book Antiqua"/>
            <w:noProof/>
            <w:sz w:val="24"/>
            <w:szCs w:val="24"/>
            <w:vertAlign w:val="superscript"/>
          </w:rPr>
          <w:t>42</w:t>
        </w:r>
      </w:hyperlink>
      <w:r w:rsidR="004033CE" w:rsidRPr="003C680E">
        <w:rPr>
          <w:rFonts w:ascii="Book Antiqua" w:eastAsia="AppleMyungjo" w:hAnsi="Book Antiqua"/>
          <w:noProof/>
          <w:sz w:val="24"/>
          <w:szCs w:val="24"/>
          <w:vertAlign w:val="superscript"/>
        </w:rPr>
        <w:t>]</w:t>
      </w:r>
      <w:r w:rsidR="0058571A"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These reports indicate that combination therapy using VDZ and an anti-TNF agent can provide additional clinical benefits, and an open-label study is currently underway to examine the effects of three-drug combination therapy using VDZ, adalimumab, and methotrexate in high-risk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 (NCT02764762)</w:t>
      </w:r>
      <w:r w:rsidR="001D0D67" w:rsidRPr="003C680E">
        <w:rPr>
          <w:rFonts w:ascii="Book Antiqua" w:eastAsia="AppleMyungjo" w:hAnsi="Book Antiqua"/>
          <w:sz w:val="24"/>
          <w:szCs w:val="24"/>
        </w:rPr>
        <w:t>.</w:t>
      </w:r>
    </w:p>
    <w:p w14:paraId="64024093" w14:textId="476F07C8" w:rsidR="003B4C51" w:rsidRPr="003C680E" w:rsidRDefault="003B4C51" w:rsidP="00F819B5">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Recently, a study was published on biomarkers that can predict response to </w:t>
      </w:r>
      <w:r w:rsidRPr="003C680E">
        <w:rPr>
          <w:rFonts w:ascii="Book Antiqua" w:eastAsia="AppleMyungjo" w:hAnsi="Book Antiqua"/>
          <w:sz w:val="24"/>
          <w:szCs w:val="24"/>
        </w:rPr>
        <w:lastRenderedPageBreak/>
        <w:t>VDZ</w:t>
      </w:r>
      <w:r w:rsidR="007D6DDB" w:rsidRPr="003C680E">
        <w:rPr>
          <w:rFonts w:ascii="Book Antiqua" w:eastAsia="AppleMyungjo" w:hAnsi="Book Antiqua"/>
          <w:sz w:val="24"/>
          <w:szCs w:val="24"/>
        </w:rPr>
        <w:fldChar w:fldCharType="begin"/>
      </w:r>
      <w:r w:rsidR="00453126" w:rsidRPr="003C680E">
        <w:rPr>
          <w:rFonts w:ascii="Book Antiqua" w:eastAsia="AppleMyungjo" w:hAnsi="Book Antiqua"/>
          <w:sz w:val="24"/>
          <w:szCs w:val="24"/>
        </w:rPr>
        <w:instrText xml:space="preserve"> ADDIN EN.CITE &lt;EndNote&gt;&lt;Cite&gt;&lt;Author&gt;Rath&lt;/Author&gt;&lt;Year&gt;2017&lt;/Year&gt;&lt;RecNum&gt;42&lt;/RecNum&gt;&lt;DisplayText&gt;&lt;style face="superscript"&gt;[43]&lt;/style&gt;&lt;/DisplayText&gt;&lt;record&gt;&lt;rec-number&gt;42&lt;/rec-number&gt;&lt;foreign-keys&gt;&lt;key app="EN" db-id="vpz9fxs9mdd5rteexf3vtds12ea2saxrww95"&gt;42&lt;/key&gt;&lt;/foreign-keys&gt;&lt;ref-type name="Journal Article"&gt;17&lt;/ref-type&gt;&lt;contributors&gt;&lt;authors&gt;&lt;author&gt;Rath, T.&lt;/author&gt;&lt;author&gt;Bojarski, C.&lt;/author&gt;&lt;author&gt;Neurath, M. F.&lt;/author&gt;&lt;author&gt;Atreya, R.&lt;/author&gt;&lt;/authors&gt;&lt;/contributors&gt;&lt;auth-address&gt;Department of Medicine 1, Friedrich-Alexander University Erlangen-Nuernberg, Division of Gastroenterology, Endocrinology and Pneumology, Ludwig Demling Endoscopy Center of Excellence, Erlangen, Germany.&amp;#xD;Charite-Universitatsmedizin Berlin, Campus Benjamin Franklin, Department of Gastroenterology, Berlin, Germany.&lt;/auth-address&gt;&lt;titles&gt;&lt;title&gt;Molecular imaging of mucosal alpha4beta7 integrin expression with the fluorescent anti-adhesion antibody vedolizumab in Crohn&amp;apos;s disease&lt;/title&gt;&lt;secondary-title&gt;Gastrointest Endosc&lt;/secondary-title&gt;&lt;alt-title&gt;Gastrointestinal endoscopy&lt;/alt-title&gt;&lt;/titles&gt;&lt;periodical&gt;&lt;full-title&gt;Gastrointest Endosc&lt;/full-title&gt;&lt;abbr-1&gt;Gastrointestinal endoscopy&lt;/abbr-1&gt;&lt;/periodical&gt;&lt;alt-periodical&gt;&lt;full-title&gt;Gastrointest Endosc&lt;/full-title&gt;&lt;abbr-1&gt;Gastrointestinal endoscopy&lt;/abbr-1&gt;&lt;/alt-periodical&gt;&lt;pages&gt;406-408&lt;/pages&gt;&lt;volume&gt;86&lt;/volume&gt;&lt;number&gt;2&lt;/number&gt;&lt;edition&gt;2017/02/01&lt;/edition&gt;&lt;dates&gt;&lt;year&gt;2017&lt;/year&gt;&lt;pub-dates&gt;&lt;date&gt;Aug&lt;/date&gt;&lt;/pub-dates&gt;&lt;/dates&gt;&lt;isbn&gt;1097-6779 (Electronic)&amp;#xD;0016-5107 (Linking)&lt;/isbn&gt;&lt;accession-num&gt;28137597&lt;/accession-num&gt;&lt;urls&gt;&lt;/urls&gt;&lt;electronic-resource-num&gt;10.1016/j.gie.2017.01.012&lt;/electronic-resource-num&gt;&lt;remote-database-provider&gt;NLM&lt;/remote-database-provider&gt;&lt;language&gt;eng&lt;/language&gt;&lt;/record&gt;&lt;/Cite&gt;&lt;/EndNote&gt;</w:instrText>
      </w:r>
      <w:r w:rsidR="007D6DDB"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43" w:tooltip="Rath, 2017 #42" w:history="1">
        <w:r w:rsidR="00453126" w:rsidRPr="003C680E">
          <w:rPr>
            <w:rFonts w:ascii="Book Antiqua" w:eastAsia="AppleMyungjo" w:hAnsi="Book Antiqua"/>
            <w:noProof/>
            <w:sz w:val="24"/>
            <w:szCs w:val="24"/>
            <w:vertAlign w:val="superscript"/>
          </w:rPr>
          <w:t>43</w:t>
        </w:r>
      </w:hyperlink>
      <w:r w:rsidR="004033CE" w:rsidRPr="003C680E">
        <w:rPr>
          <w:rFonts w:ascii="Book Antiqua" w:eastAsia="AppleMyungjo" w:hAnsi="Book Antiqua"/>
          <w:noProof/>
          <w:sz w:val="24"/>
          <w:szCs w:val="24"/>
          <w:vertAlign w:val="superscript"/>
        </w:rPr>
        <w:t>]</w:t>
      </w:r>
      <w:r w:rsidR="007D6DDB"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Using VDZ </w:t>
      </w:r>
      <w:r w:rsidR="0038035A" w:rsidRPr="003C680E">
        <w:rPr>
          <w:rFonts w:ascii="Book Antiqua" w:eastAsia="AppleMyungjo" w:hAnsi="Book Antiqua"/>
          <w:sz w:val="24"/>
          <w:szCs w:val="24"/>
        </w:rPr>
        <w:t>labeled</w:t>
      </w:r>
      <w:r w:rsidRPr="003C680E">
        <w:rPr>
          <w:rFonts w:ascii="Book Antiqua" w:eastAsia="AppleMyungjo" w:hAnsi="Book Antiqua"/>
          <w:sz w:val="24"/>
          <w:szCs w:val="24"/>
        </w:rPr>
        <w:t xml:space="preserve"> with fluorescein isothiocyanate, α4β7-expressing cells were detected by confocal laser endomicroscopy; clinical response and endoscopic remission </w:t>
      </w:r>
      <w:r w:rsidR="00D65CCC" w:rsidRPr="003C680E">
        <w:rPr>
          <w:rFonts w:ascii="Book Antiqua" w:eastAsia="AppleMyungjo" w:hAnsi="Book Antiqua"/>
          <w:sz w:val="24"/>
          <w:szCs w:val="24"/>
        </w:rPr>
        <w:t xml:space="preserve">to VDZ </w:t>
      </w:r>
      <w:r w:rsidRPr="003C680E">
        <w:rPr>
          <w:rFonts w:ascii="Book Antiqua" w:eastAsia="AppleMyungjo" w:hAnsi="Book Antiqua"/>
          <w:sz w:val="24"/>
          <w:szCs w:val="24"/>
        </w:rPr>
        <w:t xml:space="preserve">were observed in patients who showed pericryptal α4β7+ cells in the mucosa, whereas patients without α4β7+ cells did not respond to VDZ. </w:t>
      </w:r>
    </w:p>
    <w:p w14:paraId="45742609" w14:textId="77777777" w:rsidR="003B4C51" w:rsidRPr="003C680E" w:rsidRDefault="003B4C51" w:rsidP="003C680E">
      <w:pPr>
        <w:wordWrap/>
        <w:adjustRightInd w:val="0"/>
        <w:snapToGrid w:val="0"/>
        <w:spacing w:line="360" w:lineRule="auto"/>
        <w:ind w:firstLineChars="200" w:firstLine="480"/>
        <w:rPr>
          <w:rFonts w:ascii="Book Antiqua" w:eastAsia="AppleMyungjo" w:hAnsi="Book Antiqua"/>
          <w:sz w:val="24"/>
          <w:szCs w:val="24"/>
        </w:rPr>
      </w:pPr>
    </w:p>
    <w:p w14:paraId="13E410EC" w14:textId="0F0FF7EB" w:rsidR="003B4C51" w:rsidRPr="003C680E" w:rsidRDefault="003B4C51" w:rsidP="003C680E">
      <w:pPr>
        <w:wordWrap/>
        <w:adjustRightInd w:val="0"/>
        <w:snapToGrid w:val="0"/>
        <w:spacing w:line="360" w:lineRule="auto"/>
        <w:rPr>
          <w:rFonts w:ascii="Book Antiqua" w:eastAsia="AppleMyungjo" w:hAnsi="Book Antiqua"/>
          <w:b/>
          <w:i/>
          <w:sz w:val="24"/>
          <w:szCs w:val="24"/>
        </w:rPr>
      </w:pPr>
      <w:r w:rsidRPr="003C680E">
        <w:rPr>
          <w:rFonts w:ascii="Book Antiqua" w:eastAsia="AppleMyungjo" w:hAnsi="Book Antiqua"/>
          <w:b/>
          <w:i/>
          <w:sz w:val="24"/>
          <w:szCs w:val="24"/>
        </w:rPr>
        <w:t>Abrilumab</w:t>
      </w:r>
    </w:p>
    <w:p w14:paraId="2F69E58F" w14:textId="1E1F3684" w:rsidR="003B4C51" w:rsidRPr="003C680E" w:rsidRDefault="003B4C51" w:rsidP="003C680E">
      <w:pPr>
        <w:wordWrap/>
        <w:adjustRightInd w:val="0"/>
        <w:snapToGrid w:val="0"/>
        <w:spacing w:line="360" w:lineRule="auto"/>
        <w:rPr>
          <w:rFonts w:ascii="Book Antiqua" w:eastAsia="AppleMyungjo" w:hAnsi="Book Antiqua"/>
          <w:sz w:val="24"/>
          <w:szCs w:val="24"/>
        </w:rPr>
      </w:pPr>
      <w:r w:rsidRPr="003C680E">
        <w:rPr>
          <w:rFonts w:ascii="Book Antiqua" w:eastAsia="AppleMyungjo" w:hAnsi="Book Antiqua"/>
          <w:sz w:val="24"/>
          <w:szCs w:val="24"/>
        </w:rPr>
        <w:t>Abrilumab (AMG 181/MEDI</w:t>
      </w:r>
      <w:r w:rsidR="001C74B9" w:rsidRPr="003C680E">
        <w:rPr>
          <w:rFonts w:ascii="Book Antiqua" w:eastAsia="AppleMyungjo" w:hAnsi="Book Antiqua"/>
          <w:sz w:val="24"/>
          <w:szCs w:val="24"/>
        </w:rPr>
        <w:t xml:space="preserve"> </w:t>
      </w:r>
      <w:r w:rsidRPr="003C680E">
        <w:rPr>
          <w:rFonts w:ascii="Book Antiqua" w:eastAsia="AppleMyungjo" w:hAnsi="Book Antiqua"/>
          <w:sz w:val="24"/>
          <w:szCs w:val="24"/>
        </w:rPr>
        <w:t>7183) is a fully human monoclonal IgG2 antibody against α4β7 integrin that has recently been used in several clinical trials.</w:t>
      </w:r>
    </w:p>
    <w:p w14:paraId="4C793BEE" w14:textId="12921D35" w:rsidR="003B4C51" w:rsidRPr="003C680E" w:rsidRDefault="003B4C51" w:rsidP="00F819B5">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In a phase IIb study to evaluate the </w:t>
      </w:r>
      <w:r w:rsidR="00ED3824" w:rsidRPr="003C680E">
        <w:rPr>
          <w:rFonts w:ascii="Book Antiqua" w:eastAsia="AppleMyungjo" w:hAnsi="Book Antiqua"/>
          <w:sz w:val="24"/>
          <w:szCs w:val="24"/>
        </w:rPr>
        <w:t xml:space="preserve">efficacy </w:t>
      </w:r>
      <w:r w:rsidRPr="003C680E">
        <w:rPr>
          <w:rFonts w:ascii="Book Antiqua" w:eastAsia="AppleMyungjo" w:hAnsi="Book Antiqua"/>
          <w:sz w:val="24"/>
          <w:szCs w:val="24"/>
        </w:rPr>
        <w:t xml:space="preserve">and </w:t>
      </w:r>
      <w:r w:rsidR="00ED3824" w:rsidRPr="003C680E">
        <w:rPr>
          <w:rFonts w:ascii="Book Antiqua" w:eastAsia="AppleMyungjo" w:hAnsi="Book Antiqua"/>
          <w:sz w:val="24"/>
          <w:szCs w:val="24"/>
        </w:rPr>
        <w:t xml:space="preserve">safety </w:t>
      </w:r>
      <w:r w:rsidRPr="003C680E">
        <w:rPr>
          <w:rFonts w:ascii="Book Antiqua" w:eastAsia="AppleMyungjo" w:hAnsi="Book Antiqua"/>
          <w:sz w:val="24"/>
          <w:szCs w:val="24"/>
        </w:rPr>
        <w:t xml:space="preserve">of abrilumab in 354 moderate-to-severe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patients who showed an inappropriate response or LOR to </w:t>
      </w:r>
      <w:r w:rsidR="00725823" w:rsidRPr="003C680E">
        <w:rPr>
          <w:rFonts w:ascii="Book Antiqua" w:eastAsia="AppleMyungjo" w:hAnsi="Book Antiqua"/>
          <w:sz w:val="24"/>
          <w:szCs w:val="24"/>
        </w:rPr>
        <w:t>anti-</w:t>
      </w:r>
      <w:r w:rsidRPr="003C680E">
        <w:rPr>
          <w:rFonts w:ascii="Book Antiqua" w:eastAsia="AppleMyungjo" w:hAnsi="Book Antiqua"/>
          <w:sz w:val="24"/>
          <w:szCs w:val="24"/>
        </w:rPr>
        <w:t>TNF</w:t>
      </w:r>
      <w:r w:rsidR="00332358" w:rsidRPr="003C680E">
        <w:rPr>
          <w:rFonts w:ascii="Book Antiqua" w:eastAsia="AppleMyungjo" w:hAnsi="Book Antiqua"/>
          <w:sz w:val="24"/>
          <w:szCs w:val="24"/>
        </w:rPr>
        <w:t>s</w:t>
      </w:r>
      <w:r w:rsidRPr="003C680E">
        <w:rPr>
          <w:rFonts w:ascii="Book Antiqua" w:eastAsia="AppleMyungjo" w:hAnsi="Book Antiqua"/>
          <w:sz w:val="24"/>
          <w:szCs w:val="24"/>
        </w:rPr>
        <w:t xml:space="preserve">, </w:t>
      </w:r>
      <w:r w:rsidR="00821F00" w:rsidRPr="003C680E">
        <w:rPr>
          <w:rFonts w:ascii="Book Antiqua" w:eastAsia="AppleMyungjo" w:hAnsi="Book Antiqua"/>
          <w:sz w:val="24"/>
          <w:szCs w:val="24"/>
        </w:rPr>
        <w:t>immunomodulator</w:t>
      </w:r>
      <w:r w:rsidR="00332358" w:rsidRPr="003C680E">
        <w:rPr>
          <w:rFonts w:ascii="Book Antiqua" w:eastAsia="AppleMyungjo" w:hAnsi="Book Antiqua"/>
          <w:sz w:val="24"/>
          <w:szCs w:val="24"/>
        </w:rPr>
        <w:t>s</w:t>
      </w:r>
      <w:r w:rsidRPr="003C680E">
        <w:rPr>
          <w:rFonts w:ascii="Book Antiqua" w:eastAsia="AppleMyungjo" w:hAnsi="Book Antiqua"/>
          <w:sz w:val="24"/>
          <w:szCs w:val="24"/>
        </w:rPr>
        <w:t xml:space="preserve">, or corticosteroid therapy, patients were divided into a placebo group, groups receiving subcutaneous abrilumab 7, 21, or 70 mg at weeks 0, 2, and 4, followed by its administration once every </w:t>
      </w:r>
      <w:r w:rsidR="00F819B5">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and a group receiving a single subcutaneous 210 mg dose of abrilumab. The primary endpoint, which was remission rate at week 8, was 1.6%, 2.9%, 13.5%, and 13.4% in the abrilumab 7 mg, 21 mg, 70 mg, and 210 mg groups, respectively, and was 4.4% in the placebo group; the abrilumab 70 mg group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21) and 210 mg group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 0.030) both showed a significantly higher remission rate than the placebo group</w:t>
      </w:r>
      <w:r w:rsidR="009B5081" w:rsidRPr="003C680E">
        <w:rPr>
          <w:rFonts w:ascii="Book Antiqua" w:eastAsia="AppleMyungjo" w:hAnsi="Book Antiqua"/>
          <w:sz w:val="24"/>
          <w:szCs w:val="24"/>
        </w:rPr>
        <w:fldChar w:fldCharType="begin"/>
      </w:r>
      <w:r w:rsidR="00453126" w:rsidRPr="003C680E">
        <w:rPr>
          <w:rFonts w:ascii="Book Antiqua" w:eastAsia="AppleMyungjo" w:hAnsi="Book Antiqua"/>
          <w:sz w:val="24"/>
          <w:szCs w:val="24"/>
        </w:rPr>
        <w:instrText xml:space="preserve"> ADDIN EN.CITE &lt;EndNote&gt;&lt;Cite&gt;&lt;Author&gt;Sandborn&lt;/Author&gt;&lt;Year&gt;2017&lt;/Year&gt;&lt;RecNum&gt;57&lt;/RecNum&gt;&lt;DisplayText&gt;&lt;style face="superscript"&gt;[44]&lt;/style&gt;&lt;/DisplayText&gt;&lt;record&gt;&lt;rec-number&gt;57&lt;/rec-number&gt;&lt;foreign-keys&gt;&lt;key app="EN" db-id="vpz9fxs9mdd5rteexf3vtds12ea2saxrww95"&gt;57&lt;/key&gt;&lt;/foreign-keys&gt;&lt;ref-type name="Journal Article"&gt;17&lt;/ref-type&gt;&lt;contributors&gt;&lt;authors&gt;&lt;author&gt;Sandborn, W. J.&lt;/author&gt;&lt;author&gt;Cyrille, M. &lt;/author&gt;&lt;author&gt;Hansen, M.B. &lt;/author&gt;&lt;author&gt;Feagan, B.G.&lt;/author&gt;&lt;author&gt;Loftus Jr., E.V.&lt;/author&gt;&lt;author&gt;Rogler G.&lt;/author&gt;&lt;author&gt;Vermeire, S.&lt;/author&gt;&lt;author&gt;Cruz, M.L. &lt;/author&gt;&lt;author&gt;Yang, J. &lt;/author&gt;&lt;author&gt;Sullivan, B.A.    &lt;/author&gt;&lt;/authors&gt;&lt;/contributors&gt;&lt;titles&gt;&lt;title&gt;OP034 Efficacy and safety of abrilumab in subjects with moderate to severe ulcerative colitis: results of a phase 2b, randomised, double-blind, multiple-dose, placebo-controlled study&lt;/title&gt;&lt;secondary-title&gt;J Crohns Colitis &lt;/secondary-title&gt;&lt;/titles&gt;&lt;periodical&gt;&lt;full-title&gt;J Crohns Colitis&lt;/full-title&gt;&lt;abbr-1&gt;Journal of Crohn&amp;apos;s &amp;amp; colitis&lt;/abbr-1&gt;&lt;/periodical&gt;&lt;pages&gt;&lt;style face="normal" font="default" size="100%"&gt;S21&lt;/style&gt;&lt;style face="normal" font="default" charset="136" size="100%"&gt;–22&lt;/style&gt;&lt;/pages&gt;&lt;volume&gt;11&lt;/volume&gt;&lt;number&gt;Suppl.1&lt;/number&gt;&lt;dates&gt;&lt;year&gt;2017&lt;/year&gt;&lt;/dates&gt;&lt;urls&gt;&lt;/urls&gt;&lt;/record&gt;&lt;/Cite&gt;&lt;/EndNote&gt;</w:instrText>
      </w:r>
      <w:r w:rsidR="009B5081"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44" w:tooltip="Sandborn, 2017 #57" w:history="1">
        <w:r w:rsidR="00453126" w:rsidRPr="003C680E">
          <w:rPr>
            <w:rFonts w:ascii="Book Antiqua" w:eastAsia="AppleMyungjo" w:hAnsi="Book Antiqua"/>
            <w:noProof/>
            <w:sz w:val="24"/>
            <w:szCs w:val="24"/>
            <w:vertAlign w:val="superscript"/>
          </w:rPr>
          <w:t>44</w:t>
        </w:r>
      </w:hyperlink>
      <w:r w:rsidR="004033CE" w:rsidRPr="003C680E">
        <w:rPr>
          <w:rFonts w:ascii="Book Antiqua" w:eastAsia="AppleMyungjo" w:hAnsi="Book Antiqua"/>
          <w:noProof/>
          <w:sz w:val="24"/>
          <w:szCs w:val="24"/>
          <w:vertAlign w:val="superscript"/>
        </w:rPr>
        <w:t>]</w:t>
      </w:r>
      <w:r w:rsidR="009B5081"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Abrilumab increased α4β7-high central memory CD4+ T cell counts in the peripheral blood, and high trough </w:t>
      </w:r>
      <w:r w:rsidR="0085190F" w:rsidRPr="003C680E">
        <w:rPr>
          <w:rFonts w:ascii="Book Antiqua" w:eastAsia="AppleMyungjo" w:hAnsi="Book Antiqua"/>
          <w:sz w:val="24"/>
          <w:szCs w:val="24"/>
        </w:rPr>
        <w:t xml:space="preserve">abrilumab </w:t>
      </w:r>
      <w:r w:rsidRPr="003C680E">
        <w:rPr>
          <w:rFonts w:ascii="Book Antiqua" w:eastAsia="AppleMyungjo" w:hAnsi="Book Antiqua"/>
          <w:sz w:val="24"/>
          <w:szCs w:val="24"/>
        </w:rPr>
        <w:t>concentration</w:t>
      </w:r>
      <w:r w:rsidR="00D10F8C" w:rsidRPr="003C680E">
        <w:rPr>
          <w:rFonts w:ascii="Book Antiqua" w:eastAsia="AppleMyungjo" w:hAnsi="Book Antiqua"/>
          <w:sz w:val="24"/>
          <w:szCs w:val="24"/>
        </w:rPr>
        <w:t>s</w:t>
      </w:r>
      <w:r w:rsidRPr="003C680E">
        <w:rPr>
          <w:rFonts w:ascii="Book Antiqua" w:eastAsia="AppleMyungjo" w:hAnsi="Book Antiqua"/>
          <w:sz w:val="24"/>
          <w:szCs w:val="24"/>
        </w:rPr>
        <w:t xml:space="preserve"> w</w:t>
      </w:r>
      <w:r w:rsidR="00D10F8C" w:rsidRPr="003C680E">
        <w:rPr>
          <w:rFonts w:ascii="Book Antiqua" w:eastAsia="AppleMyungjo" w:hAnsi="Book Antiqua"/>
          <w:sz w:val="24"/>
          <w:szCs w:val="24"/>
        </w:rPr>
        <w:t>ere</w:t>
      </w:r>
      <w:r w:rsidRPr="003C680E">
        <w:rPr>
          <w:rFonts w:ascii="Book Antiqua" w:eastAsia="AppleMyungjo" w:hAnsi="Book Antiqua"/>
          <w:sz w:val="24"/>
          <w:szCs w:val="24"/>
        </w:rPr>
        <w:t xml:space="preserve"> associated with increased remission rate. No PML or severe adverse events were observed in the abrilumab groups</w:t>
      </w:r>
      <w:r w:rsidR="0086197D" w:rsidRPr="003C680E">
        <w:rPr>
          <w:rFonts w:ascii="Book Antiqua" w:eastAsia="AppleMyungjo" w:hAnsi="Book Antiqua"/>
          <w:sz w:val="24"/>
          <w:szCs w:val="24"/>
        </w:rPr>
        <w:t xml:space="preserve"> through week 24</w:t>
      </w:r>
      <w:r w:rsidR="004432AC" w:rsidRPr="003C680E">
        <w:rPr>
          <w:rFonts w:ascii="Book Antiqua" w:eastAsia="AppleMyungjo" w:hAnsi="Book Antiqua"/>
          <w:sz w:val="24"/>
          <w:szCs w:val="24"/>
        </w:rPr>
        <w:t xml:space="preserve"> and</w:t>
      </w:r>
      <w:r w:rsidRPr="003C680E">
        <w:rPr>
          <w:rFonts w:ascii="Book Antiqua" w:eastAsia="AppleMyungjo" w:hAnsi="Book Antiqua"/>
          <w:sz w:val="24"/>
          <w:szCs w:val="24"/>
        </w:rPr>
        <w:t xml:space="preserve"> </w:t>
      </w:r>
      <w:r w:rsidR="004432AC" w:rsidRPr="003C680E">
        <w:rPr>
          <w:rFonts w:ascii="Book Antiqua" w:eastAsia="AppleMyungjo" w:hAnsi="Book Antiqua"/>
          <w:sz w:val="24"/>
          <w:szCs w:val="24"/>
        </w:rPr>
        <w:t xml:space="preserve">no patients developed neutralizing antibodies to abrilumab. </w:t>
      </w:r>
      <w:r w:rsidRPr="003C680E">
        <w:rPr>
          <w:rFonts w:ascii="Book Antiqua" w:eastAsia="AppleMyungjo" w:hAnsi="Book Antiqua"/>
          <w:sz w:val="24"/>
          <w:szCs w:val="24"/>
        </w:rPr>
        <w:t>Thus, abrilumab showed advantageous pharmaco</w:t>
      </w:r>
      <w:r w:rsidR="0031234F" w:rsidRPr="003C680E">
        <w:rPr>
          <w:rFonts w:ascii="Book Antiqua" w:eastAsia="AppleMyungjo" w:hAnsi="Book Antiqua"/>
          <w:sz w:val="24"/>
          <w:szCs w:val="24"/>
        </w:rPr>
        <w:t>kinetic</w:t>
      </w:r>
      <w:r w:rsidR="00D10F8C" w:rsidRPr="003C680E">
        <w:rPr>
          <w:rFonts w:ascii="Book Antiqua" w:eastAsia="AppleMyungjo" w:hAnsi="Book Antiqua"/>
          <w:sz w:val="24"/>
          <w:szCs w:val="24"/>
        </w:rPr>
        <w:t>s</w:t>
      </w:r>
      <w:r w:rsidRPr="003C680E">
        <w:rPr>
          <w:rFonts w:ascii="Book Antiqua" w:eastAsia="AppleMyungjo" w:hAnsi="Book Antiqua"/>
          <w:sz w:val="24"/>
          <w:szCs w:val="24"/>
        </w:rPr>
        <w:t>,</w:t>
      </w:r>
      <w:r w:rsidR="00D10F8C" w:rsidRPr="003C680E">
        <w:rPr>
          <w:rFonts w:ascii="Book Antiqua" w:eastAsia="AppleMyungjo" w:hAnsi="Book Antiqua"/>
          <w:sz w:val="24"/>
          <w:szCs w:val="24"/>
        </w:rPr>
        <w:t xml:space="preserve"> pharmacodynamics,</w:t>
      </w:r>
      <w:r w:rsidRPr="003C680E">
        <w:rPr>
          <w:rFonts w:ascii="Book Antiqua" w:eastAsia="AppleMyungjo" w:hAnsi="Book Antiqua"/>
          <w:sz w:val="24"/>
          <w:szCs w:val="24"/>
        </w:rPr>
        <w:t xml:space="preserve"> very low immunogenicity, and an acceptable safety profile; further results are expected in the future.</w:t>
      </w:r>
    </w:p>
    <w:p w14:paraId="4192B130" w14:textId="711CAEBE" w:rsidR="003B4C51" w:rsidRPr="003C680E" w:rsidRDefault="003B4C51" w:rsidP="00F819B5">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A phase IIb trial was conducted to evaluate the </w:t>
      </w:r>
      <w:r w:rsidR="006A2BC4" w:rsidRPr="003C680E">
        <w:rPr>
          <w:rFonts w:ascii="Book Antiqua" w:eastAsia="AppleMyungjo" w:hAnsi="Book Antiqua"/>
          <w:sz w:val="24"/>
          <w:szCs w:val="24"/>
        </w:rPr>
        <w:t xml:space="preserve">efficacy </w:t>
      </w:r>
      <w:r w:rsidRPr="003C680E">
        <w:rPr>
          <w:rFonts w:ascii="Book Antiqua" w:eastAsia="AppleMyungjo" w:hAnsi="Book Antiqua"/>
          <w:sz w:val="24"/>
          <w:szCs w:val="24"/>
        </w:rPr>
        <w:t xml:space="preserve">and </w:t>
      </w:r>
      <w:r w:rsidR="006A2BC4" w:rsidRPr="003C680E">
        <w:rPr>
          <w:rFonts w:ascii="Book Antiqua" w:eastAsia="AppleMyungjo" w:hAnsi="Book Antiqua"/>
          <w:sz w:val="24"/>
          <w:szCs w:val="24"/>
        </w:rPr>
        <w:t>safety</w:t>
      </w:r>
      <w:r w:rsidRPr="003C680E">
        <w:rPr>
          <w:rFonts w:ascii="Book Antiqua" w:eastAsia="AppleMyungjo" w:hAnsi="Book Antiqua"/>
          <w:sz w:val="24"/>
          <w:szCs w:val="24"/>
        </w:rPr>
        <w:t xml:space="preserve"> of abrilumab in 249 patients with moderate-to-severe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who showed evidence of active inflammation and an inappropriate response, LOR, or intolerance to immunosuppressant</w:t>
      </w:r>
      <w:r w:rsidR="000266A4" w:rsidRPr="003C680E">
        <w:rPr>
          <w:rFonts w:ascii="Book Antiqua" w:eastAsia="AppleMyungjo" w:hAnsi="Book Antiqua"/>
          <w:sz w:val="24"/>
          <w:szCs w:val="24"/>
        </w:rPr>
        <w:t>s</w:t>
      </w:r>
      <w:r w:rsidRPr="003C680E">
        <w:rPr>
          <w:rFonts w:ascii="Book Antiqua" w:eastAsia="AppleMyungjo" w:hAnsi="Book Antiqua"/>
          <w:sz w:val="24"/>
          <w:szCs w:val="24"/>
        </w:rPr>
        <w:t xml:space="preserve">, </w:t>
      </w:r>
      <w:r w:rsidR="0099177B" w:rsidRPr="003C680E">
        <w:rPr>
          <w:rFonts w:ascii="Book Antiqua" w:eastAsia="AppleMyungjo" w:hAnsi="Book Antiqua"/>
          <w:sz w:val="24"/>
          <w:szCs w:val="24"/>
        </w:rPr>
        <w:t>anti-</w:t>
      </w:r>
      <w:r w:rsidRPr="003C680E">
        <w:rPr>
          <w:rFonts w:ascii="Book Antiqua" w:eastAsia="AppleMyungjo" w:hAnsi="Book Antiqua"/>
          <w:sz w:val="24"/>
          <w:szCs w:val="24"/>
        </w:rPr>
        <w:t>TNF</w:t>
      </w:r>
      <w:r w:rsidR="00332358" w:rsidRPr="003C680E">
        <w:rPr>
          <w:rFonts w:ascii="Book Antiqua" w:eastAsia="AppleMyungjo" w:hAnsi="Book Antiqua"/>
          <w:sz w:val="24"/>
          <w:szCs w:val="24"/>
        </w:rPr>
        <w:t>s</w:t>
      </w:r>
      <w:r w:rsidRPr="003C680E">
        <w:rPr>
          <w:rFonts w:ascii="Book Antiqua" w:eastAsia="AppleMyungjo" w:hAnsi="Book Antiqua"/>
          <w:sz w:val="24"/>
          <w:szCs w:val="24"/>
        </w:rPr>
        <w:t>, or corticosteroid therapy</w:t>
      </w:r>
      <w:r w:rsidR="00D66CBB" w:rsidRPr="003C680E">
        <w:rPr>
          <w:rFonts w:ascii="Book Antiqua" w:eastAsia="AppleMyungjo" w:hAnsi="Book Antiqua"/>
          <w:sz w:val="24"/>
          <w:szCs w:val="24"/>
        </w:rPr>
        <w:fldChar w:fldCharType="begin"/>
      </w:r>
      <w:r w:rsidR="00453126" w:rsidRPr="003C680E">
        <w:rPr>
          <w:rFonts w:ascii="Book Antiqua" w:eastAsia="AppleMyungjo" w:hAnsi="Book Antiqua"/>
          <w:sz w:val="24"/>
          <w:szCs w:val="24"/>
        </w:rPr>
        <w:instrText xml:space="preserve"> ADDIN EN.CITE &lt;EndNote&gt;&lt;Cite&gt;&lt;Author&gt;Sandborn&lt;/Author&gt;&lt;Year&gt;2017&lt;/Year&gt;&lt;RecNum&gt;58&lt;/RecNum&gt;&lt;DisplayText&gt;&lt;style face="superscript"&gt;[45]&lt;/style&gt;&lt;/DisplayText&gt;&lt;record&gt;&lt;rec-number&gt;58&lt;/rec-number&gt;&lt;foreign-keys&gt;&lt;key app="EN" db-id="vpz9fxs9mdd5rteexf3vtds12ea2saxrww95"&gt;58&lt;/key&gt;&lt;/foreign-keys&gt;&lt;ref-type name="Journal Article"&gt;17&lt;/ref-type&gt;&lt;contributors&gt;&lt;authors&gt;&lt;author&gt;Sandborn, W.J.&lt;/author&gt;&lt;author&gt;Cyrille, M.&lt;/author&gt;&lt;author&gt;Berner Hansen, M.&lt;/author&gt;&lt;author&gt;Feagan, B.G.&lt;/author&gt;&lt;author&gt;Loftus Jr., E.V.&lt;/author&gt;&lt;author&gt;Vermeire, S.&lt;/author&gt;&lt;author&gt;Cruz, M.L.&lt;/author&gt;&lt;author&gt;Sullivan, B.A.&lt;/author&gt;&lt;author&gt;Reinisch, W.&lt;/author&gt;&lt;/authors&gt;&lt;/contributors&gt;&lt;titles&gt;&lt;title&gt;OP035 Efficacy and safety of abrilumab (AMG 181/MEDI 7183) therapy for moderate to severe Crohn&amp;apos;s disease &lt;/title&gt;&lt;secondary-title&gt;J Crohns Colitis &lt;/secondary-title&gt;&lt;/titles&gt;&lt;periodical&gt;&lt;full-title&gt;J Crohns Colitis&lt;/full-title&gt;&lt;abbr-1&gt;Journal of Crohn&amp;apos;s &amp;amp; colitis&lt;/abbr-1&gt;&lt;/periodical&gt;&lt;pages&gt;&lt;style face="normal" font="default" size="100%"&gt;S22&lt;/style&gt;&lt;style face="normal" font="default" charset="136" size="100%"&gt;–23 &lt;/style&gt;&lt;/pages&gt;&lt;volume&gt;11&lt;/volume&gt;&lt;number&gt;Suppl.1&lt;/number&gt;&lt;dates&gt;&lt;year&gt;2017&lt;/year&gt;&lt;/dates&gt;&lt;urls&gt;&lt;/urls&gt;&lt;electronic-resource-num&gt;10.1093/ecco-jcc/jjx002.034&lt;/electronic-resource-num&gt;&lt;/record&gt;&lt;/Cite&gt;&lt;/EndNote&gt;</w:instrText>
      </w:r>
      <w:r w:rsidR="00D66CBB"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45" w:tooltip="Sandborn, 2017 #58" w:history="1">
        <w:r w:rsidR="00453126" w:rsidRPr="003C680E">
          <w:rPr>
            <w:rFonts w:ascii="Book Antiqua" w:eastAsia="AppleMyungjo" w:hAnsi="Book Antiqua"/>
            <w:noProof/>
            <w:sz w:val="24"/>
            <w:szCs w:val="24"/>
            <w:vertAlign w:val="superscript"/>
          </w:rPr>
          <w:t>45</w:t>
        </w:r>
      </w:hyperlink>
      <w:r w:rsidR="004033CE" w:rsidRPr="003C680E">
        <w:rPr>
          <w:rFonts w:ascii="Book Antiqua" w:eastAsia="AppleMyungjo" w:hAnsi="Book Antiqua"/>
          <w:noProof/>
          <w:sz w:val="24"/>
          <w:szCs w:val="24"/>
          <w:vertAlign w:val="superscript"/>
        </w:rPr>
        <w:t>]</w:t>
      </w:r>
      <w:r w:rsidR="00D66CBB"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Patients were divided into a placebo group and groups receiving abrilumab 21 mg or 70 mg at weeks 0, 2, </w:t>
      </w:r>
      <w:r w:rsidRPr="003C680E">
        <w:rPr>
          <w:rFonts w:ascii="Book Antiqua" w:eastAsia="AppleMyungjo" w:hAnsi="Book Antiqua"/>
          <w:sz w:val="24"/>
          <w:szCs w:val="24"/>
        </w:rPr>
        <w:lastRenderedPageBreak/>
        <w:t xml:space="preserve">and 4, followed by once every </w:t>
      </w:r>
      <w:r w:rsidR="00F819B5">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and a group receiving a single 210 mg dose of abrilumab. The primary endpoint, which was CDAI remission rate (CDAI score of &lt; 150 points) at week 8, was 23.1%, 14.4%, and 21.9% in the abrilumab 21 mg, 70 mg, and 210 mg groups, respectively, and 12.8% in the placebo group; there were no statistically significant differences between the abrilumab groups and the placebo group. However, among patients who had previously experienced </w:t>
      </w:r>
      <w:r w:rsidR="0099177B" w:rsidRPr="003C680E">
        <w:rPr>
          <w:rFonts w:ascii="Book Antiqua" w:eastAsia="AppleMyungjo" w:hAnsi="Book Antiqua"/>
          <w:sz w:val="24"/>
          <w:szCs w:val="24"/>
        </w:rPr>
        <w:t>anti-</w:t>
      </w:r>
      <w:r w:rsidRPr="003C680E">
        <w:rPr>
          <w:rFonts w:ascii="Book Antiqua" w:eastAsia="AppleMyungjo" w:hAnsi="Book Antiqua"/>
          <w:sz w:val="24"/>
          <w:szCs w:val="24"/>
        </w:rPr>
        <w:t>TNF treatment failure, CDAI remission rates at week 12 were 22.9%, 17.4%, and 24.8% in the abrilumab 21 mg, 70 mg, and 210 mg groups, respectively, which were all significantly higher than the remission rate of 8.2% in the placebo group (</w:t>
      </w:r>
      <w:r w:rsidRPr="00F819B5">
        <w:rPr>
          <w:rFonts w:ascii="Book Antiqua" w:eastAsia="AppleMyungjo" w:hAnsi="Book Antiqua"/>
          <w:i/>
          <w:sz w:val="24"/>
          <w:szCs w:val="24"/>
        </w:rPr>
        <w:t>P</w:t>
      </w:r>
      <w:r w:rsidRPr="003C680E">
        <w:rPr>
          <w:rFonts w:ascii="Book Antiqua" w:eastAsia="AppleMyungjo" w:hAnsi="Book Antiqua"/>
          <w:sz w:val="24"/>
          <w:szCs w:val="24"/>
        </w:rPr>
        <w:t xml:space="preserve"> &lt; 0.01). </w:t>
      </w:r>
      <w:r w:rsidR="00BD5BBB" w:rsidRPr="003C680E">
        <w:rPr>
          <w:rFonts w:ascii="Book Antiqua" w:eastAsia="AppleMyungjo" w:hAnsi="Book Antiqua"/>
          <w:sz w:val="24"/>
          <w:szCs w:val="24"/>
        </w:rPr>
        <w:t>Also, in patients with prior anti-TNF failure, t</w:t>
      </w:r>
      <w:r w:rsidRPr="003C680E">
        <w:rPr>
          <w:rFonts w:ascii="Book Antiqua" w:eastAsia="AppleMyungjo" w:hAnsi="Book Antiqua"/>
          <w:sz w:val="24"/>
          <w:szCs w:val="24"/>
        </w:rPr>
        <w:t>he CDAI response (decrease of at least 100 points in CDAI score compared to baseline) rates at week 12 in the abrilumab 21 mg, 70 mg, and 210 mg groups were 30.0%, 39.4%, and 37.4%, respectively, and these values in the abrilumab 70 mg and 210 mg groups were significantly higher than the response rate of 14.2% in the placebo group (</w:t>
      </w:r>
      <w:r w:rsidRPr="003C680E">
        <w:rPr>
          <w:rFonts w:ascii="Book Antiqua" w:eastAsia="AppleMyungjo" w:hAnsi="Book Antiqua"/>
          <w:i/>
          <w:sz w:val="24"/>
          <w:szCs w:val="24"/>
        </w:rPr>
        <w:t>P</w:t>
      </w:r>
      <w:r w:rsidRPr="003C680E">
        <w:rPr>
          <w:rFonts w:ascii="Book Antiqua" w:eastAsia="AppleMyungjo" w:hAnsi="Book Antiqua"/>
          <w:sz w:val="24"/>
          <w:szCs w:val="24"/>
        </w:rPr>
        <w:t xml:space="preserve"> &lt; 0.01). Adverse events up to week 24 were the same in the abrilumab groups and the placebo group, and there were no cases of PML or death in any of the abrilumab groups. Thus, in </w:t>
      </w:r>
      <w:r w:rsidR="000635D2" w:rsidRPr="003C680E">
        <w:rPr>
          <w:rFonts w:ascii="Book Antiqua" w:eastAsia="AppleMyungjo" w:hAnsi="Book Antiqua"/>
          <w:sz w:val="24"/>
          <w:szCs w:val="24"/>
        </w:rPr>
        <w:t>CD</w:t>
      </w:r>
      <w:r w:rsidRPr="003C680E">
        <w:rPr>
          <w:rFonts w:ascii="Book Antiqua" w:eastAsia="AppleMyungjo" w:hAnsi="Book Antiqua"/>
          <w:sz w:val="24"/>
          <w:szCs w:val="24"/>
        </w:rPr>
        <w:t>, although abrilumab did not show a significant improvement in the primary endpoint, it could show useful effects.</w:t>
      </w:r>
    </w:p>
    <w:p w14:paraId="33A44492" w14:textId="77777777" w:rsidR="003B4C51" w:rsidRPr="003C680E" w:rsidRDefault="003B4C51" w:rsidP="003C680E">
      <w:pPr>
        <w:wordWrap/>
        <w:adjustRightInd w:val="0"/>
        <w:snapToGrid w:val="0"/>
        <w:spacing w:line="360" w:lineRule="auto"/>
        <w:ind w:firstLineChars="200" w:firstLine="480"/>
        <w:rPr>
          <w:rFonts w:ascii="Book Antiqua" w:eastAsia="AppleMyungjo" w:hAnsi="Book Antiqua"/>
          <w:sz w:val="24"/>
          <w:szCs w:val="24"/>
        </w:rPr>
      </w:pPr>
    </w:p>
    <w:p w14:paraId="2CAC7E61" w14:textId="476D2443" w:rsidR="003B4C51" w:rsidRPr="003C680E" w:rsidRDefault="003B4C51" w:rsidP="003C680E">
      <w:pPr>
        <w:wordWrap/>
        <w:adjustRightInd w:val="0"/>
        <w:snapToGrid w:val="0"/>
        <w:spacing w:line="360" w:lineRule="auto"/>
        <w:rPr>
          <w:rFonts w:ascii="Book Antiqua" w:eastAsia="AppleMyungjo" w:hAnsi="Book Antiqua"/>
          <w:b/>
          <w:i/>
          <w:sz w:val="24"/>
          <w:szCs w:val="24"/>
        </w:rPr>
      </w:pPr>
      <w:r w:rsidRPr="003C680E">
        <w:rPr>
          <w:rFonts w:ascii="Book Antiqua" w:eastAsia="AppleMyungjo" w:hAnsi="Book Antiqua"/>
          <w:b/>
          <w:i/>
          <w:sz w:val="24"/>
          <w:szCs w:val="24"/>
        </w:rPr>
        <w:t>Etrolizumab</w:t>
      </w:r>
    </w:p>
    <w:p w14:paraId="707907A8" w14:textId="397AA8DF" w:rsidR="003B4C51" w:rsidRPr="003C680E" w:rsidRDefault="003B4C51" w:rsidP="003C680E">
      <w:pPr>
        <w:wordWrap/>
        <w:adjustRightInd w:val="0"/>
        <w:snapToGrid w:val="0"/>
        <w:spacing w:line="360" w:lineRule="auto"/>
        <w:rPr>
          <w:rFonts w:ascii="Book Antiqua" w:eastAsia="AppleMyungjo" w:hAnsi="Book Antiqua"/>
          <w:sz w:val="24"/>
          <w:szCs w:val="24"/>
        </w:rPr>
      </w:pPr>
      <w:r w:rsidRPr="003C680E">
        <w:rPr>
          <w:rFonts w:ascii="Book Antiqua" w:eastAsia="AppleMyungjo" w:hAnsi="Book Antiqua"/>
          <w:sz w:val="24"/>
          <w:szCs w:val="24"/>
        </w:rPr>
        <w:t>Etrolizumab (rhuMAb β7) is a humanized monoclonal IgG1 antibody against the β7 subunit of α4β7 and αEβ7 that blocks not only the interaction between α4β7 and MAdCAM-1, but also the interaction between αEβ7 and E-cadherin</w:t>
      </w:r>
      <w:r w:rsidR="004B2E28" w:rsidRPr="003C680E">
        <w:rPr>
          <w:rFonts w:ascii="Book Antiqua" w:eastAsia="AppleMyungjo" w:hAnsi="Book Antiqua"/>
          <w:sz w:val="24"/>
          <w:szCs w:val="24"/>
        </w:rPr>
        <w:t xml:space="preserve"> expressed mostly by epithelial cells</w:t>
      </w:r>
      <w:r w:rsidRPr="003C680E">
        <w:rPr>
          <w:rFonts w:ascii="Book Antiqua" w:eastAsia="AppleMyungjo" w:hAnsi="Book Antiqua"/>
          <w:sz w:val="24"/>
          <w:szCs w:val="24"/>
        </w:rPr>
        <w:t>. Thus, etrolizumab suppresses the trafficking of lymphocytes into the gut and the retention of lymphocytes in the intraepithelial compartment.</w:t>
      </w:r>
    </w:p>
    <w:p w14:paraId="3D2AEEA2" w14:textId="1B99AD5E" w:rsidR="003B4C51" w:rsidRPr="003C680E" w:rsidRDefault="003B4C51" w:rsidP="00F819B5">
      <w:pPr>
        <w:pStyle w:val="a"/>
        <w:adjustRightInd w:val="0"/>
        <w:spacing w:line="360" w:lineRule="auto"/>
        <w:ind w:firstLineChars="100" w:firstLine="240"/>
        <w:rPr>
          <w:rFonts w:ascii="Book Antiqua" w:eastAsia="AppleMyungjo" w:hAnsi="Book Antiqua" w:cs="Times New Roman"/>
          <w:color w:val="auto"/>
          <w:sz w:val="24"/>
          <w:szCs w:val="24"/>
        </w:rPr>
      </w:pPr>
      <w:r w:rsidRPr="003C680E">
        <w:rPr>
          <w:rFonts w:ascii="Book Antiqua" w:eastAsia="AppleMyungjo" w:hAnsi="Book Antiqua" w:cs="Times New Roman"/>
          <w:color w:val="auto"/>
          <w:sz w:val="24"/>
          <w:szCs w:val="24"/>
        </w:rPr>
        <w:t xml:space="preserve">The phase II </w:t>
      </w:r>
      <w:r w:rsidR="00451A32" w:rsidRPr="003C680E">
        <w:rPr>
          <w:rFonts w:ascii="Book Antiqua" w:eastAsia="AppleMyungjo" w:hAnsi="Book Antiqua" w:cs="Times New Roman"/>
          <w:color w:val="auto"/>
          <w:sz w:val="24"/>
          <w:szCs w:val="24"/>
        </w:rPr>
        <w:t xml:space="preserve">EUCALYPTUS </w:t>
      </w:r>
      <w:r w:rsidRPr="003C680E">
        <w:rPr>
          <w:rFonts w:ascii="Book Antiqua" w:eastAsia="AppleMyungjo" w:hAnsi="Book Antiqua" w:cs="Times New Roman"/>
          <w:color w:val="auto"/>
          <w:sz w:val="24"/>
          <w:szCs w:val="24"/>
        </w:rPr>
        <w:t xml:space="preserve">induction study was conducted on 124 moderate-to-severe </w:t>
      </w:r>
      <w:r w:rsidR="000635D2" w:rsidRPr="003C680E">
        <w:rPr>
          <w:rFonts w:ascii="Book Antiqua" w:eastAsia="AppleMyungjo" w:hAnsi="Book Antiqua" w:cs="Times New Roman"/>
          <w:color w:val="auto"/>
          <w:sz w:val="24"/>
          <w:szCs w:val="24"/>
        </w:rPr>
        <w:t>UC</w:t>
      </w:r>
      <w:r w:rsidRPr="003C680E">
        <w:rPr>
          <w:rFonts w:ascii="Book Antiqua" w:eastAsia="AppleMyungjo" w:hAnsi="Book Antiqua" w:cs="Times New Roman"/>
          <w:color w:val="auto"/>
          <w:sz w:val="24"/>
          <w:szCs w:val="24"/>
        </w:rPr>
        <w:t xml:space="preserve"> patients who showed no response to conventional therapy</w:t>
      </w:r>
      <w:r w:rsidR="00946789" w:rsidRPr="003C680E">
        <w:rPr>
          <w:rFonts w:ascii="Book Antiqua" w:eastAsia="AppleMyungjo" w:hAnsi="Book Antiqua" w:cs="Times New Roman"/>
          <w:color w:val="auto"/>
          <w:sz w:val="24"/>
          <w:szCs w:val="24"/>
        </w:rPr>
        <w:fldChar w:fldCharType="begin">
          <w:fldData xml:space="preserve">PEVuZE5vdGU+PENpdGU+PEF1dGhvcj5WZXJtZWlyZTwvQXV0aG9yPjxZZWFyPjIwMTQ8L1llYXI+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zMDktMTg8L3BhZ2VzPjx2b2x1bWU+Mzg0PC92b2x1bWU+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</w:fldData>
        </w:fldChar>
      </w:r>
      <w:r w:rsidR="00453126" w:rsidRPr="003C680E">
        <w:rPr>
          <w:rFonts w:ascii="Book Antiqua" w:eastAsia="AppleMyungjo" w:hAnsi="Book Antiqua" w:cs="Times New Roman"/>
          <w:color w:val="auto"/>
          <w:sz w:val="24"/>
          <w:szCs w:val="24"/>
        </w:rPr>
        <w:instrText xml:space="preserve"> ADDIN EN.CITE </w:instrText>
      </w:r>
      <w:r w:rsidR="00453126" w:rsidRPr="003C680E">
        <w:rPr>
          <w:rFonts w:ascii="Book Antiqua" w:eastAsia="AppleMyungjo" w:hAnsi="Book Antiqua" w:cs="Times New Roman"/>
          <w:color w:val="auto"/>
          <w:sz w:val="24"/>
          <w:szCs w:val="24"/>
        </w:rPr>
        <w:fldChar w:fldCharType="begin">
          <w:fldData xml:space="preserve">PEVuZE5vdGU+PENpdGU+PEF1dGhvcj5WZXJtZWlyZTwvQXV0aG9yPjxZZWFyPjIwMTQ8L1llYXI+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zMDktMTg8L3BhZ2VzPjx2b2x1bWU+Mzg0PC92b2x1bWU+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</w:fldData>
        </w:fldChar>
      </w:r>
      <w:r w:rsidR="00453126" w:rsidRPr="003C680E">
        <w:rPr>
          <w:rFonts w:ascii="Book Antiqua" w:eastAsia="AppleMyungjo" w:hAnsi="Book Antiqua" w:cs="Times New Roman"/>
          <w:color w:val="auto"/>
          <w:sz w:val="24"/>
          <w:szCs w:val="24"/>
        </w:rPr>
        <w:instrText xml:space="preserve"> ADDIN EN.CITE.DATA </w:instrText>
      </w:r>
      <w:r w:rsidR="00453126" w:rsidRPr="003C680E">
        <w:rPr>
          <w:rFonts w:ascii="Book Antiqua" w:eastAsia="AppleMyungjo" w:hAnsi="Book Antiqua" w:cs="Times New Roman"/>
          <w:color w:val="auto"/>
          <w:sz w:val="24"/>
          <w:szCs w:val="24"/>
        </w:rPr>
      </w:r>
      <w:r w:rsidR="00453126" w:rsidRPr="003C680E">
        <w:rPr>
          <w:rFonts w:ascii="Book Antiqua" w:eastAsia="AppleMyungjo" w:hAnsi="Book Antiqua" w:cs="Times New Roman"/>
          <w:color w:val="auto"/>
          <w:sz w:val="24"/>
          <w:szCs w:val="24"/>
        </w:rPr>
        <w:fldChar w:fldCharType="end"/>
      </w:r>
      <w:r w:rsidR="00946789" w:rsidRPr="003C680E">
        <w:rPr>
          <w:rFonts w:ascii="Book Antiqua" w:eastAsia="AppleMyungjo" w:hAnsi="Book Antiqua" w:cs="Times New Roman"/>
          <w:color w:val="auto"/>
          <w:sz w:val="24"/>
          <w:szCs w:val="24"/>
        </w:rPr>
      </w:r>
      <w:r w:rsidR="00946789" w:rsidRPr="003C680E">
        <w:rPr>
          <w:rFonts w:ascii="Book Antiqua" w:eastAsia="AppleMyungjo" w:hAnsi="Book Antiqua" w:cs="Times New Roman"/>
          <w:color w:val="auto"/>
          <w:sz w:val="24"/>
          <w:szCs w:val="24"/>
        </w:rPr>
        <w:fldChar w:fldCharType="separate"/>
      </w:r>
      <w:r w:rsidR="004033CE" w:rsidRPr="003C680E">
        <w:rPr>
          <w:rFonts w:ascii="Book Antiqua" w:eastAsia="AppleMyungjo" w:hAnsi="Book Antiqua" w:cs="Times New Roman"/>
          <w:noProof/>
          <w:color w:val="auto"/>
          <w:sz w:val="24"/>
          <w:szCs w:val="24"/>
          <w:vertAlign w:val="superscript"/>
        </w:rPr>
        <w:t>[</w:t>
      </w:r>
      <w:hyperlink w:anchor="_ENREF_46" w:tooltip="Vermeire, 2014 #43" w:history="1">
        <w:r w:rsidR="00453126" w:rsidRPr="003C680E">
          <w:rPr>
            <w:rFonts w:ascii="Book Antiqua" w:eastAsia="AppleMyungjo" w:hAnsi="Book Antiqua" w:cs="Times New Roman"/>
            <w:noProof/>
            <w:color w:val="auto"/>
            <w:sz w:val="24"/>
            <w:szCs w:val="24"/>
            <w:vertAlign w:val="superscript"/>
          </w:rPr>
          <w:t>46</w:t>
        </w:r>
      </w:hyperlink>
      <w:r w:rsidR="004033CE" w:rsidRPr="003C680E">
        <w:rPr>
          <w:rFonts w:ascii="Book Antiqua" w:eastAsia="AppleMyungjo" w:hAnsi="Book Antiqua" w:cs="Times New Roman"/>
          <w:noProof/>
          <w:color w:val="auto"/>
          <w:sz w:val="24"/>
          <w:szCs w:val="24"/>
          <w:vertAlign w:val="superscript"/>
        </w:rPr>
        <w:t>]</w:t>
      </w:r>
      <w:r w:rsidR="00946789" w:rsidRPr="003C680E">
        <w:rPr>
          <w:rFonts w:ascii="Book Antiqua" w:eastAsia="AppleMyungjo" w:hAnsi="Book Antiqua" w:cs="Times New Roman"/>
          <w:color w:val="auto"/>
          <w:sz w:val="24"/>
          <w:szCs w:val="24"/>
        </w:rPr>
        <w:fldChar w:fldCharType="end"/>
      </w:r>
      <w:r w:rsidRPr="003C680E">
        <w:rPr>
          <w:rFonts w:ascii="Book Antiqua" w:eastAsia="AppleMyungjo" w:hAnsi="Book Antiqua" w:cs="Times New Roman"/>
          <w:color w:val="auto"/>
          <w:sz w:val="24"/>
          <w:szCs w:val="24"/>
        </w:rPr>
        <w:t xml:space="preserve">. Patients were randomly allocated in a 1:1:1 ratio into a placebo group, a group administered subcutaneous etrolizumab 100 mg at weeks 0, 4, and 8 (and placebo at week 2), and a </w:t>
      </w:r>
      <w:r w:rsidRPr="003C680E">
        <w:rPr>
          <w:rFonts w:ascii="Book Antiqua" w:eastAsia="AppleMyungjo" w:hAnsi="Book Antiqua" w:cs="Times New Roman"/>
          <w:color w:val="auto"/>
          <w:sz w:val="24"/>
          <w:szCs w:val="24"/>
        </w:rPr>
        <w:lastRenderedPageBreak/>
        <w:t>group administered a loading dose</w:t>
      </w:r>
      <w:r w:rsidR="004D2E4E" w:rsidRPr="003C680E">
        <w:rPr>
          <w:rFonts w:ascii="Book Antiqua" w:eastAsia="AppleMyungjo" w:hAnsi="Book Antiqua" w:cs="Times New Roman"/>
          <w:color w:val="auto"/>
          <w:sz w:val="24"/>
          <w:szCs w:val="24"/>
        </w:rPr>
        <w:t xml:space="preserve"> (LD)</w:t>
      </w:r>
      <w:r w:rsidRPr="003C680E">
        <w:rPr>
          <w:rFonts w:ascii="Book Antiqua" w:eastAsia="AppleMyungjo" w:hAnsi="Book Antiqua" w:cs="Times New Roman"/>
          <w:color w:val="auto"/>
          <w:sz w:val="24"/>
          <w:szCs w:val="24"/>
        </w:rPr>
        <w:t xml:space="preserve"> of subcutaneous etrolizumab 420 mg, followed by subcutaneous doses of 300 mg at weeks 2, 4, and 8. The primary endpoint, which was clinical remission rate at week 10, was 0% in the placebo group, 20.5% in the etrolizumab 100 mg group (</w:t>
      </w:r>
      <w:r w:rsidRPr="003C680E">
        <w:rPr>
          <w:rFonts w:ascii="Book Antiqua" w:eastAsia="AppleMyungjo" w:hAnsi="Book Antiqua" w:cs="Times New Roman"/>
          <w:i/>
          <w:color w:val="auto"/>
          <w:sz w:val="24"/>
          <w:szCs w:val="24"/>
        </w:rPr>
        <w:t>P</w:t>
      </w:r>
      <w:r w:rsidRPr="003C680E">
        <w:rPr>
          <w:rFonts w:ascii="Book Antiqua" w:eastAsia="AppleMyungjo" w:hAnsi="Book Antiqua" w:cs="Times New Roman"/>
          <w:color w:val="auto"/>
          <w:sz w:val="24"/>
          <w:szCs w:val="24"/>
        </w:rPr>
        <w:t xml:space="preserve"> = 0.004), and 10.3% in the etrolizumab 300 mg plus </w:t>
      </w:r>
      <w:r w:rsidR="004D2E4E" w:rsidRPr="003C680E">
        <w:rPr>
          <w:rFonts w:ascii="Book Antiqua" w:eastAsia="AppleMyungjo" w:hAnsi="Book Antiqua" w:cs="Times New Roman"/>
          <w:color w:val="auto"/>
          <w:sz w:val="24"/>
          <w:szCs w:val="24"/>
        </w:rPr>
        <w:t>LD</w:t>
      </w:r>
      <w:r w:rsidRPr="003C680E">
        <w:rPr>
          <w:rFonts w:ascii="Book Antiqua" w:eastAsia="AppleMyungjo" w:hAnsi="Book Antiqua" w:cs="Times New Roman"/>
          <w:color w:val="auto"/>
          <w:sz w:val="24"/>
          <w:szCs w:val="24"/>
        </w:rPr>
        <w:t xml:space="preserve"> group (</w:t>
      </w:r>
      <w:r w:rsidRPr="003C680E">
        <w:rPr>
          <w:rFonts w:ascii="Book Antiqua" w:eastAsia="AppleMyungjo" w:hAnsi="Book Antiqua" w:cs="Times New Roman"/>
          <w:i/>
          <w:color w:val="auto"/>
          <w:sz w:val="24"/>
          <w:szCs w:val="24"/>
        </w:rPr>
        <w:t>P</w:t>
      </w:r>
      <w:r w:rsidRPr="003C680E">
        <w:rPr>
          <w:rFonts w:ascii="Book Antiqua" w:eastAsia="AppleMyungjo" w:hAnsi="Book Antiqua" w:cs="Times New Roman"/>
          <w:color w:val="auto"/>
          <w:sz w:val="24"/>
          <w:szCs w:val="24"/>
        </w:rPr>
        <w:t xml:space="preserve"> = 0.048); the clinical remission rate was higher in the </w:t>
      </w:r>
      <w:r w:rsidR="00565B3E" w:rsidRPr="003C680E">
        <w:rPr>
          <w:rFonts w:ascii="Book Antiqua" w:eastAsia="AppleMyungjo" w:hAnsi="Book Antiqua" w:cs="Times New Roman"/>
          <w:color w:val="auto"/>
          <w:sz w:val="24"/>
          <w:szCs w:val="24"/>
        </w:rPr>
        <w:t xml:space="preserve">etrolizumab </w:t>
      </w:r>
      <w:r w:rsidRPr="003C680E">
        <w:rPr>
          <w:rFonts w:ascii="Book Antiqua" w:eastAsia="AppleMyungjo" w:hAnsi="Book Antiqua" w:cs="Times New Roman"/>
          <w:color w:val="auto"/>
          <w:sz w:val="24"/>
          <w:szCs w:val="24"/>
        </w:rPr>
        <w:t>group</w:t>
      </w:r>
      <w:r w:rsidR="00565B3E" w:rsidRPr="003C680E">
        <w:rPr>
          <w:rFonts w:ascii="Book Antiqua" w:eastAsia="AppleMyungjo" w:hAnsi="Book Antiqua" w:cs="Times New Roman"/>
          <w:color w:val="auto"/>
          <w:sz w:val="24"/>
          <w:szCs w:val="24"/>
        </w:rPr>
        <w:t>s</w:t>
      </w:r>
      <w:r w:rsidRPr="003C680E">
        <w:rPr>
          <w:rFonts w:ascii="Book Antiqua" w:eastAsia="AppleMyungjo" w:hAnsi="Book Antiqua" w:cs="Times New Roman"/>
          <w:color w:val="auto"/>
          <w:sz w:val="24"/>
          <w:szCs w:val="24"/>
        </w:rPr>
        <w:t xml:space="preserve"> than in the placebo group. In a subgroup analysis, among anti-TNF-naïve patients, the clinical remission rates in the etrolizumab 100 mg group and the etrolizumab 300 mg plus </w:t>
      </w:r>
      <w:r w:rsidR="004D2E4E" w:rsidRPr="003C680E">
        <w:rPr>
          <w:rFonts w:ascii="Book Antiqua" w:eastAsia="AppleMyungjo" w:hAnsi="Book Antiqua" w:cs="Times New Roman"/>
          <w:color w:val="auto"/>
          <w:sz w:val="24"/>
          <w:szCs w:val="24"/>
        </w:rPr>
        <w:t>LD</w:t>
      </w:r>
      <w:r w:rsidRPr="003C680E">
        <w:rPr>
          <w:rFonts w:ascii="Book Antiqua" w:eastAsia="AppleMyungjo" w:hAnsi="Book Antiqua" w:cs="Times New Roman"/>
          <w:color w:val="auto"/>
          <w:sz w:val="24"/>
          <w:szCs w:val="24"/>
        </w:rPr>
        <w:t xml:space="preserve"> group were 4</w:t>
      </w:r>
      <w:r w:rsidR="00D65417" w:rsidRPr="003C680E">
        <w:rPr>
          <w:rFonts w:ascii="Book Antiqua" w:eastAsia="AppleMyungjo" w:hAnsi="Book Antiqua" w:cs="Times New Roman"/>
          <w:color w:val="auto"/>
          <w:sz w:val="24"/>
          <w:szCs w:val="24"/>
        </w:rPr>
        <w:t>4</w:t>
      </w:r>
      <w:r w:rsidRPr="003C680E">
        <w:rPr>
          <w:rFonts w:ascii="Book Antiqua" w:eastAsia="AppleMyungjo" w:hAnsi="Book Antiqua" w:cs="Times New Roman"/>
          <w:color w:val="auto"/>
          <w:sz w:val="24"/>
          <w:szCs w:val="24"/>
        </w:rPr>
        <w:t xml:space="preserve">% and 25%, respectively; however, among patients who had </w:t>
      </w:r>
      <w:r w:rsidR="00A25804" w:rsidRPr="003C680E">
        <w:rPr>
          <w:rFonts w:ascii="Book Antiqua" w:eastAsia="AppleMyungjo" w:hAnsi="Book Antiqua" w:cs="Times New Roman"/>
          <w:color w:val="auto"/>
          <w:sz w:val="24"/>
          <w:szCs w:val="24"/>
        </w:rPr>
        <w:t xml:space="preserve">not </w:t>
      </w:r>
      <w:r w:rsidRPr="003C680E">
        <w:rPr>
          <w:rFonts w:ascii="Book Antiqua" w:eastAsia="AppleMyungjo" w:hAnsi="Book Antiqua" w:cs="Times New Roman"/>
          <w:color w:val="auto"/>
          <w:sz w:val="24"/>
          <w:szCs w:val="24"/>
        </w:rPr>
        <w:t>respon</w:t>
      </w:r>
      <w:r w:rsidR="00A25804" w:rsidRPr="003C680E">
        <w:rPr>
          <w:rFonts w:ascii="Book Antiqua" w:eastAsia="AppleMyungjo" w:hAnsi="Book Antiqua" w:cs="Times New Roman"/>
          <w:color w:val="auto"/>
          <w:sz w:val="24"/>
          <w:szCs w:val="24"/>
        </w:rPr>
        <w:t>d</w:t>
      </w:r>
      <w:r w:rsidRPr="003C680E">
        <w:rPr>
          <w:rFonts w:ascii="Book Antiqua" w:eastAsia="AppleMyungjo" w:hAnsi="Book Antiqua" w:cs="Times New Roman"/>
          <w:color w:val="auto"/>
          <w:sz w:val="24"/>
          <w:szCs w:val="24"/>
        </w:rPr>
        <w:t>e</w:t>
      </w:r>
      <w:r w:rsidR="00A25804" w:rsidRPr="003C680E">
        <w:rPr>
          <w:rFonts w:ascii="Book Antiqua" w:eastAsia="AppleMyungjo" w:hAnsi="Book Antiqua" w:cs="Times New Roman"/>
          <w:color w:val="auto"/>
          <w:sz w:val="24"/>
          <w:szCs w:val="24"/>
        </w:rPr>
        <w:t>d</w:t>
      </w:r>
      <w:r w:rsidRPr="003C680E">
        <w:rPr>
          <w:rFonts w:ascii="Book Antiqua" w:eastAsia="AppleMyungjo" w:hAnsi="Book Antiqua" w:cs="Times New Roman"/>
          <w:color w:val="auto"/>
          <w:sz w:val="24"/>
          <w:szCs w:val="24"/>
        </w:rPr>
        <w:t xml:space="preserve"> to anti-TNF therapy, the clinical remission rates were 5% and 4%. </w:t>
      </w:r>
      <w:r w:rsidR="00B65235" w:rsidRPr="003C680E">
        <w:rPr>
          <w:rFonts w:ascii="Book Antiqua" w:eastAsia="AppleMyungjo" w:hAnsi="Book Antiqua" w:cs="Times New Roman"/>
          <w:color w:val="auto"/>
          <w:sz w:val="24"/>
          <w:szCs w:val="24"/>
        </w:rPr>
        <w:t>Although t</w:t>
      </w:r>
      <w:r w:rsidRPr="003C680E">
        <w:rPr>
          <w:rFonts w:ascii="Book Antiqua" w:eastAsia="AppleMyungjo" w:hAnsi="Book Antiqua" w:cs="Times New Roman"/>
          <w:color w:val="auto"/>
          <w:sz w:val="24"/>
          <w:szCs w:val="24"/>
        </w:rPr>
        <w:t>here were no cases of severe infection in the etrolizumab</w:t>
      </w:r>
      <w:r w:rsidR="0034082F" w:rsidRPr="003C680E">
        <w:rPr>
          <w:rFonts w:ascii="Book Antiqua" w:eastAsia="AppleMyungjo" w:hAnsi="Book Antiqua" w:cs="Times New Roman"/>
          <w:color w:val="auto"/>
          <w:sz w:val="24"/>
          <w:szCs w:val="24"/>
        </w:rPr>
        <w:t>-</w:t>
      </w:r>
      <w:r w:rsidRPr="003C680E">
        <w:rPr>
          <w:rFonts w:ascii="Book Antiqua" w:eastAsia="AppleMyungjo" w:hAnsi="Book Antiqua" w:cs="Times New Roman"/>
          <w:color w:val="auto"/>
          <w:sz w:val="24"/>
          <w:szCs w:val="24"/>
        </w:rPr>
        <w:t>treat</w:t>
      </w:r>
      <w:r w:rsidR="0034082F" w:rsidRPr="003C680E">
        <w:rPr>
          <w:rFonts w:ascii="Book Antiqua" w:eastAsia="AppleMyungjo" w:hAnsi="Book Antiqua" w:cs="Times New Roman"/>
          <w:color w:val="auto"/>
          <w:sz w:val="24"/>
          <w:szCs w:val="24"/>
        </w:rPr>
        <w:t>ed</w:t>
      </w:r>
      <w:r w:rsidRPr="003C680E">
        <w:rPr>
          <w:rFonts w:ascii="Book Antiqua" w:eastAsia="AppleMyungjo" w:hAnsi="Book Antiqua" w:cs="Times New Roman"/>
          <w:color w:val="auto"/>
          <w:sz w:val="24"/>
          <w:szCs w:val="24"/>
        </w:rPr>
        <w:t xml:space="preserve"> groups, and there was no significant difference in the rate of adverse reactions sufficient to stop medication</w:t>
      </w:r>
      <w:r w:rsidR="00E83FC4" w:rsidRPr="003C680E">
        <w:rPr>
          <w:rFonts w:ascii="Book Antiqua" w:hAnsi="Book Antiqua"/>
          <w:color w:val="auto"/>
          <w:sz w:val="24"/>
          <w:szCs w:val="24"/>
        </w:rPr>
        <w:t xml:space="preserve"> </w:t>
      </w:r>
      <w:r w:rsidR="00E83FC4" w:rsidRPr="003C680E">
        <w:rPr>
          <w:rFonts w:ascii="Book Antiqua" w:eastAsia="AppleMyungjo" w:hAnsi="Book Antiqua" w:cs="Times New Roman"/>
          <w:color w:val="auto"/>
          <w:sz w:val="24"/>
          <w:szCs w:val="24"/>
        </w:rPr>
        <w:t>in the three groups</w:t>
      </w:r>
      <w:r w:rsidRPr="003C680E">
        <w:rPr>
          <w:rFonts w:ascii="Book Antiqua" w:eastAsia="AppleMyungjo" w:hAnsi="Book Antiqua" w:cs="Times New Roman"/>
          <w:color w:val="auto"/>
          <w:sz w:val="24"/>
          <w:szCs w:val="24"/>
        </w:rPr>
        <w:t xml:space="preserve">, </w:t>
      </w:r>
      <w:r w:rsidR="00B76893" w:rsidRPr="003C680E">
        <w:rPr>
          <w:rFonts w:ascii="Book Antiqua" w:eastAsia="AppleMyungjo" w:hAnsi="Book Antiqua" w:cs="Times New Roman"/>
          <w:color w:val="auto"/>
          <w:sz w:val="24"/>
          <w:szCs w:val="24"/>
        </w:rPr>
        <w:t xml:space="preserve">influenza-like illness (7% </w:t>
      </w:r>
      <w:r w:rsidR="00B76893" w:rsidRPr="003C680E">
        <w:rPr>
          <w:rFonts w:ascii="Book Antiqua" w:eastAsia="AppleMyungjo" w:hAnsi="Book Antiqua" w:cs="Times New Roman"/>
          <w:i/>
          <w:color w:val="auto"/>
          <w:sz w:val="24"/>
          <w:szCs w:val="24"/>
        </w:rPr>
        <w:t>vs</w:t>
      </w:r>
      <w:r w:rsidR="00B76893" w:rsidRPr="003C680E">
        <w:rPr>
          <w:rFonts w:ascii="Book Antiqua" w:eastAsia="AppleMyungjo" w:hAnsi="Book Antiqua" w:cs="Times New Roman"/>
          <w:color w:val="auto"/>
          <w:sz w:val="24"/>
          <w:szCs w:val="24"/>
        </w:rPr>
        <w:t xml:space="preserve"> 0% and 2%) arthralgia</w:t>
      </w:r>
      <w:r w:rsidR="00E83FC4" w:rsidRPr="003C680E">
        <w:rPr>
          <w:rFonts w:ascii="Book Antiqua" w:eastAsia="AppleMyungjo" w:hAnsi="Book Antiqua" w:cs="Times New Roman"/>
          <w:color w:val="auto"/>
          <w:sz w:val="24"/>
          <w:szCs w:val="24"/>
        </w:rPr>
        <w:t xml:space="preserve"> (15% </w:t>
      </w:r>
      <w:r w:rsidR="00E83FC4" w:rsidRPr="003C680E">
        <w:rPr>
          <w:rFonts w:ascii="Book Antiqua" w:eastAsia="AppleMyungjo" w:hAnsi="Book Antiqua" w:cs="Times New Roman"/>
          <w:i/>
          <w:color w:val="auto"/>
          <w:sz w:val="24"/>
          <w:szCs w:val="24"/>
        </w:rPr>
        <w:t>vs</w:t>
      </w:r>
      <w:r w:rsidR="00E83FC4" w:rsidRPr="003C680E">
        <w:rPr>
          <w:rFonts w:ascii="Book Antiqua" w:eastAsia="AppleMyungjo" w:hAnsi="Book Antiqua" w:cs="Times New Roman"/>
          <w:color w:val="auto"/>
          <w:sz w:val="24"/>
          <w:szCs w:val="24"/>
        </w:rPr>
        <w:t xml:space="preserve"> 5% and 9%)</w:t>
      </w:r>
      <w:r w:rsidR="00B76893" w:rsidRPr="003C680E">
        <w:rPr>
          <w:rFonts w:ascii="Book Antiqua" w:eastAsia="AppleMyungjo" w:hAnsi="Book Antiqua" w:cs="Times New Roman"/>
          <w:color w:val="auto"/>
          <w:sz w:val="24"/>
          <w:szCs w:val="24"/>
        </w:rPr>
        <w:t xml:space="preserve">, and rash </w:t>
      </w:r>
      <w:r w:rsidR="00E83FC4" w:rsidRPr="003C680E">
        <w:rPr>
          <w:rFonts w:ascii="Book Antiqua" w:eastAsia="AppleMyungjo" w:hAnsi="Book Antiqua" w:cs="Times New Roman"/>
          <w:color w:val="auto"/>
          <w:sz w:val="24"/>
          <w:szCs w:val="24"/>
        </w:rPr>
        <w:t xml:space="preserve">(7% </w:t>
      </w:r>
      <w:r w:rsidR="00E83FC4" w:rsidRPr="003C680E">
        <w:rPr>
          <w:rFonts w:ascii="Book Antiqua" w:eastAsia="AppleMyungjo" w:hAnsi="Book Antiqua" w:cs="Times New Roman"/>
          <w:i/>
          <w:color w:val="auto"/>
          <w:sz w:val="24"/>
          <w:szCs w:val="24"/>
        </w:rPr>
        <w:t>vs</w:t>
      </w:r>
      <w:r w:rsidR="00E83FC4" w:rsidRPr="003C680E">
        <w:rPr>
          <w:rFonts w:ascii="Book Antiqua" w:eastAsia="AppleMyungjo" w:hAnsi="Book Antiqua" w:cs="Times New Roman"/>
          <w:i/>
          <w:iCs/>
          <w:color w:val="auto"/>
          <w:sz w:val="24"/>
          <w:szCs w:val="24"/>
        </w:rPr>
        <w:t xml:space="preserve"> </w:t>
      </w:r>
      <w:r w:rsidR="00E83FC4" w:rsidRPr="003C680E">
        <w:rPr>
          <w:rFonts w:ascii="Book Antiqua" w:eastAsia="AppleMyungjo" w:hAnsi="Book Antiqua" w:cs="Times New Roman"/>
          <w:color w:val="auto"/>
          <w:sz w:val="24"/>
          <w:szCs w:val="24"/>
        </w:rPr>
        <w:t xml:space="preserve">3% and 2%) </w:t>
      </w:r>
      <w:r w:rsidR="00B76893" w:rsidRPr="003C680E">
        <w:rPr>
          <w:rFonts w:ascii="Book Antiqua" w:eastAsia="AppleMyungjo" w:hAnsi="Book Antiqua" w:cs="Times New Roman"/>
          <w:color w:val="auto"/>
          <w:sz w:val="24"/>
          <w:szCs w:val="24"/>
        </w:rPr>
        <w:t>were observed more frequently in the etrolizumab 100 mg group than</w:t>
      </w:r>
      <w:r w:rsidR="00B76893" w:rsidRPr="003C680E">
        <w:rPr>
          <w:rFonts w:ascii="Book Antiqua" w:hAnsi="Book Antiqua"/>
          <w:color w:val="auto"/>
          <w:sz w:val="24"/>
          <w:szCs w:val="24"/>
        </w:rPr>
        <w:t xml:space="preserve"> </w:t>
      </w:r>
      <w:r w:rsidR="00B76893" w:rsidRPr="003C680E">
        <w:rPr>
          <w:rFonts w:ascii="Book Antiqua" w:eastAsia="AppleMyungjo" w:hAnsi="Book Antiqua" w:cs="Times New Roman"/>
          <w:color w:val="auto"/>
          <w:sz w:val="24"/>
          <w:szCs w:val="24"/>
        </w:rPr>
        <w:t>the etrolizumab 300 mg plus LD group</w:t>
      </w:r>
      <w:r w:rsidR="00E83FC4" w:rsidRPr="003C680E">
        <w:rPr>
          <w:rFonts w:ascii="Book Antiqua" w:eastAsia="AppleMyungjo" w:hAnsi="Book Antiqua" w:cs="Times New Roman"/>
          <w:color w:val="auto"/>
          <w:sz w:val="24"/>
          <w:szCs w:val="24"/>
        </w:rPr>
        <w:t xml:space="preserve"> or </w:t>
      </w:r>
      <w:r w:rsidR="0050229F" w:rsidRPr="003C680E">
        <w:rPr>
          <w:rFonts w:ascii="Book Antiqua" w:eastAsia="AppleMyungjo" w:hAnsi="Book Antiqua" w:cs="Times New Roman"/>
          <w:color w:val="auto"/>
          <w:sz w:val="24"/>
          <w:szCs w:val="24"/>
        </w:rPr>
        <w:t xml:space="preserve">the </w:t>
      </w:r>
      <w:r w:rsidR="00E83FC4" w:rsidRPr="003C680E">
        <w:rPr>
          <w:rFonts w:ascii="Book Antiqua" w:eastAsia="AppleMyungjo" w:hAnsi="Book Antiqua" w:cs="Times New Roman"/>
          <w:color w:val="auto"/>
          <w:sz w:val="24"/>
          <w:szCs w:val="24"/>
        </w:rPr>
        <w:t>placebo group. However, these adverse events were all mild or moderate,</w:t>
      </w:r>
      <w:r w:rsidR="00B76893" w:rsidRPr="003C680E">
        <w:rPr>
          <w:rFonts w:ascii="Book Antiqua" w:eastAsia="AppleMyungjo" w:hAnsi="Book Antiqua" w:cs="Times New Roman"/>
          <w:color w:val="auto"/>
          <w:sz w:val="24"/>
          <w:szCs w:val="24"/>
        </w:rPr>
        <w:t xml:space="preserve"> </w:t>
      </w:r>
      <w:r w:rsidRPr="003C680E">
        <w:rPr>
          <w:rFonts w:ascii="Book Antiqua" w:eastAsia="AppleMyungjo" w:hAnsi="Book Antiqua" w:cs="Times New Roman"/>
          <w:color w:val="auto"/>
          <w:sz w:val="24"/>
          <w:szCs w:val="24"/>
        </w:rPr>
        <w:t>demonstrating that etrolizumab is safe and tolerable.</w:t>
      </w:r>
    </w:p>
    <w:p w14:paraId="33118D53" w14:textId="1186C678" w:rsidR="003B4C51" w:rsidRPr="003C680E" w:rsidRDefault="003B4C51" w:rsidP="00F819B5">
      <w:pPr>
        <w:pStyle w:val="a"/>
        <w:adjustRightInd w:val="0"/>
        <w:spacing w:line="360" w:lineRule="auto"/>
        <w:ind w:firstLineChars="100" w:firstLine="240"/>
        <w:rPr>
          <w:rFonts w:ascii="Book Antiqua" w:eastAsia="AppleMyungjo" w:hAnsi="Book Antiqua" w:cs="Times New Roman"/>
          <w:color w:val="auto"/>
          <w:sz w:val="24"/>
          <w:szCs w:val="24"/>
        </w:rPr>
      </w:pPr>
      <w:r w:rsidRPr="003C680E">
        <w:rPr>
          <w:rFonts w:ascii="Book Antiqua" w:eastAsia="AppleMyungjo" w:hAnsi="Book Antiqua" w:cs="Times New Roman"/>
          <w:color w:val="auto"/>
          <w:sz w:val="24"/>
          <w:szCs w:val="24"/>
        </w:rPr>
        <w:t>One notable aspect of this study is that when quantitative PCR and immunohistochemistry were used to measure the number of αE</w:t>
      </w:r>
      <w:r w:rsidR="008533A9" w:rsidRPr="003C680E">
        <w:rPr>
          <w:rFonts w:ascii="Book Antiqua" w:eastAsia="AppleMyungjo" w:hAnsi="Book Antiqua" w:cs="Times New Roman"/>
          <w:color w:val="auto"/>
          <w:sz w:val="24"/>
          <w:szCs w:val="24"/>
        </w:rPr>
        <w:t xml:space="preserve"> </w:t>
      </w:r>
      <w:r w:rsidRPr="003C680E">
        <w:rPr>
          <w:rFonts w:ascii="Book Antiqua" w:eastAsia="AppleMyungjo" w:hAnsi="Book Antiqua" w:cs="Times New Roman"/>
          <w:color w:val="auto"/>
          <w:sz w:val="24"/>
          <w:szCs w:val="24"/>
        </w:rPr>
        <w:t>gene (</w:t>
      </w:r>
      <w:r w:rsidRPr="003C680E">
        <w:rPr>
          <w:rFonts w:ascii="Book Antiqua" w:eastAsia="AppleMyungjo" w:hAnsi="Book Antiqua" w:cs="Times New Roman"/>
          <w:i/>
          <w:color w:val="auto"/>
          <w:sz w:val="24"/>
          <w:szCs w:val="24"/>
        </w:rPr>
        <w:t>ITGAE</w:t>
      </w:r>
      <w:r w:rsidRPr="003C680E">
        <w:rPr>
          <w:rFonts w:ascii="Book Antiqua" w:eastAsia="AppleMyungjo" w:hAnsi="Book Antiqua" w:cs="Times New Roman"/>
          <w:color w:val="auto"/>
          <w:sz w:val="24"/>
          <w:szCs w:val="24"/>
        </w:rPr>
        <w:t xml:space="preserve">)-expressing and αE-positive cells in the </w:t>
      </w:r>
      <w:r w:rsidR="000D5274" w:rsidRPr="003C680E">
        <w:rPr>
          <w:rFonts w:ascii="Book Antiqua" w:eastAsia="AppleMyungjo" w:hAnsi="Book Antiqua" w:cs="Times New Roman"/>
          <w:color w:val="auto"/>
          <w:sz w:val="24"/>
          <w:szCs w:val="24"/>
        </w:rPr>
        <w:t xml:space="preserve">colonic </w:t>
      </w:r>
      <w:r w:rsidRPr="003C680E">
        <w:rPr>
          <w:rFonts w:ascii="Book Antiqua" w:eastAsia="AppleMyungjo" w:hAnsi="Book Antiqua" w:cs="Times New Roman"/>
          <w:color w:val="auto"/>
          <w:sz w:val="24"/>
          <w:szCs w:val="24"/>
        </w:rPr>
        <w:t>mucosa, higher αE expression was associated with a higher rate of clinical remission at week 10 in patients treated with etrolizumab, suggesting that αE expression could be used as a biomarker in etrolizumab treatment</w:t>
      </w:r>
      <w:r w:rsidR="00AE0BDB" w:rsidRPr="003C680E">
        <w:rPr>
          <w:rFonts w:ascii="Book Antiqua" w:eastAsia="AppleMyungjo" w:hAnsi="Book Antiqua" w:cs="Times New Roman"/>
          <w:color w:val="auto"/>
          <w:sz w:val="24"/>
          <w:szCs w:val="24"/>
        </w:rPr>
        <w:fldChar w:fldCharType="begin">
          <w:fldData xml:space="preserve">PEVuZE5vdGU+PENpdGU+PEF1dGhvcj5WZXJtZWlyZTwvQXV0aG9yPjxZZWFyPjIwMTQ8L1llYXI+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zMDktMTg8L3BhZ2VzPjx2b2x1bWU+Mzg0PC92b2x1bWU+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</w:fldData>
        </w:fldChar>
      </w:r>
      <w:r w:rsidR="00453126" w:rsidRPr="003C680E">
        <w:rPr>
          <w:rFonts w:ascii="Book Antiqua" w:eastAsia="AppleMyungjo" w:hAnsi="Book Antiqua" w:cs="Times New Roman"/>
          <w:color w:val="auto"/>
          <w:sz w:val="24"/>
          <w:szCs w:val="24"/>
        </w:rPr>
        <w:instrText xml:space="preserve"> ADDIN EN.CITE </w:instrText>
      </w:r>
      <w:r w:rsidR="00453126" w:rsidRPr="003C680E">
        <w:rPr>
          <w:rFonts w:ascii="Book Antiqua" w:eastAsia="AppleMyungjo" w:hAnsi="Book Antiqua" w:cs="Times New Roman"/>
          <w:color w:val="auto"/>
          <w:sz w:val="24"/>
          <w:szCs w:val="24"/>
        </w:rPr>
        <w:fldChar w:fldCharType="begin">
          <w:fldData xml:space="preserve">PEVuZE5vdGU+PENpdGU+PEF1dGhvcj5WZXJtZWlyZTwvQXV0aG9yPjxZZWFyPjIwMTQ8L1llYXI+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zMDktMTg8L3BhZ2VzPjx2b2x1bWU+Mzg0PC92b2x1bWU+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</w:fldData>
        </w:fldChar>
      </w:r>
      <w:r w:rsidR="00453126" w:rsidRPr="003C680E">
        <w:rPr>
          <w:rFonts w:ascii="Book Antiqua" w:eastAsia="AppleMyungjo" w:hAnsi="Book Antiqua" w:cs="Times New Roman"/>
          <w:color w:val="auto"/>
          <w:sz w:val="24"/>
          <w:szCs w:val="24"/>
        </w:rPr>
        <w:instrText xml:space="preserve"> ADDIN EN.CITE.DATA </w:instrText>
      </w:r>
      <w:r w:rsidR="00453126" w:rsidRPr="003C680E">
        <w:rPr>
          <w:rFonts w:ascii="Book Antiqua" w:eastAsia="AppleMyungjo" w:hAnsi="Book Antiqua" w:cs="Times New Roman"/>
          <w:color w:val="auto"/>
          <w:sz w:val="24"/>
          <w:szCs w:val="24"/>
        </w:rPr>
      </w:r>
      <w:r w:rsidR="00453126" w:rsidRPr="003C680E">
        <w:rPr>
          <w:rFonts w:ascii="Book Antiqua" w:eastAsia="AppleMyungjo" w:hAnsi="Book Antiqua" w:cs="Times New Roman"/>
          <w:color w:val="auto"/>
          <w:sz w:val="24"/>
          <w:szCs w:val="24"/>
        </w:rPr>
        <w:fldChar w:fldCharType="end"/>
      </w:r>
      <w:r w:rsidR="00AE0BDB" w:rsidRPr="003C680E">
        <w:rPr>
          <w:rFonts w:ascii="Book Antiqua" w:eastAsia="AppleMyungjo" w:hAnsi="Book Antiqua" w:cs="Times New Roman"/>
          <w:color w:val="auto"/>
          <w:sz w:val="24"/>
          <w:szCs w:val="24"/>
        </w:rPr>
      </w:r>
      <w:r w:rsidR="00AE0BDB" w:rsidRPr="003C680E">
        <w:rPr>
          <w:rFonts w:ascii="Book Antiqua" w:eastAsia="AppleMyungjo" w:hAnsi="Book Antiqua" w:cs="Times New Roman"/>
          <w:color w:val="auto"/>
          <w:sz w:val="24"/>
          <w:szCs w:val="24"/>
        </w:rPr>
        <w:fldChar w:fldCharType="separate"/>
      </w:r>
      <w:r w:rsidR="004033CE" w:rsidRPr="003C680E">
        <w:rPr>
          <w:rFonts w:ascii="Book Antiqua" w:eastAsia="AppleMyungjo" w:hAnsi="Book Antiqua" w:cs="Times New Roman"/>
          <w:noProof/>
          <w:color w:val="auto"/>
          <w:sz w:val="24"/>
          <w:szCs w:val="24"/>
          <w:vertAlign w:val="superscript"/>
        </w:rPr>
        <w:t>[</w:t>
      </w:r>
      <w:hyperlink w:anchor="_ENREF_46" w:tooltip="Vermeire, 2014 #43" w:history="1">
        <w:r w:rsidR="00453126" w:rsidRPr="003C680E">
          <w:rPr>
            <w:rFonts w:ascii="Book Antiqua" w:eastAsia="AppleMyungjo" w:hAnsi="Book Antiqua" w:cs="Times New Roman"/>
            <w:noProof/>
            <w:color w:val="auto"/>
            <w:sz w:val="24"/>
            <w:szCs w:val="24"/>
            <w:vertAlign w:val="superscript"/>
          </w:rPr>
          <w:t>46</w:t>
        </w:r>
      </w:hyperlink>
      <w:r w:rsidR="004033CE" w:rsidRPr="003C680E">
        <w:rPr>
          <w:rFonts w:ascii="Book Antiqua" w:eastAsia="AppleMyungjo" w:hAnsi="Book Antiqua" w:cs="Times New Roman"/>
          <w:noProof/>
          <w:color w:val="auto"/>
          <w:sz w:val="24"/>
          <w:szCs w:val="24"/>
          <w:vertAlign w:val="superscript"/>
        </w:rPr>
        <w:t>]</w:t>
      </w:r>
      <w:r w:rsidR="00AE0BDB" w:rsidRPr="003C680E">
        <w:rPr>
          <w:rFonts w:ascii="Book Antiqua" w:eastAsia="AppleMyungjo" w:hAnsi="Book Antiqua" w:cs="Times New Roman"/>
          <w:color w:val="auto"/>
          <w:sz w:val="24"/>
          <w:szCs w:val="24"/>
        </w:rPr>
        <w:fldChar w:fldCharType="end"/>
      </w:r>
      <w:r w:rsidRPr="003C680E">
        <w:rPr>
          <w:rFonts w:ascii="Book Antiqua" w:eastAsia="AppleMyungjo" w:hAnsi="Book Antiqua" w:cs="Times New Roman"/>
          <w:color w:val="auto"/>
          <w:sz w:val="24"/>
          <w:szCs w:val="24"/>
        </w:rPr>
        <w:t xml:space="preserve">. </w:t>
      </w:r>
      <w:r w:rsidR="00431190" w:rsidRPr="003C680E">
        <w:rPr>
          <w:rFonts w:ascii="Book Antiqua" w:eastAsia="AppleMyungjo" w:hAnsi="Book Antiqua" w:cs="Times New Roman"/>
          <w:color w:val="auto"/>
          <w:sz w:val="24"/>
          <w:szCs w:val="24"/>
        </w:rPr>
        <w:t>The</w:t>
      </w:r>
      <w:r w:rsidRPr="003C680E">
        <w:rPr>
          <w:rFonts w:ascii="Book Antiqua" w:eastAsia="AppleMyungjo" w:hAnsi="Book Antiqua" w:cs="Times New Roman"/>
          <w:color w:val="auto"/>
          <w:sz w:val="24"/>
          <w:szCs w:val="24"/>
        </w:rPr>
        <w:t xml:space="preserve"> </w:t>
      </w:r>
      <w:r w:rsidR="00431190" w:rsidRPr="003C680E">
        <w:rPr>
          <w:rFonts w:ascii="Book Antiqua" w:eastAsia="AppleMyungjo" w:hAnsi="Book Antiqua" w:cs="Times New Roman"/>
          <w:color w:val="auto"/>
          <w:sz w:val="24"/>
          <w:szCs w:val="24"/>
        </w:rPr>
        <w:t>subsequent</w:t>
      </w:r>
      <w:r w:rsidRPr="003C680E">
        <w:rPr>
          <w:rFonts w:ascii="Book Antiqua" w:eastAsia="AppleMyungjo" w:hAnsi="Book Antiqua" w:cs="Times New Roman"/>
          <w:color w:val="auto"/>
          <w:sz w:val="24"/>
          <w:szCs w:val="24"/>
        </w:rPr>
        <w:t xml:space="preserve"> study was conducted on colon tissue</w:t>
      </w:r>
      <w:r w:rsidR="00693876" w:rsidRPr="003C680E">
        <w:rPr>
          <w:rFonts w:ascii="Book Antiqua" w:eastAsia="AppleMyungjo" w:hAnsi="Book Antiqua" w:cs="Times New Roman"/>
          <w:color w:val="auto"/>
          <w:sz w:val="24"/>
          <w:szCs w:val="24"/>
        </w:rPr>
        <w:t>s</w:t>
      </w:r>
      <w:r w:rsidR="00812205" w:rsidRPr="003C680E">
        <w:rPr>
          <w:rFonts w:ascii="Book Antiqua" w:eastAsia="AppleMyungjo" w:hAnsi="Book Antiqua" w:cs="Times New Roman"/>
          <w:color w:val="auto"/>
          <w:sz w:val="24"/>
          <w:szCs w:val="24"/>
        </w:rPr>
        <w:t xml:space="preserve"> taken</w:t>
      </w:r>
      <w:r w:rsidRPr="003C680E">
        <w:rPr>
          <w:rFonts w:ascii="Book Antiqua" w:eastAsia="AppleMyungjo" w:hAnsi="Book Antiqua" w:cs="Times New Roman"/>
          <w:color w:val="auto"/>
          <w:sz w:val="24"/>
          <w:szCs w:val="24"/>
        </w:rPr>
        <w:t xml:space="preserve"> </w:t>
      </w:r>
      <w:r w:rsidR="008533A9" w:rsidRPr="003C680E">
        <w:rPr>
          <w:rFonts w:ascii="Book Antiqua" w:eastAsia="AppleMyungjo" w:hAnsi="Book Antiqua" w:cs="Times New Roman"/>
          <w:color w:val="auto"/>
          <w:sz w:val="24"/>
          <w:szCs w:val="24"/>
        </w:rPr>
        <w:t xml:space="preserve">by biopsies </w:t>
      </w:r>
      <w:r w:rsidRPr="003C680E">
        <w:rPr>
          <w:rFonts w:ascii="Book Antiqua" w:eastAsia="AppleMyungjo" w:hAnsi="Book Antiqua" w:cs="Times New Roman"/>
          <w:color w:val="auto"/>
          <w:sz w:val="24"/>
          <w:szCs w:val="24"/>
        </w:rPr>
        <w:t xml:space="preserve">from the </w:t>
      </w:r>
      <w:r w:rsidR="000635D2" w:rsidRPr="003C680E">
        <w:rPr>
          <w:rFonts w:ascii="Book Antiqua" w:eastAsia="AppleMyungjo" w:hAnsi="Book Antiqua" w:cs="Times New Roman"/>
          <w:color w:val="auto"/>
          <w:sz w:val="24"/>
          <w:szCs w:val="24"/>
        </w:rPr>
        <w:t>UC</w:t>
      </w:r>
      <w:r w:rsidRPr="003C680E">
        <w:rPr>
          <w:rFonts w:ascii="Book Antiqua" w:eastAsia="AppleMyungjo" w:hAnsi="Book Antiqua" w:cs="Times New Roman"/>
          <w:color w:val="auto"/>
          <w:sz w:val="24"/>
          <w:szCs w:val="24"/>
        </w:rPr>
        <w:t xml:space="preserve"> patients in this phase II trial</w:t>
      </w:r>
      <w:r w:rsidR="00084E35" w:rsidRPr="003C680E">
        <w:rPr>
          <w:rFonts w:ascii="Book Antiqua" w:eastAsia="AppleMyungjo" w:hAnsi="Book Antiqua" w:cs="Times New Roman"/>
          <w:color w:val="auto"/>
          <w:sz w:val="24"/>
          <w:szCs w:val="24"/>
        </w:rPr>
        <w:t>,</w:t>
      </w:r>
      <w:r w:rsidR="00111AA2" w:rsidRPr="003C680E">
        <w:rPr>
          <w:rFonts w:ascii="Book Antiqua" w:eastAsia="AppleMyungjo" w:hAnsi="Book Antiqua" w:cs="Times New Roman"/>
          <w:color w:val="auto"/>
          <w:sz w:val="24"/>
          <w:szCs w:val="24"/>
        </w:rPr>
        <w:t xml:space="preserve"> as well as</w:t>
      </w:r>
      <w:r w:rsidRPr="003C680E">
        <w:rPr>
          <w:rFonts w:ascii="Book Antiqua" w:eastAsia="AppleMyungjo" w:hAnsi="Book Antiqua" w:cs="Times New Roman"/>
          <w:color w:val="auto"/>
          <w:sz w:val="24"/>
          <w:szCs w:val="24"/>
        </w:rPr>
        <w:t xml:space="preserve"> the patients </w:t>
      </w:r>
      <w:r w:rsidR="00084E35" w:rsidRPr="003C680E">
        <w:rPr>
          <w:rFonts w:ascii="Book Antiqua" w:eastAsia="AppleMyungjo" w:hAnsi="Book Antiqua" w:cs="Times New Roman"/>
          <w:color w:val="auto"/>
          <w:sz w:val="24"/>
          <w:szCs w:val="24"/>
        </w:rPr>
        <w:t xml:space="preserve">with </w:t>
      </w:r>
      <w:r w:rsidR="000635D2" w:rsidRPr="003C680E">
        <w:rPr>
          <w:rFonts w:ascii="Book Antiqua" w:eastAsia="AppleMyungjo" w:hAnsi="Book Antiqua" w:cs="Times New Roman"/>
          <w:color w:val="auto"/>
          <w:sz w:val="24"/>
          <w:szCs w:val="24"/>
        </w:rPr>
        <w:t>UC</w:t>
      </w:r>
      <w:r w:rsidR="00084E35" w:rsidRPr="003C680E">
        <w:rPr>
          <w:rFonts w:ascii="Book Antiqua" w:eastAsia="AppleMyungjo" w:hAnsi="Book Antiqua" w:cs="Times New Roman"/>
          <w:color w:val="auto"/>
          <w:sz w:val="24"/>
          <w:szCs w:val="24"/>
        </w:rPr>
        <w:t xml:space="preserve"> </w:t>
      </w:r>
      <w:r w:rsidR="00111AA2" w:rsidRPr="003C680E">
        <w:rPr>
          <w:rFonts w:ascii="Book Antiqua" w:eastAsia="AppleMyungjo" w:hAnsi="Book Antiqua" w:cs="Times New Roman"/>
          <w:color w:val="auto"/>
          <w:sz w:val="24"/>
          <w:szCs w:val="24"/>
        </w:rPr>
        <w:t xml:space="preserve">and a control group without IBD </w:t>
      </w:r>
      <w:r w:rsidRPr="003C680E">
        <w:rPr>
          <w:rFonts w:ascii="Book Antiqua" w:eastAsia="AppleMyungjo" w:hAnsi="Book Antiqua" w:cs="Times New Roman"/>
          <w:color w:val="auto"/>
          <w:sz w:val="24"/>
          <w:szCs w:val="24"/>
        </w:rPr>
        <w:t>in an observational study</w:t>
      </w:r>
      <w:r w:rsidR="00AE0BDB" w:rsidRPr="003C680E">
        <w:rPr>
          <w:rFonts w:ascii="Book Antiqua" w:eastAsia="AppleMyungjo" w:hAnsi="Book Antiqua" w:cs="Times New Roman"/>
          <w:color w:val="auto"/>
          <w:sz w:val="24"/>
          <w:szCs w:val="24"/>
        </w:rPr>
        <w:fldChar w:fldCharType="begin">
          <w:fldData xml:space="preserve">PEVuZE5vdGU+PENpdGU+PEF1dGhvcj5UZXc8L0F1dGhvcj48WWVhcj4yMDE2PC9ZZWFyPjxSZWNO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3Ny04NyBlOTwvcGFnZXM+PHZvbHVtZT4xNTA8L3ZvbHVtZT48bnVtYmVyPjI8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</w:fldData>
        </w:fldChar>
      </w:r>
      <w:r w:rsidR="00453126" w:rsidRPr="003C680E">
        <w:rPr>
          <w:rFonts w:ascii="Book Antiqua" w:eastAsia="AppleMyungjo" w:hAnsi="Book Antiqua" w:cs="Times New Roman"/>
          <w:color w:val="auto"/>
          <w:sz w:val="24"/>
          <w:szCs w:val="24"/>
        </w:rPr>
        <w:instrText xml:space="preserve"> ADDIN EN.CITE </w:instrText>
      </w:r>
      <w:r w:rsidR="00453126" w:rsidRPr="003C680E">
        <w:rPr>
          <w:rFonts w:ascii="Book Antiqua" w:eastAsia="AppleMyungjo" w:hAnsi="Book Antiqua" w:cs="Times New Roman"/>
          <w:color w:val="auto"/>
          <w:sz w:val="24"/>
          <w:szCs w:val="24"/>
        </w:rPr>
        <w:fldChar w:fldCharType="begin">
          <w:fldData xml:space="preserve">PEVuZE5vdGU+PENpdGU+PEF1dGhvcj5UZXc8L0F1dGhvcj48WWVhcj4yMDE2PC9ZZWFyPjxSZWNO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</w:fldData>
        </w:fldChar>
      </w:r>
      <w:r w:rsidR="00453126" w:rsidRPr="003C680E">
        <w:rPr>
          <w:rFonts w:ascii="Book Antiqua" w:eastAsia="AppleMyungjo" w:hAnsi="Book Antiqua" w:cs="Times New Roman"/>
          <w:color w:val="auto"/>
          <w:sz w:val="24"/>
          <w:szCs w:val="24"/>
        </w:rPr>
        <w:instrText xml:space="preserve"> ADDIN EN.CITE.DATA </w:instrText>
      </w:r>
      <w:r w:rsidR="00453126" w:rsidRPr="003C680E">
        <w:rPr>
          <w:rFonts w:ascii="Book Antiqua" w:eastAsia="AppleMyungjo" w:hAnsi="Book Antiqua" w:cs="Times New Roman"/>
          <w:color w:val="auto"/>
          <w:sz w:val="24"/>
          <w:szCs w:val="24"/>
        </w:rPr>
      </w:r>
      <w:r w:rsidR="00453126" w:rsidRPr="003C680E">
        <w:rPr>
          <w:rFonts w:ascii="Book Antiqua" w:eastAsia="AppleMyungjo" w:hAnsi="Book Antiqua" w:cs="Times New Roman"/>
          <w:color w:val="auto"/>
          <w:sz w:val="24"/>
          <w:szCs w:val="24"/>
        </w:rPr>
        <w:fldChar w:fldCharType="end"/>
      </w:r>
      <w:r w:rsidR="00AE0BDB" w:rsidRPr="003C680E">
        <w:rPr>
          <w:rFonts w:ascii="Book Antiqua" w:eastAsia="AppleMyungjo" w:hAnsi="Book Antiqua" w:cs="Times New Roman"/>
          <w:color w:val="auto"/>
          <w:sz w:val="24"/>
          <w:szCs w:val="24"/>
        </w:rPr>
      </w:r>
      <w:r w:rsidR="00AE0BDB" w:rsidRPr="003C680E">
        <w:rPr>
          <w:rFonts w:ascii="Book Antiqua" w:eastAsia="AppleMyungjo" w:hAnsi="Book Antiqua" w:cs="Times New Roman"/>
          <w:color w:val="auto"/>
          <w:sz w:val="24"/>
          <w:szCs w:val="24"/>
        </w:rPr>
        <w:fldChar w:fldCharType="separate"/>
      </w:r>
      <w:r w:rsidR="004033CE" w:rsidRPr="003C680E">
        <w:rPr>
          <w:rFonts w:ascii="Book Antiqua" w:eastAsia="AppleMyungjo" w:hAnsi="Book Antiqua" w:cs="Times New Roman"/>
          <w:noProof/>
          <w:color w:val="auto"/>
          <w:sz w:val="24"/>
          <w:szCs w:val="24"/>
          <w:vertAlign w:val="superscript"/>
        </w:rPr>
        <w:t>[</w:t>
      </w:r>
      <w:hyperlink w:anchor="_ENREF_47" w:tooltip="Tew, 2016 #44" w:history="1">
        <w:r w:rsidR="00453126" w:rsidRPr="003C680E">
          <w:rPr>
            <w:rFonts w:ascii="Book Antiqua" w:eastAsia="AppleMyungjo" w:hAnsi="Book Antiqua" w:cs="Times New Roman"/>
            <w:noProof/>
            <w:color w:val="auto"/>
            <w:sz w:val="24"/>
            <w:szCs w:val="24"/>
            <w:vertAlign w:val="superscript"/>
          </w:rPr>
          <w:t>47</w:t>
        </w:r>
      </w:hyperlink>
      <w:r w:rsidR="004033CE" w:rsidRPr="003C680E">
        <w:rPr>
          <w:rFonts w:ascii="Book Antiqua" w:eastAsia="AppleMyungjo" w:hAnsi="Book Antiqua" w:cs="Times New Roman"/>
          <w:noProof/>
          <w:color w:val="auto"/>
          <w:sz w:val="24"/>
          <w:szCs w:val="24"/>
          <w:vertAlign w:val="superscript"/>
        </w:rPr>
        <w:t>]</w:t>
      </w:r>
      <w:r w:rsidR="00AE0BDB" w:rsidRPr="003C680E">
        <w:rPr>
          <w:rFonts w:ascii="Book Antiqua" w:eastAsia="AppleMyungjo" w:hAnsi="Book Antiqua" w:cs="Times New Roman"/>
          <w:color w:val="auto"/>
          <w:sz w:val="24"/>
          <w:szCs w:val="24"/>
        </w:rPr>
        <w:fldChar w:fldCharType="end"/>
      </w:r>
      <w:r w:rsidRPr="003C680E">
        <w:rPr>
          <w:rFonts w:ascii="Book Antiqua" w:eastAsia="AppleMyungjo" w:hAnsi="Book Antiqua" w:cs="Times New Roman"/>
          <w:color w:val="auto"/>
          <w:sz w:val="24"/>
          <w:szCs w:val="24"/>
        </w:rPr>
        <w:t>. Here, the mRNA for granzyme A (</w:t>
      </w:r>
      <w:r w:rsidRPr="003C680E">
        <w:rPr>
          <w:rFonts w:ascii="Book Antiqua" w:eastAsia="AppleMyungjo" w:hAnsi="Book Antiqua" w:cs="Times New Roman"/>
          <w:i/>
          <w:color w:val="auto"/>
          <w:sz w:val="24"/>
          <w:szCs w:val="24"/>
        </w:rPr>
        <w:t>GZMA</w:t>
      </w:r>
      <w:r w:rsidRPr="003C680E">
        <w:rPr>
          <w:rFonts w:ascii="Book Antiqua" w:eastAsia="AppleMyungjo" w:hAnsi="Book Antiqua" w:cs="Times New Roman"/>
          <w:color w:val="auto"/>
          <w:sz w:val="24"/>
          <w:szCs w:val="24"/>
        </w:rPr>
        <w:t xml:space="preserve">), a serine protease that promotes cell migration and is associated with </w:t>
      </w:r>
      <w:r w:rsidR="002311D2" w:rsidRPr="003C680E">
        <w:rPr>
          <w:rFonts w:ascii="Book Antiqua" w:eastAsia="AppleMyungjo" w:hAnsi="Book Antiqua" w:cs="Times New Roman"/>
          <w:color w:val="auto"/>
          <w:sz w:val="24"/>
          <w:szCs w:val="24"/>
        </w:rPr>
        <w:t xml:space="preserve">the secretion of </w:t>
      </w:r>
      <w:r w:rsidRPr="003C680E">
        <w:rPr>
          <w:rFonts w:ascii="Book Antiqua" w:eastAsia="AppleMyungjo" w:hAnsi="Book Antiqua" w:cs="Times New Roman"/>
          <w:color w:val="auto"/>
          <w:sz w:val="24"/>
          <w:szCs w:val="24"/>
        </w:rPr>
        <w:t xml:space="preserve">inflammatory cytokines, such as IL-1β and TNF-α, showed high expression in colonic CD4+ integrin αE+ cells; higher levels of </w:t>
      </w:r>
      <w:r w:rsidRPr="003C680E">
        <w:rPr>
          <w:rFonts w:ascii="Book Antiqua" w:eastAsia="AppleMyungjo" w:hAnsi="Book Antiqua" w:cs="Times New Roman"/>
          <w:i/>
          <w:color w:val="auto"/>
          <w:sz w:val="24"/>
          <w:szCs w:val="24"/>
        </w:rPr>
        <w:t>GZMA</w:t>
      </w:r>
      <w:r w:rsidRPr="003C680E">
        <w:rPr>
          <w:rFonts w:ascii="Book Antiqua" w:eastAsia="AppleMyungjo" w:hAnsi="Book Antiqua" w:cs="Times New Roman"/>
          <w:color w:val="auto"/>
          <w:sz w:val="24"/>
          <w:szCs w:val="24"/>
        </w:rPr>
        <w:t xml:space="preserve"> mRNA or </w:t>
      </w:r>
      <w:r w:rsidRPr="003C680E">
        <w:rPr>
          <w:rFonts w:ascii="Book Antiqua" w:eastAsia="AppleMyungjo" w:hAnsi="Book Antiqua" w:cs="Times New Roman"/>
          <w:i/>
          <w:color w:val="auto"/>
          <w:sz w:val="24"/>
          <w:szCs w:val="24"/>
        </w:rPr>
        <w:t>ITGAE</w:t>
      </w:r>
      <w:r w:rsidRPr="003C680E">
        <w:rPr>
          <w:rFonts w:ascii="Book Antiqua" w:eastAsia="AppleMyungjo" w:hAnsi="Book Antiqua" w:cs="Times New Roman"/>
          <w:color w:val="auto"/>
          <w:sz w:val="24"/>
          <w:szCs w:val="24"/>
        </w:rPr>
        <w:t xml:space="preserve"> mRNA were associated with a higher likelihood of responding to </w:t>
      </w:r>
      <w:r w:rsidRPr="003C680E">
        <w:rPr>
          <w:rFonts w:ascii="Book Antiqua" w:eastAsia="AppleMyungjo" w:hAnsi="Book Antiqua" w:cs="Times New Roman"/>
          <w:color w:val="auto"/>
          <w:sz w:val="24"/>
          <w:szCs w:val="24"/>
        </w:rPr>
        <w:lastRenderedPageBreak/>
        <w:t xml:space="preserve">etrolizumab, and their expression after </w:t>
      </w:r>
      <w:r w:rsidR="00693876" w:rsidRPr="003C680E">
        <w:rPr>
          <w:rFonts w:ascii="Book Antiqua" w:eastAsia="AppleMyungjo" w:hAnsi="Book Antiqua" w:cs="Times New Roman"/>
          <w:color w:val="auto"/>
          <w:sz w:val="24"/>
          <w:szCs w:val="24"/>
        </w:rPr>
        <w:t xml:space="preserve">etrolizumab </w:t>
      </w:r>
      <w:r w:rsidRPr="003C680E">
        <w:rPr>
          <w:rFonts w:ascii="Book Antiqua" w:eastAsia="AppleMyungjo" w:hAnsi="Book Antiqua" w:cs="Times New Roman"/>
          <w:color w:val="auto"/>
          <w:sz w:val="24"/>
          <w:szCs w:val="24"/>
        </w:rPr>
        <w:t>treatment decreased significantly by 40</w:t>
      </w:r>
      <w:r w:rsidR="00F819B5">
        <w:rPr>
          <w:rFonts w:ascii="Book Antiqua" w:eastAsia="SimSun" w:hAnsi="Book Antiqua" w:cs="Times New Roman" w:hint="eastAsia"/>
          <w:color w:val="auto"/>
          <w:sz w:val="24"/>
          <w:szCs w:val="24"/>
          <w:lang w:eastAsia="zh-CN"/>
        </w:rPr>
        <w:t>%-</w:t>
      </w:r>
      <w:r w:rsidRPr="003C680E">
        <w:rPr>
          <w:rFonts w:ascii="Book Antiqua" w:eastAsia="AppleMyungjo" w:hAnsi="Book Antiqua" w:cs="Times New Roman"/>
          <w:color w:val="auto"/>
          <w:sz w:val="24"/>
          <w:szCs w:val="24"/>
        </w:rPr>
        <w:t xml:space="preserve">80%. </w:t>
      </w:r>
    </w:p>
    <w:p w14:paraId="43678623" w14:textId="150E9982" w:rsidR="003B4C51" w:rsidRPr="003C680E" w:rsidRDefault="003B4C51" w:rsidP="00F819B5">
      <w:pPr>
        <w:pStyle w:val="a"/>
        <w:adjustRightInd w:val="0"/>
        <w:spacing w:line="360" w:lineRule="auto"/>
        <w:ind w:firstLineChars="100" w:firstLine="240"/>
        <w:rPr>
          <w:rFonts w:ascii="Book Antiqua" w:eastAsia="AppleMyungjo" w:hAnsi="Book Antiqua" w:cs="Times New Roman"/>
          <w:color w:val="auto"/>
          <w:sz w:val="24"/>
          <w:szCs w:val="24"/>
        </w:rPr>
      </w:pPr>
      <w:r w:rsidRPr="003C680E">
        <w:rPr>
          <w:rFonts w:ascii="Book Antiqua" w:eastAsia="AppleMyungjo" w:hAnsi="Book Antiqua" w:cs="Times New Roman"/>
          <w:color w:val="auto"/>
          <w:sz w:val="24"/>
          <w:szCs w:val="24"/>
        </w:rPr>
        <w:t xml:space="preserve">Currently, there are 5 ongoing phase III randomized controlled trials (HIBISCUS I, HIBISCUS II, GARDENIA, LAUREL, and HICKORY) and 1 rollover open-label extension trial (COTTONWOOD) on </w:t>
      </w:r>
      <w:r w:rsidR="000635D2" w:rsidRPr="003C680E">
        <w:rPr>
          <w:rFonts w:ascii="Book Antiqua" w:eastAsia="AppleMyungjo" w:hAnsi="Book Antiqua" w:cs="Times New Roman"/>
          <w:color w:val="auto"/>
          <w:sz w:val="24"/>
          <w:szCs w:val="24"/>
        </w:rPr>
        <w:t>UC</w:t>
      </w:r>
      <w:r w:rsidRPr="003C680E">
        <w:rPr>
          <w:rFonts w:ascii="Book Antiqua" w:eastAsia="AppleMyungjo" w:hAnsi="Book Antiqua" w:cs="Times New Roman"/>
          <w:color w:val="auto"/>
          <w:sz w:val="24"/>
          <w:szCs w:val="24"/>
        </w:rPr>
        <w:t>.</w:t>
      </w:r>
    </w:p>
    <w:p w14:paraId="6F686326" w14:textId="2B67B6DD" w:rsidR="003B4C51" w:rsidRPr="003C680E" w:rsidRDefault="003B4C51" w:rsidP="00F819B5">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The phase III </w:t>
      </w:r>
      <w:r w:rsidR="00451A32" w:rsidRPr="003C680E">
        <w:rPr>
          <w:rFonts w:ascii="Book Antiqua" w:eastAsia="AppleMyungjo" w:hAnsi="Book Antiqua"/>
          <w:sz w:val="24"/>
          <w:szCs w:val="24"/>
        </w:rPr>
        <w:t xml:space="preserve">BERGAMOT </w:t>
      </w:r>
      <w:r w:rsidRPr="003C680E">
        <w:rPr>
          <w:rFonts w:ascii="Book Antiqua" w:eastAsia="AppleMyungjo" w:hAnsi="Book Antiqua"/>
          <w:sz w:val="24"/>
          <w:szCs w:val="24"/>
        </w:rPr>
        <w:t xml:space="preserve">trial aimed to evaluate the safety and efficacy of etrolizumab in 300 moderate-to-severe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 who </w:t>
      </w:r>
      <w:r w:rsidR="00693876" w:rsidRPr="003C680E">
        <w:rPr>
          <w:rFonts w:ascii="Book Antiqua" w:eastAsia="AppleMyungjo" w:hAnsi="Book Antiqua"/>
          <w:sz w:val="24"/>
          <w:szCs w:val="24"/>
        </w:rPr>
        <w:t>were</w:t>
      </w:r>
      <w:r w:rsidRPr="003C680E">
        <w:rPr>
          <w:rFonts w:ascii="Book Antiqua" w:eastAsia="AppleMyungjo" w:hAnsi="Book Antiqua"/>
          <w:sz w:val="24"/>
          <w:szCs w:val="24"/>
        </w:rPr>
        <w:t xml:space="preserve"> previously </w:t>
      </w:r>
      <w:r w:rsidR="00693876" w:rsidRPr="003C680E">
        <w:rPr>
          <w:rFonts w:ascii="Book Antiqua" w:eastAsia="AppleMyungjo" w:hAnsi="Book Antiqua"/>
          <w:sz w:val="24"/>
          <w:szCs w:val="24"/>
        </w:rPr>
        <w:t>refractory</w:t>
      </w:r>
      <w:r w:rsidRPr="003C680E">
        <w:rPr>
          <w:rFonts w:ascii="Book Antiqua" w:eastAsia="AppleMyungjo" w:hAnsi="Book Antiqua"/>
          <w:sz w:val="24"/>
          <w:szCs w:val="24"/>
        </w:rPr>
        <w:t xml:space="preserve"> or intoleran</w:t>
      </w:r>
      <w:r w:rsidR="00693876" w:rsidRPr="003C680E">
        <w:rPr>
          <w:rFonts w:ascii="Book Antiqua" w:eastAsia="AppleMyungjo" w:hAnsi="Book Antiqua"/>
          <w:sz w:val="24"/>
          <w:szCs w:val="24"/>
        </w:rPr>
        <w:t>t</w:t>
      </w:r>
      <w:r w:rsidRPr="003C680E">
        <w:rPr>
          <w:rFonts w:ascii="Book Antiqua" w:eastAsia="AppleMyungjo" w:hAnsi="Book Antiqua"/>
          <w:sz w:val="24"/>
          <w:szCs w:val="24"/>
        </w:rPr>
        <w:t xml:space="preserve"> to </w:t>
      </w:r>
      <w:r w:rsidR="00693876" w:rsidRPr="003C680E">
        <w:rPr>
          <w:rFonts w:ascii="Book Antiqua" w:eastAsia="AppleMyungjo" w:hAnsi="Book Antiqua"/>
          <w:sz w:val="24"/>
          <w:szCs w:val="24"/>
        </w:rPr>
        <w:t>anti-</w:t>
      </w:r>
      <w:r w:rsidRPr="003C680E">
        <w:rPr>
          <w:rFonts w:ascii="Book Antiqua" w:eastAsia="AppleMyungjo" w:hAnsi="Book Antiqua"/>
          <w:sz w:val="24"/>
          <w:szCs w:val="24"/>
        </w:rPr>
        <w:t>TNF</w:t>
      </w:r>
      <w:r w:rsidR="00693876" w:rsidRPr="003C680E">
        <w:rPr>
          <w:rFonts w:ascii="Book Antiqua" w:eastAsia="AppleMyungjo" w:hAnsi="Book Antiqua"/>
          <w:sz w:val="24"/>
          <w:szCs w:val="24"/>
        </w:rPr>
        <w:t>s</w:t>
      </w:r>
      <w:r w:rsidRPr="003C680E">
        <w:rPr>
          <w:rFonts w:ascii="Book Antiqua" w:eastAsia="AppleMyungjo" w:hAnsi="Book Antiqua"/>
          <w:sz w:val="24"/>
          <w:szCs w:val="24"/>
        </w:rPr>
        <w:t xml:space="preserve">, </w:t>
      </w:r>
      <w:r w:rsidR="00821F00" w:rsidRPr="003C680E">
        <w:rPr>
          <w:rFonts w:ascii="Book Antiqua" w:eastAsia="AppleMyungjo" w:hAnsi="Book Antiqua"/>
          <w:sz w:val="24"/>
          <w:szCs w:val="24"/>
        </w:rPr>
        <w:t>immunomodulator</w:t>
      </w:r>
      <w:r w:rsidR="00693876" w:rsidRPr="003C680E">
        <w:rPr>
          <w:rFonts w:ascii="Book Antiqua" w:eastAsia="AppleMyungjo" w:hAnsi="Book Antiqua"/>
          <w:sz w:val="24"/>
          <w:szCs w:val="24"/>
        </w:rPr>
        <w:t>s</w:t>
      </w:r>
      <w:r w:rsidRPr="003C680E">
        <w:rPr>
          <w:rFonts w:ascii="Book Antiqua" w:eastAsia="AppleMyungjo" w:hAnsi="Book Antiqua"/>
          <w:sz w:val="24"/>
          <w:szCs w:val="24"/>
        </w:rPr>
        <w:t>, and/or corticosteroid therapy</w:t>
      </w:r>
      <w:r w:rsidR="00316354" w:rsidRPr="003C680E">
        <w:rPr>
          <w:rFonts w:ascii="Book Antiqua" w:eastAsia="AppleMyungjo" w:hAnsi="Book Antiqua"/>
          <w:sz w:val="24"/>
          <w:szCs w:val="24"/>
        </w:rPr>
        <w:fldChar w:fldCharType="begin"/>
      </w:r>
      <w:r w:rsidR="00453126" w:rsidRPr="003C680E">
        <w:rPr>
          <w:rFonts w:ascii="Book Antiqua" w:eastAsia="AppleMyungjo" w:hAnsi="Book Antiqua"/>
          <w:sz w:val="24"/>
          <w:szCs w:val="24"/>
        </w:rPr>
        <w:instrText xml:space="preserve"> ADDIN EN.CITE &lt;EndNote&gt;&lt;Cite&gt;&lt;Author&gt;Sandborn&lt;/Author&gt;&lt;Year&gt;2017&lt;/Year&gt;&lt;RecNum&gt;59&lt;/RecNum&gt;&lt;DisplayText&gt;&lt;style face="superscript"&gt;[48]&lt;/style&gt;&lt;/DisplayText&gt;&lt;record&gt;&lt;rec-number&gt;59&lt;/rec-number&gt;&lt;foreign-keys&gt;&lt;key app="EN" db-id="vpz9fxs9mdd5rteexf3vtds12ea2saxrww95"&gt;59&lt;/key&gt;&lt;/foreign-keys&gt;&lt;ref-type name="Journal Article"&gt;17&lt;/ref-type&gt;&lt;contributors&gt;&lt;authors&gt;&lt;author&gt;Sandborn, W. J. &lt;/author&gt;&lt;author&gt;Panes, J. &lt;/author&gt;&lt;author&gt;Hassanali, Azra&lt;/author&gt;&lt;author&gt;Jacob, Rhian &lt;/author&gt;&lt;author&gt;Sharafali, Zaineb &lt;/author&gt;&lt;author&gt;Oh, Young S. &lt;/author&gt;&lt;author&gt;Tole, Swati &lt;/author&gt;&lt;/authors&gt;&lt;/contributors&gt;&lt;titles&gt;&lt;title&gt;&lt;style face="normal" font="default" size="100%"&gt;LB03 Etrolizumab as Induction Therapy in Moderate to Severe Crohn&lt;/style&gt;&lt;style face="normal" font="default" charset="129" size="100%"&gt;’s Disease: Results From BERGAMOT Cohort 1&lt;/style&gt;&lt;/title&gt;&lt;secondary-title&gt;United European Gastroenterol J &lt;/secondary-title&gt;&lt;/titles&gt;&lt;periodical&gt;&lt;full-title&gt;United European Gastroenterol J&lt;/full-title&gt;&lt;/periodical&gt;&lt;pages&gt;1139&lt;/pages&gt;&lt;volume&gt;5&lt;/volume&gt;&lt;number&gt;Suppl.1&lt;/number&gt;&lt;dates&gt;&lt;year&gt;2017&lt;/year&gt;&lt;/dates&gt;&lt;urls&gt;&lt;/urls&gt;&lt;custom2&gt;PMC5721987&lt;/custom2&gt;&lt;electronic-resource-num&gt;10.1177/2397847317743186&lt;/electronic-resource-num&gt;&lt;/record&gt;&lt;/Cite&gt;&lt;/EndNote&gt;</w:instrText>
      </w:r>
      <w:r w:rsidR="00316354"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48" w:tooltip="Sandborn, 2017 #59" w:history="1">
        <w:r w:rsidR="00453126" w:rsidRPr="003C680E">
          <w:rPr>
            <w:rFonts w:ascii="Book Antiqua" w:eastAsia="AppleMyungjo" w:hAnsi="Book Antiqua"/>
            <w:noProof/>
            <w:sz w:val="24"/>
            <w:szCs w:val="24"/>
            <w:vertAlign w:val="superscript"/>
          </w:rPr>
          <w:t>48</w:t>
        </w:r>
      </w:hyperlink>
      <w:r w:rsidR="004033CE" w:rsidRPr="003C680E">
        <w:rPr>
          <w:rFonts w:ascii="Book Antiqua" w:eastAsia="AppleMyungjo" w:hAnsi="Book Antiqua"/>
          <w:noProof/>
          <w:sz w:val="24"/>
          <w:szCs w:val="24"/>
          <w:vertAlign w:val="superscript"/>
        </w:rPr>
        <w:t>]</w:t>
      </w:r>
      <w:r w:rsidR="00316354"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The patients were randomly allocated in a </w:t>
      </w:r>
      <w:r w:rsidR="00F819B5" w:rsidRPr="003C680E">
        <w:rPr>
          <w:rFonts w:ascii="Book Antiqua" w:eastAsia="AppleMyungjo" w:hAnsi="Book Antiqua"/>
          <w:sz w:val="24"/>
          <w:szCs w:val="24"/>
        </w:rPr>
        <w:t xml:space="preserve">ratio </w:t>
      </w:r>
      <w:r w:rsidR="00F819B5">
        <w:rPr>
          <w:rFonts w:ascii="Book Antiqua" w:eastAsia="SimSun" w:hAnsi="Book Antiqua" w:hint="eastAsia"/>
          <w:sz w:val="24"/>
          <w:szCs w:val="24"/>
          <w:lang w:eastAsia="zh-CN"/>
        </w:rPr>
        <w:t xml:space="preserve">of </w:t>
      </w:r>
      <w:r w:rsidRPr="003C680E">
        <w:rPr>
          <w:rFonts w:ascii="Book Antiqua" w:eastAsia="AppleMyungjo" w:hAnsi="Book Antiqua"/>
          <w:sz w:val="24"/>
          <w:szCs w:val="24"/>
        </w:rPr>
        <w:t xml:space="preserve">1:2:2 into a placebo group, a group receiving subcutaneous etrolizumab 105 mg every </w:t>
      </w:r>
      <w:r w:rsidR="00F819B5">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 weeks, and a group receiving subcutaneous etrolizumab 210 mg at weeks 0, 2, 4, 8, and 12. The symptom</w:t>
      </w:r>
      <w:r w:rsidR="00E205F8" w:rsidRPr="003C680E">
        <w:rPr>
          <w:rFonts w:ascii="Book Antiqua" w:eastAsia="AppleMyungjo" w:hAnsi="Book Antiqua"/>
          <w:sz w:val="24"/>
          <w:szCs w:val="24"/>
        </w:rPr>
        <w:t>atic</w:t>
      </w:r>
      <w:r w:rsidRPr="003C680E">
        <w:rPr>
          <w:rFonts w:ascii="Book Antiqua" w:eastAsia="AppleMyungjo" w:hAnsi="Book Antiqua"/>
          <w:sz w:val="24"/>
          <w:szCs w:val="24"/>
        </w:rPr>
        <w:t xml:space="preserve"> remission rates at week 6 (</w:t>
      </w:r>
      <w:r w:rsidRPr="003C680E">
        <w:rPr>
          <w:rFonts w:ascii="Book Antiqua" w:eastAsia="AppleMyungjo" w:hAnsi="Book Antiqua"/>
          <w:kern w:val="0"/>
          <w:sz w:val="24"/>
          <w:szCs w:val="24"/>
          <w:lang w:val="en"/>
        </w:rPr>
        <w:t>abdominal pain ≤ 1 and unweighted stool frequency ≤ 3</w:t>
      </w:r>
      <w:r w:rsidRPr="003C680E">
        <w:rPr>
          <w:rFonts w:ascii="Book Antiqua" w:eastAsia="AppleMyungjo" w:hAnsi="Book Antiqua"/>
          <w:sz w:val="24"/>
          <w:szCs w:val="24"/>
        </w:rPr>
        <w:t>) were 15.0% and 25.6% in the etrolizumab 105 mg and etrolizumab 210 mg groups, respectively, which were higher than the rate of 8.5% in the placebo group. Similarly, the symptom</w:t>
      </w:r>
      <w:r w:rsidR="00E205F8" w:rsidRPr="003C680E">
        <w:rPr>
          <w:rFonts w:ascii="Book Antiqua" w:eastAsia="AppleMyungjo" w:hAnsi="Book Antiqua"/>
          <w:sz w:val="24"/>
          <w:szCs w:val="24"/>
        </w:rPr>
        <w:t>atic</w:t>
      </w:r>
      <w:r w:rsidRPr="003C680E">
        <w:rPr>
          <w:rFonts w:ascii="Book Antiqua" w:eastAsia="AppleMyungjo" w:hAnsi="Book Antiqua"/>
          <w:sz w:val="24"/>
          <w:szCs w:val="24"/>
        </w:rPr>
        <w:t xml:space="preserve"> remission rates at week 10 were higher in the etrolizumab 105 mg and etrolizumab 210 mg groups, at 15.8% and 27.3%, than the placebo group, at 8.5%, and the symptom</w:t>
      </w:r>
      <w:r w:rsidR="004634AF" w:rsidRPr="003C680E">
        <w:rPr>
          <w:rFonts w:ascii="Book Antiqua" w:eastAsia="AppleMyungjo" w:hAnsi="Book Antiqua"/>
          <w:sz w:val="24"/>
          <w:szCs w:val="24"/>
        </w:rPr>
        <w:t>atic</w:t>
      </w:r>
      <w:r w:rsidRPr="003C680E">
        <w:rPr>
          <w:rFonts w:ascii="Book Antiqua" w:eastAsia="AppleMyungjo" w:hAnsi="Book Antiqua"/>
          <w:sz w:val="24"/>
          <w:szCs w:val="24"/>
        </w:rPr>
        <w:t xml:space="preserve"> remission rates at week 14 were still higher in the etrolizumab 105 mg and 210 mg groups, at 20.8% and 24.8%, than in the placebo group, at 11.9%. The endoscopic improvement rates </w:t>
      </w:r>
      <w:r w:rsidR="00A16B03" w:rsidRPr="003C680E">
        <w:rPr>
          <w:rFonts w:ascii="Book Antiqua" w:eastAsia="AppleMyungjo" w:hAnsi="Book Antiqua"/>
          <w:sz w:val="24"/>
          <w:szCs w:val="24"/>
        </w:rPr>
        <w:t xml:space="preserve">at week 14 </w:t>
      </w:r>
      <w:r w:rsidR="00095E7C" w:rsidRPr="003C680E">
        <w:rPr>
          <w:rFonts w:ascii="Book Antiqua" w:eastAsia="AppleMyungjo" w:hAnsi="Book Antiqua"/>
          <w:sz w:val="24"/>
          <w:szCs w:val="24"/>
        </w:rPr>
        <w:t xml:space="preserve">(decrease of at least 50% in SES-CD compared to baseline) </w:t>
      </w:r>
      <w:r w:rsidRPr="003C680E">
        <w:rPr>
          <w:rFonts w:ascii="Book Antiqua" w:eastAsia="AppleMyungjo" w:hAnsi="Book Antiqua"/>
          <w:sz w:val="24"/>
          <w:szCs w:val="24"/>
        </w:rPr>
        <w:t xml:space="preserve">were also higher in the etrolizumab 105 mg and 210 mg groups, at 21.0% and 17.4%, than in the placebo group, at 3.4%. There were no significant differences between the placebo group and the etrolizumab groups in adverse events. Thus, etrolizumab showed a rapid effect at week 6 in the treatment of moderate-to-severe </w:t>
      </w:r>
      <w:r w:rsidR="000635D2" w:rsidRPr="003C680E">
        <w:rPr>
          <w:rFonts w:ascii="Book Antiqua" w:eastAsia="AppleMyungjo" w:hAnsi="Book Antiqua"/>
          <w:sz w:val="24"/>
          <w:szCs w:val="24"/>
        </w:rPr>
        <w:t>CD</w:t>
      </w:r>
      <w:r w:rsidRPr="003C680E">
        <w:rPr>
          <w:rFonts w:ascii="Book Antiqua" w:eastAsia="AppleMyungjo" w:hAnsi="Book Antiqua"/>
          <w:sz w:val="24"/>
          <w:szCs w:val="24"/>
        </w:rPr>
        <w:t>, and research is underway investigating the maintenance phase.</w:t>
      </w:r>
    </w:p>
    <w:p w14:paraId="1E170610" w14:textId="1BF70B33" w:rsidR="003B4C51" w:rsidRPr="003C680E" w:rsidRDefault="003B4C51" w:rsidP="00F819B5">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The phase III HICKORY open-label induction trial aimed to investigate the efficacy of etrolizumab in 130 moderate-to-severe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patients who showed intolerance or no response to anti-TNF</w:t>
      </w:r>
      <w:r w:rsidR="00CE54CB" w:rsidRPr="003C680E">
        <w:rPr>
          <w:rFonts w:ascii="Book Antiqua" w:eastAsia="AppleMyungjo" w:hAnsi="Book Antiqua"/>
          <w:sz w:val="24"/>
          <w:szCs w:val="24"/>
        </w:rPr>
        <w:t>s</w:t>
      </w:r>
      <w:r w:rsidR="004C4B43" w:rsidRPr="003C680E">
        <w:rPr>
          <w:rFonts w:ascii="Book Antiqua" w:eastAsia="AppleMyungjo" w:hAnsi="Book Antiqua"/>
          <w:sz w:val="24"/>
          <w:szCs w:val="24"/>
        </w:rPr>
        <w:fldChar w:fldCharType="begin"/>
      </w:r>
      <w:r w:rsidR="00453126" w:rsidRPr="003C680E">
        <w:rPr>
          <w:rFonts w:ascii="Book Antiqua" w:eastAsia="AppleMyungjo" w:hAnsi="Book Antiqua"/>
          <w:sz w:val="24"/>
          <w:szCs w:val="24"/>
        </w:rPr>
        <w:instrText xml:space="preserve"> ADDIN EN.CITE &lt;EndNote&gt;&lt;Cite&gt;&lt;Author&gt;Peyrin-Biroulet&lt;/Author&gt;&lt;Year&gt;2017&lt;/Year&gt;&lt;RecNum&gt;60&lt;/RecNum&gt;&lt;DisplayText&gt;&lt;style face="superscript"&gt;[49]&lt;/style&gt;&lt;/DisplayText&gt;&lt;record&gt;&lt;rec-number&gt;60&lt;/rec-number&gt;&lt;foreign-keys&gt;&lt;key app="EN" db-id="vpz9fxs9mdd5rteexf3vtds12ea2saxrww95"&gt;60&lt;/key&gt;&lt;/foreign-keys&gt;&lt;ref-type name="Journal Article"&gt;17&lt;/ref-type&gt;&lt;contributors&gt;&lt;authors&gt;&lt;author&gt;Peyrin-Biroulet, L. &lt;/author&gt;&lt;author&gt;Rubin, D. T.&lt;/author&gt;&lt;author&gt;Feagan, B. G. &lt;/author&gt;&lt;author&gt;Oh, Young S.&lt;/author&gt;&lt;author&gt;Arulmani, U. &lt;/author&gt;&lt;author&gt;Tyrrell, H. &lt;/author&gt;&lt;author&gt;Maciuca, R. &lt;/author&gt;&lt;author&gt;Williams, S.&lt;/author&gt;&lt;author&gt;Tole, Swati&lt;/author&gt;&lt;author&gt;Thommes, J. &lt;/author&gt;&lt;/authors&gt;&lt;/contributors&gt;&lt;titles&gt;&lt;title&gt;LB02 Etrolizumab induction therapy improved endoscopic score, patient-reported outcomes, and inflammatory biomarkers in patients with moderate to severe UC who had failed the antagonist therapy: results from the HICKORY open-label induction (OLI) trial &lt;/title&gt;&lt;secondary-title&gt;United European Gastroenterol J &lt;/secondary-title&gt;&lt;/titles&gt;&lt;periodical&gt;&lt;full-title&gt;United European Gastroenterol J&lt;/full-title&gt;&lt;/periodical&gt;&lt;pages&gt;1138-1139 &lt;/pages&gt;&lt;volume&gt;5 &lt;/volume&gt;&lt;number&gt;Suppl.1&lt;/number&gt;&lt;dates&gt;&lt;year&gt;2017&lt;/year&gt;&lt;/dates&gt;&lt;urls&gt;&lt;/urls&gt;&lt;custom2&gt;PMC5721987&lt;/custom2&gt;&lt;electronic-resource-num&gt;10.1177/2397847317743186&lt;/electronic-resource-num&gt;&lt;/record&gt;&lt;/Cite&gt;&lt;/EndNote&gt;</w:instrText>
      </w:r>
      <w:r w:rsidR="004C4B43"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49" w:tooltip="Peyrin-Biroulet, 2017 #60" w:history="1">
        <w:r w:rsidR="00453126" w:rsidRPr="003C680E">
          <w:rPr>
            <w:rFonts w:ascii="Book Antiqua" w:eastAsia="AppleMyungjo" w:hAnsi="Book Antiqua"/>
            <w:noProof/>
            <w:sz w:val="24"/>
            <w:szCs w:val="24"/>
            <w:vertAlign w:val="superscript"/>
          </w:rPr>
          <w:t>49</w:t>
        </w:r>
      </w:hyperlink>
      <w:r w:rsidR="004033CE" w:rsidRPr="003C680E">
        <w:rPr>
          <w:rFonts w:ascii="Book Antiqua" w:eastAsia="AppleMyungjo" w:hAnsi="Book Antiqua"/>
          <w:noProof/>
          <w:sz w:val="24"/>
          <w:szCs w:val="24"/>
          <w:vertAlign w:val="superscript"/>
        </w:rPr>
        <w:t>]</w:t>
      </w:r>
      <w:r w:rsidR="004C4B43" w:rsidRPr="003C680E">
        <w:rPr>
          <w:rFonts w:ascii="Book Antiqua" w:eastAsia="AppleMyungjo" w:hAnsi="Book Antiqua"/>
          <w:sz w:val="24"/>
          <w:szCs w:val="24"/>
        </w:rPr>
        <w:fldChar w:fldCharType="end"/>
      </w:r>
      <w:r w:rsidRPr="003C680E">
        <w:rPr>
          <w:rFonts w:ascii="Book Antiqua" w:eastAsia="AppleMyungjo" w:hAnsi="Book Antiqua"/>
          <w:sz w:val="24"/>
          <w:szCs w:val="24"/>
        </w:rPr>
        <w:t>.</w:t>
      </w:r>
      <w:r w:rsidR="003B3BEB" w:rsidRPr="003C680E">
        <w:rPr>
          <w:rFonts w:ascii="Book Antiqua" w:eastAsia="AppleMyungjo" w:hAnsi="Book Antiqua"/>
          <w:sz w:val="24"/>
          <w:szCs w:val="24"/>
        </w:rPr>
        <w:t xml:space="preserve"> </w:t>
      </w:r>
      <w:r w:rsidRPr="003C680E">
        <w:rPr>
          <w:rFonts w:ascii="Book Antiqua" w:eastAsia="AppleMyungjo" w:hAnsi="Book Antiqua"/>
          <w:sz w:val="24"/>
          <w:szCs w:val="24"/>
        </w:rPr>
        <w:t>After patients were administered etrolizumab 105 mg by subcutaneous injections for 14 w</w:t>
      </w:r>
      <w:r w:rsidR="00F819B5">
        <w:rPr>
          <w:rFonts w:ascii="Book Antiqua" w:eastAsia="AppleMyungjo" w:hAnsi="Book Antiqua"/>
          <w:sz w:val="24"/>
          <w:szCs w:val="24"/>
        </w:rPr>
        <w:t>k</w:t>
      </w:r>
      <w:r w:rsidRPr="003C680E">
        <w:rPr>
          <w:rFonts w:ascii="Book Antiqua" w:eastAsia="AppleMyungjo" w:hAnsi="Book Antiqua"/>
          <w:sz w:val="24"/>
          <w:szCs w:val="24"/>
        </w:rPr>
        <w:t xml:space="preserve">, at </w:t>
      </w:r>
      <w:r w:rsidR="00F819B5">
        <w:rPr>
          <w:rFonts w:ascii="Book Antiqua" w:eastAsia="SimSun" w:hAnsi="Book Antiqua" w:hint="eastAsia"/>
          <w:sz w:val="24"/>
          <w:szCs w:val="24"/>
          <w:lang w:eastAsia="zh-CN"/>
        </w:rPr>
        <w:t>four</w:t>
      </w:r>
      <w:r w:rsidRPr="003C680E">
        <w:rPr>
          <w:rFonts w:ascii="Book Antiqua" w:eastAsia="AppleMyungjo" w:hAnsi="Book Antiqua"/>
          <w:sz w:val="24"/>
          <w:szCs w:val="24"/>
        </w:rPr>
        <w:t xml:space="preserve">-week intervals, the clinical response rate at week 14 was 50.8%, the clinical remission rate was 12.3%, </w:t>
      </w:r>
      <w:r w:rsidRPr="003C680E">
        <w:rPr>
          <w:rFonts w:ascii="Book Antiqua" w:eastAsia="AppleMyungjo" w:hAnsi="Book Antiqua"/>
          <w:sz w:val="24"/>
          <w:szCs w:val="24"/>
        </w:rPr>
        <w:lastRenderedPageBreak/>
        <w:t xml:space="preserve">and </w:t>
      </w:r>
      <w:r w:rsidR="005E7EBA" w:rsidRPr="003C680E">
        <w:rPr>
          <w:rFonts w:ascii="Book Antiqua" w:eastAsia="AppleMyungjo" w:hAnsi="Book Antiqua"/>
          <w:sz w:val="24"/>
          <w:szCs w:val="24"/>
        </w:rPr>
        <w:t>2</w:t>
      </w:r>
      <w:r w:rsidRPr="003C680E">
        <w:rPr>
          <w:rFonts w:ascii="Book Antiqua" w:eastAsia="AppleMyungjo" w:hAnsi="Book Antiqua"/>
          <w:sz w:val="24"/>
          <w:szCs w:val="24"/>
        </w:rPr>
        <w:t xml:space="preserve">3.9% of patients receiving etrolizumab showed a significant </w:t>
      </w:r>
      <w:r w:rsidR="00EE2756" w:rsidRPr="003C680E">
        <w:rPr>
          <w:rFonts w:ascii="Book Antiqua" w:eastAsia="AppleMyungjo" w:hAnsi="Book Antiqua"/>
          <w:sz w:val="24"/>
          <w:szCs w:val="24"/>
        </w:rPr>
        <w:t xml:space="preserve">endoscopic </w:t>
      </w:r>
      <w:r w:rsidRPr="003C680E">
        <w:rPr>
          <w:rFonts w:ascii="Book Antiqua" w:eastAsia="AppleMyungjo" w:hAnsi="Book Antiqua"/>
          <w:sz w:val="24"/>
          <w:szCs w:val="24"/>
        </w:rPr>
        <w:t xml:space="preserve">improvement, represented by an increase of at least 1 point in endoscopy score compared to baseline. </w:t>
      </w:r>
      <w:r w:rsidR="00367BFE" w:rsidRPr="003C680E">
        <w:rPr>
          <w:rFonts w:ascii="Book Antiqua" w:eastAsia="AppleMyungjo" w:hAnsi="Book Antiqua"/>
          <w:sz w:val="24"/>
          <w:szCs w:val="24"/>
        </w:rPr>
        <w:t xml:space="preserve">HICKORY </w:t>
      </w:r>
      <w:r w:rsidR="00D96624" w:rsidRPr="003C680E">
        <w:rPr>
          <w:rFonts w:ascii="Book Antiqua" w:eastAsia="AppleMyungjo" w:hAnsi="Book Antiqua"/>
          <w:sz w:val="24"/>
          <w:szCs w:val="24"/>
        </w:rPr>
        <w:t xml:space="preserve">including double blind induction phase and maintenance phase </w:t>
      </w:r>
      <w:r w:rsidR="00367BFE" w:rsidRPr="003C680E">
        <w:rPr>
          <w:rFonts w:ascii="Book Antiqua" w:eastAsia="AppleMyungjo" w:hAnsi="Book Antiqua"/>
          <w:sz w:val="24"/>
          <w:szCs w:val="24"/>
        </w:rPr>
        <w:t>is currently ongoing</w:t>
      </w:r>
      <w:r w:rsidR="007369E7" w:rsidRPr="003C680E">
        <w:rPr>
          <w:rFonts w:ascii="Book Antiqua" w:eastAsia="AppleMyungjo" w:hAnsi="Book Antiqua"/>
          <w:sz w:val="24"/>
          <w:szCs w:val="24"/>
        </w:rPr>
        <w:t xml:space="preserve"> (NCT02100696). </w:t>
      </w:r>
    </w:p>
    <w:p w14:paraId="4689943A" w14:textId="527E1603" w:rsidR="003B4C51" w:rsidRPr="003C680E" w:rsidRDefault="003B4C51" w:rsidP="00A77234">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αEβ7 and α4β7 are differentially expressed in T lymphocyte effector subsets in the peripheral blood and intestines of IBD patients; T cell receptor stimulation and transforming growth factor</w:t>
      </w:r>
      <w:r w:rsidR="00AA75FF" w:rsidRPr="003C680E">
        <w:rPr>
          <w:rFonts w:ascii="Book Antiqua" w:eastAsia="AppleMyungjo" w:hAnsi="Book Antiqua"/>
          <w:sz w:val="24"/>
          <w:szCs w:val="24"/>
        </w:rPr>
        <w:t>-</w:t>
      </w:r>
      <w:r w:rsidRPr="003C680E">
        <w:rPr>
          <w:rFonts w:ascii="Book Antiqua" w:eastAsia="AppleMyungjo" w:hAnsi="Book Antiqua"/>
          <w:sz w:val="24"/>
          <w:szCs w:val="24"/>
        </w:rPr>
        <w:t>β t</w:t>
      </w:r>
      <w:r w:rsidR="005A7B3C" w:rsidRPr="003C680E">
        <w:rPr>
          <w:rFonts w:ascii="Book Antiqua" w:eastAsia="AppleMyungjo" w:hAnsi="Book Antiqua"/>
          <w:sz w:val="24"/>
          <w:szCs w:val="24"/>
        </w:rPr>
        <w:t>reatment</w:t>
      </w:r>
      <w:r w:rsidRPr="003C680E">
        <w:rPr>
          <w:rFonts w:ascii="Book Antiqua" w:eastAsia="AppleMyungjo" w:hAnsi="Book Antiqua"/>
          <w:sz w:val="24"/>
          <w:szCs w:val="24"/>
        </w:rPr>
        <w:t xml:space="preserve"> increased the expression of αEβ7, especially in CD8+ lymphocytes</w:t>
      </w:r>
      <w:r w:rsidR="00574E1E" w:rsidRPr="003C680E">
        <w:rPr>
          <w:rFonts w:ascii="Book Antiqua" w:eastAsia="AppleMyungjo" w:hAnsi="Book Antiqua"/>
          <w:sz w:val="24"/>
          <w:szCs w:val="24"/>
        </w:rPr>
        <w:fldChar w:fldCharType="begin">
          <w:fldData xml:space="preserve">PEVuZE5vdGU+PENpdGU+PEF1dGhvcj5adW5kbGVyPC9BdXRob3I+PFllYXI+MjAxNzwvWWVhcj48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5MzYtMTk0ODwvcGFnZXM+PHZvbHVtZT42Njwvdm9sdW1lPjxudW1i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adW5kbGVyPC9BdXRob3I+PFllYXI+MjAxNzwvWWVhcj48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5MzYtMTk0ODwvcGFnZXM+PHZvbHVtZT42Njwvdm9sdW1lPjxudW1i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574E1E" w:rsidRPr="003C680E">
        <w:rPr>
          <w:rFonts w:ascii="Book Antiqua" w:eastAsia="AppleMyungjo" w:hAnsi="Book Antiqua"/>
          <w:sz w:val="24"/>
          <w:szCs w:val="24"/>
        </w:rPr>
      </w:r>
      <w:r w:rsidR="00574E1E"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50" w:tooltip="Zundler, 2017 #45" w:history="1">
        <w:r w:rsidR="00453126" w:rsidRPr="003C680E">
          <w:rPr>
            <w:rFonts w:ascii="Book Antiqua" w:eastAsia="AppleMyungjo" w:hAnsi="Book Antiqua"/>
            <w:noProof/>
            <w:sz w:val="24"/>
            <w:szCs w:val="24"/>
            <w:vertAlign w:val="superscript"/>
          </w:rPr>
          <w:t>50</w:t>
        </w:r>
      </w:hyperlink>
      <w:r w:rsidR="004033CE" w:rsidRPr="003C680E">
        <w:rPr>
          <w:rFonts w:ascii="Book Antiqua" w:eastAsia="AppleMyungjo" w:hAnsi="Book Antiqua"/>
          <w:noProof/>
          <w:sz w:val="24"/>
          <w:szCs w:val="24"/>
          <w:vertAlign w:val="superscript"/>
        </w:rPr>
        <w:t>]</w:t>
      </w:r>
      <w:r w:rsidR="00574E1E" w:rsidRPr="003C680E">
        <w:rPr>
          <w:rFonts w:ascii="Book Antiqua" w:eastAsia="AppleMyungjo" w:hAnsi="Book Antiqua"/>
          <w:sz w:val="24"/>
          <w:szCs w:val="24"/>
        </w:rPr>
        <w:fldChar w:fldCharType="end"/>
      </w:r>
      <w:r w:rsidRPr="003C680E">
        <w:rPr>
          <w:rFonts w:ascii="Book Antiqua" w:eastAsia="AppleMyungjo" w:hAnsi="Book Antiqua"/>
          <w:sz w:val="24"/>
          <w:szCs w:val="24"/>
        </w:rPr>
        <w:t>. When used in a humanized mouse model</w:t>
      </w:r>
      <w:r w:rsidR="0041459F" w:rsidRPr="003C680E">
        <w:rPr>
          <w:rFonts w:ascii="Book Antiqua" w:eastAsia="AppleMyungjo" w:hAnsi="Book Antiqua"/>
          <w:sz w:val="24"/>
          <w:szCs w:val="24"/>
        </w:rPr>
        <w:t xml:space="preserve"> of colitis</w:t>
      </w:r>
      <w:r w:rsidRPr="003C680E">
        <w:rPr>
          <w:rFonts w:ascii="Book Antiqua" w:eastAsia="AppleMyungjo" w:hAnsi="Book Antiqua"/>
          <w:sz w:val="24"/>
          <w:szCs w:val="24"/>
        </w:rPr>
        <w:t>, etrolizumab surrogate antibody decreased the accumulation of CD8+ and CD4+ Th9 cells in the intestine more strongly than VDZ; this seems to be because etrolizumab had an additional inhibitory effect on the αEβ7-mediated retention of lymphocytes</w:t>
      </w:r>
      <w:r w:rsidR="00574E1E" w:rsidRPr="003C680E">
        <w:rPr>
          <w:rFonts w:ascii="Book Antiqua" w:eastAsia="AppleMyungjo" w:hAnsi="Book Antiqua"/>
          <w:sz w:val="24"/>
          <w:szCs w:val="24"/>
        </w:rPr>
        <w:fldChar w:fldCharType="begin">
          <w:fldData xml:space="preserve">PEVuZE5vdGU+PENpdGU+PEF1dGhvcj5adW5kbGVyPC9BdXRob3I+PFllYXI+MjAxNzwvWWVhcj48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5MzYtMTk0ODwvcGFnZXM+PHZvbHVtZT42Njwvdm9sdW1lPjxudW1i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adW5kbGVyPC9BdXRob3I+PFllYXI+MjAxNzwvWWVhcj48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E5MzYtMTk0ODwvcGFnZXM+PHZvbHVtZT42Njwvdm9sdW1lPjxudW1i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574E1E" w:rsidRPr="003C680E">
        <w:rPr>
          <w:rFonts w:ascii="Book Antiqua" w:eastAsia="AppleMyungjo" w:hAnsi="Book Antiqua"/>
          <w:sz w:val="24"/>
          <w:szCs w:val="24"/>
        </w:rPr>
      </w:r>
      <w:r w:rsidR="00574E1E"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50" w:tooltip="Zundler, 2017 #45" w:history="1">
        <w:r w:rsidR="00453126" w:rsidRPr="003C680E">
          <w:rPr>
            <w:rFonts w:ascii="Book Antiqua" w:eastAsia="AppleMyungjo" w:hAnsi="Book Antiqua"/>
            <w:noProof/>
            <w:sz w:val="24"/>
            <w:szCs w:val="24"/>
            <w:vertAlign w:val="superscript"/>
          </w:rPr>
          <w:t>50</w:t>
        </w:r>
      </w:hyperlink>
      <w:r w:rsidR="004033CE" w:rsidRPr="003C680E">
        <w:rPr>
          <w:rFonts w:ascii="Book Antiqua" w:eastAsia="AppleMyungjo" w:hAnsi="Book Antiqua"/>
          <w:noProof/>
          <w:sz w:val="24"/>
          <w:szCs w:val="24"/>
          <w:vertAlign w:val="superscript"/>
        </w:rPr>
        <w:t>]</w:t>
      </w:r>
      <w:r w:rsidR="00574E1E"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w:t>
      </w:r>
    </w:p>
    <w:p w14:paraId="270860F8" w14:textId="2BFCCDC2" w:rsidR="003B4C51" w:rsidRPr="003C680E" w:rsidRDefault="003B4C51" w:rsidP="00A77234">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If β7 integrin is blocked, it could reduce gut specificity; this is because αEβ7 is expressed by T cells in other tissues as well as in the intestines; therefore, problems can arise with the control of local infection</w:t>
      </w:r>
      <w:r w:rsidR="00721505" w:rsidRPr="003C680E">
        <w:rPr>
          <w:rFonts w:ascii="Book Antiqua" w:eastAsia="AppleMyungjo" w:hAnsi="Book Antiqua"/>
          <w:sz w:val="24"/>
          <w:szCs w:val="24"/>
        </w:rPr>
        <w:fldChar w:fldCharType="begin">
          <w:fldData xml:space="preserve">PEVuZE5vdGU+PENpdGU+PEF1dGhvcj5NYXNzb248L0F1dGhvcj48WWVhcj4yMDA3PC9ZZWFyPjxS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NYXNzb248L0F1dGhvcj48WWVhcj4yMDA3PC9ZZWFyPjxS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721505" w:rsidRPr="003C680E">
        <w:rPr>
          <w:rFonts w:ascii="Book Antiqua" w:eastAsia="AppleMyungjo" w:hAnsi="Book Antiqua"/>
          <w:sz w:val="24"/>
          <w:szCs w:val="24"/>
        </w:rPr>
      </w:r>
      <w:r w:rsidR="00721505"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51" w:tooltip="Masson, 2007 #46" w:history="1">
        <w:r w:rsidR="00453126" w:rsidRPr="003C680E">
          <w:rPr>
            <w:rFonts w:ascii="Book Antiqua" w:eastAsia="AppleMyungjo" w:hAnsi="Book Antiqua"/>
            <w:noProof/>
            <w:sz w:val="24"/>
            <w:szCs w:val="24"/>
            <w:vertAlign w:val="superscript"/>
          </w:rPr>
          <w:t>51</w:t>
        </w:r>
      </w:hyperlink>
      <w:r w:rsidR="004033CE" w:rsidRPr="003C680E">
        <w:rPr>
          <w:rFonts w:ascii="Book Antiqua" w:eastAsia="AppleMyungjo" w:hAnsi="Book Antiqua"/>
          <w:noProof/>
          <w:sz w:val="24"/>
          <w:szCs w:val="24"/>
          <w:vertAlign w:val="superscript"/>
        </w:rPr>
        <w:t>]</w:t>
      </w:r>
      <w:r w:rsidR="00721505"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Therefore, in the ongoing phase III trials, it is important to determine whether latent infection is a significant adverse effect of etrolizumab. </w:t>
      </w:r>
    </w:p>
    <w:p w14:paraId="077CD327" w14:textId="77777777" w:rsidR="003B4C51" w:rsidRPr="003C680E" w:rsidRDefault="003B4C51" w:rsidP="003C680E">
      <w:pPr>
        <w:wordWrap/>
        <w:adjustRightInd w:val="0"/>
        <w:snapToGrid w:val="0"/>
        <w:spacing w:line="360" w:lineRule="auto"/>
        <w:ind w:firstLineChars="200" w:firstLine="480"/>
        <w:rPr>
          <w:rFonts w:ascii="Book Antiqua" w:eastAsia="AppleMyungjo" w:hAnsi="Book Antiqua"/>
          <w:sz w:val="24"/>
          <w:szCs w:val="24"/>
        </w:rPr>
      </w:pPr>
    </w:p>
    <w:p w14:paraId="27DF4F05" w14:textId="31CF9683" w:rsidR="003B4C51" w:rsidRPr="003C680E" w:rsidRDefault="003B4C51" w:rsidP="003C680E">
      <w:pPr>
        <w:wordWrap/>
        <w:adjustRightInd w:val="0"/>
        <w:snapToGrid w:val="0"/>
        <w:spacing w:line="360" w:lineRule="auto"/>
        <w:rPr>
          <w:rFonts w:ascii="Book Antiqua" w:eastAsia="AppleMyungjo" w:hAnsi="Book Antiqua"/>
          <w:b/>
          <w:i/>
          <w:sz w:val="24"/>
          <w:szCs w:val="24"/>
        </w:rPr>
      </w:pPr>
      <w:bookmarkStart w:id="28" w:name="_Hlk507454127"/>
      <w:r w:rsidRPr="003C680E">
        <w:rPr>
          <w:rFonts w:ascii="Book Antiqua" w:eastAsia="AppleMyungjo" w:hAnsi="Book Antiqua"/>
          <w:b/>
          <w:i/>
          <w:sz w:val="24"/>
          <w:szCs w:val="24"/>
        </w:rPr>
        <w:t>PF-00547659</w:t>
      </w:r>
      <w:bookmarkEnd w:id="28"/>
      <w:r w:rsidR="0086197D" w:rsidRPr="003C680E">
        <w:rPr>
          <w:rFonts w:ascii="Book Antiqua" w:eastAsia="AppleMyungjo" w:hAnsi="Book Antiqua"/>
          <w:b/>
          <w:i/>
          <w:sz w:val="24"/>
          <w:szCs w:val="24"/>
        </w:rPr>
        <w:t xml:space="preserve"> </w:t>
      </w:r>
    </w:p>
    <w:p w14:paraId="3CE739D9" w14:textId="38118EFB" w:rsidR="003B4C51" w:rsidRPr="003C680E" w:rsidRDefault="003B4C51" w:rsidP="003C680E">
      <w:pPr>
        <w:wordWrap/>
        <w:adjustRightInd w:val="0"/>
        <w:snapToGrid w:val="0"/>
        <w:spacing w:line="360" w:lineRule="auto"/>
        <w:rPr>
          <w:rFonts w:ascii="Book Antiqua" w:eastAsia="AppleMyungjo" w:hAnsi="Book Antiqua"/>
          <w:sz w:val="24"/>
          <w:szCs w:val="24"/>
        </w:rPr>
      </w:pPr>
      <w:r w:rsidRPr="003C680E">
        <w:rPr>
          <w:rFonts w:ascii="Book Antiqua" w:eastAsia="AppleMyungjo" w:hAnsi="Book Antiqua"/>
          <w:sz w:val="24"/>
          <w:szCs w:val="24"/>
        </w:rPr>
        <w:t>PF-00547659</w:t>
      </w:r>
      <w:r w:rsidR="00FD4DD5" w:rsidRPr="003C680E">
        <w:rPr>
          <w:rFonts w:ascii="Book Antiqua" w:eastAsia="AppleMyungjo" w:hAnsi="Book Antiqua"/>
          <w:sz w:val="24"/>
          <w:szCs w:val="24"/>
        </w:rPr>
        <w:t xml:space="preserve"> </w:t>
      </w:r>
      <w:r w:rsidR="00E42097" w:rsidRPr="003C680E">
        <w:rPr>
          <w:rFonts w:ascii="Book Antiqua" w:eastAsia="AppleMyungjo" w:hAnsi="Book Antiqua"/>
          <w:sz w:val="24"/>
          <w:szCs w:val="24"/>
        </w:rPr>
        <w:t>(</w:t>
      </w:r>
      <w:r w:rsidR="0086197D" w:rsidRPr="003C680E">
        <w:rPr>
          <w:rFonts w:ascii="Book Antiqua" w:eastAsia="AppleMyungjo" w:hAnsi="Book Antiqua"/>
          <w:sz w:val="24"/>
          <w:szCs w:val="24"/>
        </w:rPr>
        <w:t xml:space="preserve">anti-MAdCAM-1 antibody, </w:t>
      </w:r>
      <w:r w:rsidR="00FD4DD5" w:rsidRPr="003C680E">
        <w:rPr>
          <w:rFonts w:ascii="Book Antiqua" w:eastAsia="AppleMyungjo" w:hAnsi="Book Antiqua"/>
          <w:sz w:val="24"/>
          <w:szCs w:val="24"/>
        </w:rPr>
        <w:t>SHP647</w:t>
      </w:r>
      <w:r w:rsidRPr="003C680E">
        <w:rPr>
          <w:rFonts w:ascii="Book Antiqua" w:eastAsia="AppleMyungjo" w:hAnsi="Book Antiqua"/>
          <w:sz w:val="24"/>
          <w:szCs w:val="24"/>
        </w:rPr>
        <w:t>) is a fully human monoclonal IgG2κ antibody targeting MAdCAM-1, a</w:t>
      </w:r>
      <w:r w:rsidR="00AA46B3" w:rsidRPr="003C680E">
        <w:rPr>
          <w:rFonts w:ascii="Book Antiqua" w:eastAsia="AppleMyungjo" w:hAnsi="Book Antiqua"/>
          <w:sz w:val="24"/>
          <w:szCs w:val="24"/>
        </w:rPr>
        <w:t>n</w:t>
      </w:r>
      <w:r w:rsidRPr="003C680E">
        <w:rPr>
          <w:rFonts w:ascii="Book Antiqua" w:eastAsia="AppleMyungjo" w:hAnsi="Book Antiqua"/>
          <w:sz w:val="24"/>
          <w:szCs w:val="24"/>
        </w:rPr>
        <w:t xml:space="preserve"> </w:t>
      </w:r>
      <w:bookmarkStart w:id="29" w:name="_Hlk510305856"/>
      <w:r w:rsidR="00AA46B3" w:rsidRPr="003C680E">
        <w:rPr>
          <w:rFonts w:ascii="Book Antiqua" w:eastAsia="AppleMyungjo" w:hAnsi="Book Antiqua"/>
          <w:sz w:val="24"/>
          <w:szCs w:val="24"/>
        </w:rPr>
        <w:t>intestinal</w:t>
      </w:r>
      <w:r w:rsidRPr="003C680E">
        <w:rPr>
          <w:rFonts w:ascii="Book Antiqua" w:eastAsia="AppleMyungjo" w:hAnsi="Book Antiqua"/>
          <w:sz w:val="24"/>
          <w:szCs w:val="24"/>
        </w:rPr>
        <w:t xml:space="preserve"> </w:t>
      </w:r>
      <w:bookmarkEnd w:id="29"/>
      <w:r w:rsidRPr="003C680E">
        <w:rPr>
          <w:rFonts w:ascii="Book Antiqua" w:eastAsia="AppleMyungjo" w:hAnsi="Book Antiqua"/>
          <w:sz w:val="24"/>
          <w:szCs w:val="24"/>
        </w:rPr>
        <w:t>e</w:t>
      </w:r>
      <w:r w:rsidR="00AA46B3" w:rsidRPr="003C680E">
        <w:rPr>
          <w:rFonts w:ascii="Book Antiqua" w:eastAsia="AppleMyungjo" w:hAnsi="Book Antiqua"/>
          <w:sz w:val="24"/>
          <w:szCs w:val="24"/>
        </w:rPr>
        <w:t>ndo</w:t>
      </w:r>
      <w:r w:rsidRPr="003C680E">
        <w:rPr>
          <w:rFonts w:ascii="Book Antiqua" w:eastAsia="AppleMyungjo" w:hAnsi="Book Antiqua"/>
          <w:sz w:val="24"/>
          <w:szCs w:val="24"/>
        </w:rPr>
        <w:t>thelial CAM that binds α4β7 integrin on lymphocytes. This is another strategy for inhibiting leukocyte adhesion by blocking the e</w:t>
      </w:r>
      <w:r w:rsidR="00DA5421" w:rsidRPr="003C680E">
        <w:rPr>
          <w:rFonts w:ascii="Book Antiqua" w:eastAsia="AppleMyungjo" w:hAnsi="Book Antiqua"/>
          <w:sz w:val="24"/>
          <w:szCs w:val="24"/>
        </w:rPr>
        <w:t>ndo</w:t>
      </w:r>
      <w:r w:rsidRPr="003C680E">
        <w:rPr>
          <w:rFonts w:ascii="Book Antiqua" w:eastAsia="AppleMyungjo" w:hAnsi="Book Antiqua"/>
          <w:sz w:val="24"/>
          <w:szCs w:val="24"/>
        </w:rPr>
        <w:t>thelial CAM from binding to the integrin ligand.</w:t>
      </w:r>
    </w:p>
    <w:p w14:paraId="4555F239" w14:textId="573082AE" w:rsidR="003B4C51" w:rsidRPr="003C680E" w:rsidRDefault="003B4C51" w:rsidP="00A77234">
      <w:pPr>
        <w:pStyle w:val="Pa16"/>
        <w:snapToGrid w:val="0"/>
        <w:spacing w:line="360" w:lineRule="auto"/>
        <w:ind w:firstLineChars="100" w:firstLine="240"/>
        <w:jc w:val="both"/>
        <w:rPr>
          <w:rFonts w:ascii="Book Antiqua" w:eastAsia="AppleMyungjo" w:hAnsi="Book Antiqua" w:cs="Times New Roman"/>
        </w:rPr>
      </w:pPr>
      <w:r w:rsidRPr="003C680E">
        <w:rPr>
          <w:rFonts w:ascii="Book Antiqua" w:eastAsia="AppleMyungjo" w:hAnsi="Book Antiqua" w:cs="Times New Roman"/>
        </w:rPr>
        <w:t xml:space="preserve">The phase II TURANDOT trial analyzed 357 moderate-to-severe </w:t>
      </w:r>
      <w:r w:rsidR="000635D2" w:rsidRPr="003C680E">
        <w:rPr>
          <w:rFonts w:ascii="Book Antiqua" w:eastAsia="AppleMyungjo" w:hAnsi="Book Antiqua" w:cs="Times New Roman"/>
        </w:rPr>
        <w:t>UC</w:t>
      </w:r>
      <w:r w:rsidRPr="003C680E">
        <w:rPr>
          <w:rFonts w:ascii="Book Antiqua" w:eastAsia="AppleMyungjo" w:hAnsi="Book Antiqua" w:cs="Times New Roman"/>
        </w:rPr>
        <w:t xml:space="preserve"> patients who had either shown failure or intolerance for at least one conventional therapy</w:t>
      </w:r>
      <w:r w:rsidR="00E21A5F" w:rsidRPr="003C680E">
        <w:rPr>
          <w:rFonts w:ascii="Book Antiqua" w:eastAsia="AppleMyungjo" w:hAnsi="Book Antiqua" w:cs="Times New Roman"/>
        </w:rPr>
        <w:fldChar w:fldCharType="begin">
          <w:fldData xml:space="preserve">PEVuZE5vdGU+PENpdGU+PEF1dGhvcj5WZXJtZWlyZTwvQXV0aG9yPjxZZWFyPjIwMTc8L1llYXI+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xMzUtMTQ0PC9wYWdlcz48dm9s
dW1lPjM5MDwvdm9sdW1lPjxudW1iZXI+MTAwOTA8L251bWJlcj48ZWRpdGlvbj4yMDE3LzA1LzIy
PC9lZGl0aW9uPjxkYXRlcz48eWVhcj4yMDE3PC95ZWFyPjxwdWItZGF0ZXM+PGRhdGU+SnVsIDg8
L2RhdGU+PC9wdWItZGF0ZXM+PC9kYXRlcz48aXNibj4xNDc0LTU0N1ggKEVsZWN0cm9uaWMpJiN4
RDswMTQwLTY3MzYgKExpbmtpbmcpPC9pc2JuPjxhY2Nlc3Npb24tbnVtPjI4NTI3NzA0PC9hY2Nl
c3Npb24tbnVtPjx1cmxzPjwvdXJscz48ZWxlY3Ryb25pYy1yZXNvdXJjZS1udW0+MTAuMTAxNi9z
MDE0MC02NzM2KDE3KTMwOTMwLTM8L2VsZWN0cm9uaWMtcmVzb3VyY2UtbnVtPjxyZW1vdGUtZGF0
YWJhc2UtcHJvdmlkZXI+TkxNPC9yZW1vdGUtZGF0YWJhc2UtcHJvdmlkZXI+PGxhbmd1YWdlPmVu
ZzwvbGFuZ3VhZ2U+PC9yZWNvcmQ+PC9DaXRlPjwvRW5kTm90ZT5=
</w:fldData>
        </w:fldChar>
      </w:r>
      <w:r w:rsidR="00453126" w:rsidRPr="003C680E">
        <w:rPr>
          <w:rFonts w:ascii="Book Antiqua" w:eastAsia="AppleMyungjo" w:hAnsi="Book Antiqua" w:cs="Times New Roman"/>
        </w:rPr>
        <w:instrText xml:space="preserve"> ADDIN EN.CITE </w:instrText>
      </w:r>
      <w:r w:rsidR="00453126" w:rsidRPr="003C680E">
        <w:rPr>
          <w:rFonts w:ascii="Book Antiqua" w:eastAsia="AppleMyungjo" w:hAnsi="Book Antiqua" w:cs="Times New Roman"/>
        </w:rPr>
        <w:fldChar w:fldCharType="begin">
          <w:fldData xml:space="preserve">PEVuZE5vdGU+PENpdGU+PEF1dGhvcj5WZXJtZWlyZTwvQXV0aG9yPjxZZWFyPjIwMTc8L1llYXI+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</w:fldData>
        </w:fldChar>
      </w:r>
      <w:r w:rsidR="00453126" w:rsidRPr="003C680E">
        <w:rPr>
          <w:rFonts w:ascii="Book Antiqua" w:eastAsia="AppleMyungjo" w:hAnsi="Book Antiqua" w:cs="Times New Roman"/>
        </w:rPr>
        <w:instrText xml:space="preserve"> ADDIN EN.CITE.DATA </w:instrText>
      </w:r>
      <w:r w:rsidR="00453126" w:rsidRPr="003C680E">
        <w:rPr>
          <w:rFonts w:ascii="Book Antiqua" w:eastAsia="AppleMyungjo" w:hAnsi="Book Antiqua" w:cs="Times New Roman"/>
        </w:rPr>
      </w:r>
      <w:r w:rsidR="00453126" w:rsidRPr="003C680E">
        <w:rPr>
          <w:rFonts w:ascii="Book Antiqua" w:eastAsia="AppleMyungjo" w:hAnsi="Book Antiqua" w:cs="Times New Roman"/>
        </w:rPr>
        <w:fldChar w:fldCharType="end"/>
      </w:r>
      <w:r w:rsidR="00E21A5F" w:rsidRPr="003C680E">
        <w:rPr>
          <w:rFonts w:ascii="Book Antiqua" w:eastAsia="AppleMyungjo" w:hAnsi="Book Antiqua" w:cs="Times New Roman"/>
        </w:rPr>
      </w:r>
      <w:r w:rsidR="00E21A5F" w:rsidRPr="003C680E">
        <w:rPr>
          <w:rFonts w:ascii="Book Antiqua" w:eastAsia="AppleMyungjo" w:hAnsi="Book Antiqua" w:cs="Times New Roman"/>
        </w:rPr>
        <w:fldChar w:fldCharType="separate"/>
      </w:r>
      <w:r w:rsidR="004033CE" w:rsidRPr="003C680E">
        <w:rPr>
          <w:rFonts w:ascii="Book Antiqua" w:eastAsia="AppleMyungjo" w:hAnsi="Book Antiqua" w:cs="Times New Roman"/>
          <w:noProof/>
          <w:vertAlign w:val="superscript"/>
        </w:rPr>
        <w:t>[</w:t>
      </w:r>
      <w:hyperlink w:anchor="_ENREF_52" w:tooltip="Vermeire, 2017 #50" w:history="1">
        <w:r w:rsidR="00453126" w:rsidRPr="003C680E">
          <w:rPr>
            <w:rFonts w:ascii="Book Antiqua" w:eastAsia="AppleMyungjo" w:hAnsi="Book Antiqua" w:cs="Times New Roman"/>
            <w:noProof/>
            <w:vertAlign w:val="superscript"/>
          </w:rPr>
          <w:t>52</w:t>
        </w:r>
      </w:hyperlink>
      <w:r w:rsidR="004033CE" w:rsidRPr="003C680E">
        <w:rPr>
          <w:rFonts w:ascii="Book Antiqua" w:eastAsia="AppleMyungjo" w:hAnsi="Book Antiqua" w:cs="Times New Roman"/>
          <w:noProof/>
          <w:vertAlign w:val="superscript"/>
        </w:rPr>
        <w:t>]</w:t>
      </w:r>
      <w:r w:rsidR="00E21A5F" w:rsidRPr="003C680E">
        <w:rPr>
          <w:rFonts w:ascii="Book Antiqua" w:eastAsia="AppleMyungjo" w:hAnsi="Book Antiqua" w:cs="Times New Roman"/>
        </w:rPr>
        <w:fldChar w:fldCharType="end"/>
      </w:r>
      <w:r w:rsidRPr="003C680E">
        <w:rPr>
          <w:rFonts w:ascii="Book Antiqua" w:eastAsia="AppleMyungjo" w:hAnsi="Book Antiqua" w:cs="Times New Roman"/>
        </w:rPr>
        <w:t xml:space="preserve">. PF-00547569 was administered every </w:t>
      </w:r>
      <w:r w:rsidR="00A77234">
        <w:rPr>
          <w:rFonts w:ascii="Book Antiqua" w:eastAsia="SimSun" w:hAnsi="Book Antiqua" w:cs="Times New Roman" w:hint="eastAsia"/>
          <w:lang w:eastAsia="zh-CN"/>
        </w:rPr>
        <w:t>four</w:t>
      </w:r>
      <w:r w:rsidRPr="003C680E">
        <w:rPr>
          <w:rFonts w:ascii="Book Antiqua" w:eastAsia="AppleMyungjo" w:hAnsi="Book Antiqua" w:cs="Times New Roman"/>
        </w:rPr>
        <w:t xml:space="preserve"> weeks by subcutaneous injection at either </w:t>
      </w:r>
      <w:r w:rsidR="00A77234">
        <w:rPr>
          <w:rFonts w:ascii="Book Antiqua" w:eastAsia="SimSun" w:hAnsi="Book Antiqua" w:cs="Times New Roman" w:hint="eastAsia"/>
          <w:lang w:eastAsia="zh-CN"/>
        </w:rPr>
        <w:t xml:space="preserve">one </w:t>
      </w:r>
      <w:r w:rsidRPr="003C680E">
        <w:rPr>
          <w:rFonts w:ascii="Book Antiqua" w:eastAsia="AppleMyungjo" w:hAnsi="Book Antiqua" w:cs="Times New Roman"/>
        </w:rPr>
        <w:t>of the 4 different doses (7.5, 22.5, 75, or 225 mg) and the outcomes were compared with a placebo. The primary endpoint, which was clinical remission rate at week 12, was 2.7% in the placebo group, 11.3% in the PF-00547569 7.5 mg group (</w:t>
      </w:r>
      <w:r w:rsidRPr="003C680E">
        <w:rPr>
          <w:rFonts w:ascii="Book Antiqua" w:eastAsia="AppleMyungjo" w:hAnsi="Book Antiqua" w:cs="Times New Roman"/>
          <w:i/>
        </w:rPr>
        <w:t>P</w:t>
      </w:r>
      <w:r w:rsidRPr="003C680E">
        <w:rPr>
          <w:rFonts w:ascii="Book Antiqua" w:eastAsia="AppleMyungjo" w:hAnsi="Book Antiqua" w:cs="Times New Roman"/>
        </w:rPr>
        <w:t xml:space="preserve"> = 0.0425), 16.7% in the 22.5 mg group </w:t>
      </w:r>
      <w:bookmarkStart w:id="30" w:name="_Hlk505541620"/>
      <w:r w:rsidRPr="003C680E">
        <w:rPr>
          <w:rFonts w:ascii="Book Antiqua" w:eastAsia="AppleMyungjo" w:hAnsi="Book Antiqua" w:cs="Times New Roman"/>
        </w:rPr>
        <w:t>(</w:t>
      </w:r>
      <w:r w:rsidRPr="003C680E">
        <w:rPr>
          <w:rFonts w:ascii="Book Antiqua" w:eastAsia="AppleMyungjo" w:hAnsi="Book Antiqua" w:cs="Times New Roman"/>
          <w:i/>
        </w:rPr>
        <w:t>P</w:t>
      </w:r>
      <w:r w:rsidRPr="003C680E">
        <w:rPr>
          <w:rFonts w:ascii="Book Antiqua" w:eastAsia="AppleMyungjo" w:hAnsi="Book Antiqua" w:cs="Times New Roman"/>
        </w:rPr>
        <w:t xml:space="preserve"> = 0.0099), </w:t>
      </w:r>
      <w:bookmarkEnd w:id="30"/>
      <w:r w:rsidRPr="003C680E">
        <w:rPr>
          <w:rFonts w:ascii="Book Antiqua" w:eastAsia="AppleMyungjo" w:hAnsi="Book Antiqua" w:cs="Times New Roman"/>
        </w:rPr>
        <w:t>15.5% in the 75 mg group (</w:t>
      </w:r>
      <w:r w:rsidRPr="003C680E">
        <w:rPr>
          <w:rFonts w:ascii="Book Antiqua" w:eastAsia="AppleMyungjo" w:hAnsi="Book Antiqua" w:cs="Times New Roman"/>
          <w:i/>
        </w:rPr>
        <w:t>P</w:t>
      </w:r>
      <w:r w:rsidRPr="003C680E">
        <w:rPr>
          <w:rFonts w:ascii="Book Antiqua" w:eastAsia="AppleMyungjo" w:hAnsi="Book Antiqua" w:cs="Times New Roman"/>
        </w:rPr>
        <w:t xml:space="preserve"> = 0.0119), and </w:t>
      </w:r>
      <w:r w:rsidRPr="003C680E">
        <w:rPr>
          <w:rFonts w:ascii="Book Antiqua" w:eastAsia="AppleMyungjo" w:hAnsi="Book Antiqua" w:cs="Times New Roman"/>
        </w:rPr>
        <w:lastRenderedPageBreak/>
        <w:t>5.7% in the 225 mg group (</w:t>
      </w:r>
      <w:r w:rsidRPr="003C680E">
        <w:rPr>
          <w:rFonts w:ascii="Book Antiqua" w:eastAsia="AppleMyungjo" w:hAnsi="Book Antiqua" w:cs="Times New Roman"/>
          <w:i/>
        </w:rPr>
        <w:t>P</w:t>
      </w:r>
      <w:r w:rsidRPr="003C680E">
        <w:rPr>
          <w:rFonts w:ascii="Book Antiqua" w:eastAsia="AppleMyungjo" w:hAnsi="Book Antiqua" w:cs="Times New Roman"/>
        </w:rPr>
        <w:t xml:space="preserve"> = 0.1803), indicating that the remission rate was significantly higher in the PF-00547569 7.5 mg, 22.5 mg, and 75 mg groups than in the placebo group, and the efficacy was the highest in the 22.5 mg and 75 groups. The mucosal healing rate at week 12 was 8.2% in the placebo group, 15.5% in the 7.5 mg group (</w:t>
      </w:r>
      <w:r w:rsidRPr="003C680E">
        <w:rPr>
          <w:rFonts w:ascii="Book Antiqua" w:eastAsia="AppleMyungjo" w:hAnsi="Book Antiqua" w:cs="Times New Roman"/>
          <w:i/>
        </w:rPr>
        <w:t>P</w:t>
      </w:r>
      <w:r w:rsidRPr="003C680E">
        <w:rPr>
          <w:rFonts w:ascii="Book Antiqua" w:eastAsia="AppleMyungjo" w:hAnsi="Book Antiqua" w:cs="Times New Roman"/>
        </w:rPr>
        <w:t xml:space="preserve"> = 0.0099), 27.8% in the 22.5 mg group (</w:t>
      </w:r>
      <w:r w:rsidRPr="003C680E">
        <w:rPr>
          <w:rFonts w:ascii="Book Antiqua" w:eastAsia="AppleMyungjo" w:hAnsi="Book Antiqua" w:cs="Times New Roman"/>
          <w:i/>
        </w:rPr>
        <w:t>P</w:t>
      </w:r>
      <w:r w:rsidRPr="003C680E">
        <w:rPr>
          <w:rFonts w:ascii="Book Antiqua" w:eastAsia="AppleMyungjo" w:hAnsi="Book Antiqua" w:cs="Times New Roman"/>
        </w:rPr>
        <w:t xml:space="preserve"> = 0.0038), 25.4% in the 75 mg group (</w:t>
      </w:r>
      <w:r w:rsidRPr="003C680E">
        <w:rPr>
          <w:rFonts w:ascii="Book Antiqua" w:eastAsia="AppleMyungjo" w:hAnsi="Book Antiqua" w:cs="Times New Roman"/>
          <w:i/>
        </w:rPr>
        <w:t>P</w:t>
      </w:r>
      <w:r w:rsidRPr="003C680E">
        <w:rPr>
          <w:rFonts w:ascii="Book Antiqua" w:eastAsia="AppleMyungjo" w:hAnsi="Book Antiqua" w:cs="Times New Roman"/>
        </w:rPr>
        <w:t xml:space="preserve"> = 0.0080), and 14.3% in the 225 mg group (</w:t>
      </w:r>
      <w:r w:rsidRPr="003C680E">
        <w:rPr>
          <w:rFonts w:ascii="Book Antiqua" w:eastAsia="AppleMyungjo" w:hAnsi="Book Antiqua" w:cs="Times New Roman"/>
          <w:i/>
        </w:rPr>
        <w:t>P</w:t>
      </w:r>
      <w:r w:rsidRPr="003C680E">
        <w:rPr>
          <w:rFonts w:ascii="Book Antiqua" w:eastAsia="AppleMyungjo" w:hAnsi="Book Antiqua" w:cs="Times New Roman"/>
        </w:rPr>
        <w:t xml:space="preserve"> = 0.0099)</w:t>
      </w:r>
      <w:r w:rsidR="00A54F6B" w:rsidRPr="003C680E">
        <w:rPr>
          <w:rFonts w:ascii="Book Antiqua" w:eastAsia="AppleMyungjo" w:hAnsi="Book Antiqua" w:cs="Times New Roman"/>
        </w:rPr>
        <w:t xml:space="preserve">, </w:t>
      </w:r>
      <w:r w:rsidR="00690EE3" w:rsidRPr="003C680E">
        <w:rPr>
          <w:rFonts w:ascii="Book Antiqua" w:eastAsia="AppleMyungjo" w:hAnsi="Book Antiqua" w:cs="Times New Roman"/>
        </w:rPr>
        <w:t xml:space="preserve">showing the </w:t>
      </w:r>
      <w:r w:rsidR="00A54F6B" w:rsidRPr="003C680E">
        <w:rPr>
          <w:rFonts w:ascii="Book Antiqua" w:eastAsia="AppleMyungjo" w:hAnsi="Book Antiqua" w:cs="Times New Roman"/>
        </w:rPr>
        <w:t xml:space="preserve">highest </w:t>
      </w:r>
      <w:r w:rsidR="00690EE3" w:rsidRPr="003C680E">
        <w:rPr>
          <w:rFonts w:ascii="Book Antiqua" w:eastAsia="AppleMyungjo" w:hAnsi="Book Antiqua" w:cs="Times New Roman"/>
        </w:rPr>
        <w:t xml:space="preserve">value </w:t>
      </w:r>
      <w:r w:rsidR="00A54F6B" w:rsidRPr="003C680E">
        <w:rPr>
          <w:rFonts w:ascii="Book Antiqua" w:eastAsia="AppleMyungjo" w:hAnsi="Book Antiqua" w:cs="Times New Roman"/>
        </w:rPr>
        <w:t>in the PF-00547569 22.5 mg and 75 mg groups</w:t>
      </w:r>
      <w:r w:rsidRPr="003C680E">
        <w:rPr>
          <w:rFonts w:ascii="Book Antiqua" w:eastAsia="AppleMyungjo" w:hAnsi="Book Antiqua" w:cs="Times New Roman"/>
        </w:rPr>
        <w:t>. In a subgroup analysis, among patients experiencing anti-TNF therapy failure, the remission rate at week 12 was 0% in the placebo group, 7.3% in the 7.5 mg group (</w:t>
      </w:r>
      <w:r w:rsidRPr="003C680E">
        <w:rPr>
          <w:rFonts w:ascii="Book Antiqua" w:eastAsia="AppleMyungjo" w:hAnsi="Book Antiqua" w:cs="Times New Roman"/>
          <w:i/>
        </w:rPr>
        <w:t>P</w:t>
      </w:r>
      <w:r w:rsidRPr="003C680E">
        <w:rPr>
          <w:rFonts w:ascii="Book Antiqua" w:eastAsia="AppleMyungjo" w:hAnsi="Book Antiqua" w:cs="Times New Roman"/>
        </w:rPr>
        <w:t xml:space="preserve"> = 0.0425), 9.8% in the 22.5 mg group (</w:t>
      </w:r>
      <w:r w:rsidRPr="003C680E">
        <w:rPr>
          <w:rFonts w:ascii="Book Antiqua" w:eastAsia="AppleMyungjo" w:hAnsi="Book Antiqua" w:cs="Times New Roman"/>
          <w:i/>
        </w:rPr>
        <w:t>P</w:t>
      </w:r>
      <w:r w:rsidRPr="003C680E">
        <w:rPr>
          <w:rFonts w:ascii="Book Antiqua" w:eastAsia="AppleMyungjo" w:hAnsi="Book Antiqua" w:cs="Times New Roman"/>
        </w:rPr>
        <w:t xml:space="preserve"> = 0.0099), 9.8% in the 75 mg group (</w:t>
      </w:r>
      <w:r w:rsidRPr="003C680E">
        <w:rPr>
          <w:rFonts w:ascii="Book Antiqua" w:eastAsia="AppleMyungjo" w:hAnsi="Book Antiqua" w:cs="Times New Roman"/>
          <w:i/>
        </w:rPr>
        <w:t>P</w:t>
      </w:r>
      <w:r w:rsidRPr="003C680E">
        <w:rPr>
          <w:rFonts w:ascii="Book Antiqua" w:eastAsia="AppleMyungjo" w:hAnsi="Book Antiqua" w:cs="Times New Roman"/>
        </w:rPr>
        <w:t xml:space="preserve"> = 0.0119), and 2.5% in the 225 mg group (</w:t>
      </w:r>
      <w:r w:rsidRPr="003C680E">
        <w:rPr>
          <w:rFonts w:ascii="Book Antiqua" w:eastAsia="AppleMyungjo" w:hAnsi="Book Antiqua" w:cs="Times New Roman"/>
          <w:i/>
        </w:rPr>
        <w:t>P</w:t>
      </w:r>
      <w:r w:rsidRPr="003C680E">
        <w:rPr>
          <w:rFonts w:ascii="Book Antiqua" w:eastAsia="AppleMyungjo" w:hAnsi="Book Antiqua" w:cs="Times New Roman"/>
        </w:rPr>
        <w:t xml:space="preserve"> = 0.1803)</w:t>
      </w:r>
      <w:r w:rsidR="00B2616A" w:rsidRPr="003C680E">
        <w:rPr>
          <w:rFonts w:ascii="Book Antiqua" w:eastAsia="AppleMyungjo" w:hAnsi="Book Antiqua" w:cs="Times New Roman"/>
        </w:rPr>
        <w:t>, showing significantly higher values than the placebo group in the PF-00547569 7.5 mg, 22.5 mg, and 75 mg groups</w:t>
      </w:r>
      <w:r w:rsidRPr="003C680E">
        <w:rPr>
          <w:rFonts w:ascii="Book Antiqua" w:eastAsia="AppleMyungjo" w:hAnsi="Book Antiqua" w:cs="Times New Roman"/>
        </w:rPr>
        <w:t xml:space="preserve">. </w:t>
      </w:r>
      <w:r w:rsidR="002A15F3" w:rsidRPr="003C680E">
        <w:rPr>
          <w:rFonts w:ascii="Book Antiqua" w:eastAsia="AppleMyungjo" w:hAnsi="Book Antiqua" w:cs="Times New Roman"/>
        </w:rPr>
        <w:t xml:space="preserve">The reason that the clinical effect of PF-00547659 at the highest dose decreased may </w:t>
      </w:r>
      <w:r w:rsidR="0086197D" w:rsidRPr="003C680E">
        <w:rPr>
          <w:rFonts w:ascii="Book Antiqua" w:eastAsia="AppleMyungjo" w:hAnsi="Book Antiqua" w:cs="Times New Roman"/>
        </w:rPr>
        <w:t xml:space="preserve">be because of study design or </w:t>
      </w:r>
      <w:r w:rsidR="002A15F3" w:rsidRPr="003C680E">
        <w:rPr>
          <w:rFonts w:ascii="Book Antiqua" w:eastAsia="AppleMyungjo" w:hAnsi="Book Antiqua" w:cs="Times New Roman"/>
        </w:rPr>
        <w:t xml:space="preserve">the depletion of the </w:t>
      </w:r>
      <w:r w:rsidR="00897C37" w:rsidRPr="003C680E">
        <w:rPr>
          <w:rFonts w:ascii="Book Antiqua" w:eastAsia="AppleMyungjo" w:hAnsi="Book Antiqua" w:cs="Times New Roman"/>
        </w:rPr>
        <w:t xml:space="preserve">anti-inflammatory regulatory T </w:t>
      </w:r>
      <w:r w:rsidR="002A15F3" w:rsidRPr="003C680E">
        <w:rPr>
          <w:rFonts w:ascii="Book Antiqua" w:eastAsia="AppleMyungjo" w:hAnsi="Book Antiqua" w:cs="Times New Roman"/>
        </w:rPr>
        <w:t>cells to the intestine, and further research is needed</w:t>
      </w:r>
      <w:r w:rsidR="0007215A" w:rsidRPr="003C680E">
        <w:rPr>
          <w:rFonts w:ascii="Book Antiqua" w:eastAsia="AppleMyungjo" w:hAnsi="Book Antiqua" w:cs="Times New Roman"/>
        </w:rPr>
        <w:fldChar w:fldCharType="begin"/>
      </w:r>
      <w:r w:rsidR="00453126" w:rsidRPr="003C680E">
        <w:rPr>
          <w:rFonts w:ascii="Book Antiqua" w:eastAsia="AppleMyungjo" w:hAnsi="Book Antiqua" w:cs="Times New Roman"/>
        </w:rPr>
        <w:instrText xml:space="preserve"> ADDIN EN.CITE &lt;EndNote&gt;&lt;Cite&gt;&lt;Author&gt;Laharie&lt;/Author&gt;&lt;Year&gt;2017&lt;/Year&gt;&lt;RecNum&gt;63&lt;/RecNum&gt;&lt;DisplayText&gt;&lt;style face="superscript"&gt;[53]&lt;/style&gt;&lt;/DisplayText&gt;&lt;record&gt;&lt;rec-number&gt;63&lt;/rec-number&gt;&lt;foreign-keys&gt;&lt;key app="EN" db-id="vpz9fxs9mdd5rteexf3vtds12ea2saxrww95"&gt;63&lt;/key&gt;&lt;/foreign-keys&gt;&lt;ref-type name="Journal Article"&gt;17&lt;/ref-type&gt;&lt;contributors&gt;&lt;authors&gt;&lt;author&gt;Laharie, D.&lt;/author&gt;&lt;/authors&gt;&lt;/contributors&gt;&lt;auth-address&gt;Service d&amp;apos;Hepato-gastroenterologie, Hopital Haut-Leveque, Centre Hospitalier Universitaire de Bordeaux, 33600 Pessac, Bordeaux, France. Electronic address: david.laharie@chu-bordeaux.fr.&lt;/auth-address&gt;&lt;titles&gt;&lt;title&gt;Towards therapeutic choices in ulcerative colitis&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98-99&lt;/pages&gt;&lt;volume&gt;390&lt;/volume&gt;&lt;number&gt;10090&lt;/number&gt;&lt;edition&gt;2017/05/22&lt;/edition&gt;&lt;keywords&gt;&lt;keyword&gt;Antibodies, Monoclonal, Humanized/ therapeutic use&lt;/keyword&gt;&lt;keyword&gt;Colitis, Ulcerative/ therapy&lt;/keyword&gt;&lt;keyword&gt;Humans&lt;/keyword&gt;&lt;/keywords&gt;&lt;dates&gt;&lt;year&gt;2017&lt;/year&gt;&lt;pub-dates&gt;&lt;date&gt;Jul 8&lt;/date&gt;&lt;/pub-dates&gt;&lt;/dates&gt;&lt;isbn&gt;1474-547X (Electronic)&amp;#xD;0140-6736 (Linking)&lt;/isbn&gt;&lt;accession-num&gt;28527707&lt;/accession-num&gt;&lt;urls&gt;&lt;/urls&gt;&lt;electronic-resource-num&gt;10.1016/s0140-6736(17)31263-1&lt;/electronic-resource-num&gt;&lt;remote-database-provider&gt;NLM&lt;/remote-database-provider&gt;&lt;language&gt;eng&lt;/language&gt;&lt;/record&gt;&lt;/Cite&gt;&lt;/EndNote&gt;</w:instrText>
      </w:r>
      <w:r w:rsidR="0007215A" w:rsidRPr="003C680E">
        <w:rPr>
          <w:rFonts w:ascii="Book Antiqua" w:eastAsia="AppleMyungjo" w:hAnsi="Book Antiqua" w:cs="Times New Roman"/>
        </w:rPr>
        <w:fldChar w:fldCharType="separate"/>
      </w:r>
      <w:r w:rsidR="004033CE" w:rsidRPr="003C680E">
        <w:rPr>
          <w:rFonts w:ascii="Book Antiqua" w:eastAsia="AppleMyungjo" w:hAnsi="Book Antiqua" w:cs="Times New Roman"/>
          <w:noProof/>
          <w:vertAlign w:val="superscript"/>
        </w:rPr>
        <w:t>[</w:t>
      </w:r>
      <w:hyperlink w:anchor="_ENREF_53" w:tooltip="Laharie, 2017 #63" w:history="1">
        <w:r w:rsidR="00453126" w:rsidRPr="003C680E">
          <w:rPr>
            <w:rFonts w:ascii="Book Antiqua" w:eastAsia="AppleMyungjo" w:hAnsi="Book Antiqua" w:cs="Times New Roman"/>
            <w:noProof/>
            <w:vertAlign w:val="superscript"/>
          </w:rPr>
          <w:t>53</w:t>
        </w:r>
      </w:hyperlink>
      <w:r w:rsidR="004033CE" w:rsidRPr="003C680E">
        <w:rPr>
          <w:rFonts w:ascii="Book Antiqua" w:eastAsia="AppleMyungjo" w:hAnsi="Book Antiqua" w:cs="Times New Roman"/>
          <w:noProof/>
          <w:vertAlign w:val="superscript"/>
        </w:rPr>
        <w:t>]</w:t>
      </w:r>
      <w:r w:rsidR="0007215A" w:rsidRPr="003C680E">
        <w:rPr>
          <w:rFonts w:ascii="Book Antiqua" w:eastAsia="AppleMyungjo" w:hAnsi="Book Antiqua" w:cs="Times New Roman"/>
        </w:rPr>
        <w:fldChar w:fldCharType="end"/>
      </w:r>
      <w:r w:rsidR="002A15F3" w:rsidRPr="003C680E">
        <w:rPr>
          <w:rFonts w:ascii="Book Antiqua" w:eastAsia="AppleMyungjo" w:hAnsi="Book Antiqua" w:cs="Times New Roman"/>
        </w:rPr>
        <w:t>.</w:t>
      </w:r>
      <w:r w:rsidR="0007215A" w:rsidRPr="003C680E">
        <w:rPr>
          <w:rFonts w:ascii="Book Antiqua" w:eastAsia="AppleMyungjo" w:hAnsi="Book Antiqua" w:cs="Times New Roman"/>
        </w:rPr>
        <w:t xml:space="preserve"> </w:t>
      </w:r>
      <w:r w:rsidRPr="003C680E">
        <w:rPr>
          <w:rFonts w:ascii="Book Antiqua" w:eastAsia="AppleMyungjo" w:hAnsi="Book Antiqua" w:cs="Times New Roman"/>
        </w:rPr>
        <w:t xml:space="preserve">There were no significant differences between the placebo group and the PF-00547569 groups in the frequency of adverse events, and there were no cases of severe infection or PML. </w:t>
      </w:r>
      <w:r w:rsidR="0050229F" w:rsidRPr="003C680E">
        <w:rPr>
          <w:rFonts w:ascii="Book Antiqua" w:eastAsia="AppleMyungjo" w:hAnsi="Book Antiqua" w:cs="Times New Roman"/>
        </w:rPr>
        <w:t xml:space="preserve">Given the gut selectivity of PF-00547659, when gastrointestinal side effects were investigated, </w:t>
      </w:r>
      <w:r w:rsidR="0050229F" w:rsidRPr="003C680E">
        <w:rPr>
          <w:rFonts w:ascii="Book Antiqua" w:eastAsia="AppleMyungjo" w:hAnsi="Book Antiqua" w:cs="Times New Roman"/>
          <w:i/>
        </w:rPr>
        <w:t>Clostridium difficile</w:t>
      </w:r>
      <w:r w:rsidR="0050229F" w:rsidRPr="003C680E">
        <w:rPr>
          <w:rFonts w:ascii="Book Antiqua" w:eastAsia="AppleMyungjo" w:hAnsi="Book Antiqua" w:cs="Times New Roman"/>
        </w:rPr>
        <w:t xml:space="preserve"> infection, anal abscess and anal fistula were observed in patients treated with PF-00547659 and one patient was diagnosed with adenocarcinoma of colon during the study period. Therefore, special attention should be paid to gastrointestinal complications in the treatment of </w:t>
      </w:r>
      <w:r w:rsidR="00F760A8" w:rsidRPr="003C680E">
        <w:rPr>
          <w:rFonts w:ascii="Book Antiqua" w:eastAsia="AppleMyungjo" w:hAnsi="Book Antiqua" w:cs="Times New Roman"/>
        </w:rPr>
        <w:t>PF-00547659</w:t>
      </w:r>
      <w:r w:rsidR="0050229F" w:rsidRPr="003C680E">
        <w:rPr>
          <w:rFonts w:ascii="Book Antiqua" w:eastAsia="AppleMyungjo" w:hAnsi="Book Antiqua" w:cs="Times New Roman"/>
        </w:rPr>
        <w:t xml:space="preserve">, and additional data </w:t>
      </w:r>
      <w:r w:rsidR="00542043" w:rsidRPr="003C680E">
        <w:rPr>
          <w:rFonts w:ascii="Book Antiqua" w:eastAsia="AppleMyungjo" w:hAnsi="Book Antiqua" w:cs="Times New Roman"/>
        </w:rPr>
        <w:t xml:space="preserve">is necessary to </w:t>
      </w:r>
      <w:r w:rsidR="0050229F" w:rsidRPr="003C680E">
        <w:rPr>
          <w:rFonts w:ascii="Book Antiqua" w:eastAsia="AppleMyungjo" w:hAnsi="Book Antiqua" w:cs="Times New Roman"/>
        </w:rPr>
        <w:t xml:space="preserve">establish </w:t>
      </w:r>
      <w:r w:rsidR="00F760A8" w:rsidRPr="003C680E">
        <w:rPr>
          <w:rFonts w:ascii="Book Antiqua" w:eastAsia="AppleMyungjo" w:hAnsi="Book Antiqua" w:cs="Times New Roman"/>
        </w:rPr>
        <w:t xml:space="preserve">its </w:t>
      </w:r>
      <w:r w:rsidR="0050229F" w:rsidRPr="003C680E">
        <w:rPr>
          <w:rFonts w:ascii="Book Antiqua" w:eastAsia="AppleMyungjo" w:hAnsi="Book Antiqua" w:cs="Times New Roman"/>
        </w:rPr>
        <w:t xml:space="preserve">safety. </w:t>
      </w:r>
      <w:r w:rsidRPr="003C680E">
        <w:rPr>
          <w:rFonts w:ascii="Book Antiqua" w:eastAsia="AppleMyungjo" w:hAnsi="Book Antiqua" w:cs="Times New Roman"/>
        </w:rPr>
        <w:t xml:space="preserve">A large-scale phase III clinical trial is currently underway in patients with </w:t>
      </w:r>
      <w:r w:rsidR="000635D2" w:rsidRPr="003C680E">
        <w:rPr>
          <w:rFonts w:ascii="Book Antiqua" w:eastAsia="AppleMyungjo" w:hAnsi="Book Antiqua" w:cs="Times New Roman"/>
        </w:rPr>
        <w:t>UC</w:t>
      </w:r>
      <w:r w:rsidRPr="003C680E">
        <w:rPr>
          <w:rFonts w:ascii="Book Antiqua" w:eastAsia="AppleMyungjo" w:hAnsi="Book Antiqua" w:cs="Times New Roman"/>
        </w:rPr>
        <w:t xml:space="preserve"> (NCT03259334)</w:t>
      </w:r>
      <w:r w:rsidR="00A04C90" w:rsidRPr="003C680E">
        <w:rPr>
          <w:rFonts w:ascii="Book Antiqua" w:eastAsia="AppleMyungjo" w:hAnsi="Book Antiqua" w:cs="Times New Roman"/>
        </w:rPr>
        <w:t>.</w:t>
      </w:r>
    </w:p>
    <w:p w14:paraId="61B5B304" w14:textId="46D80052" w:rsidR="003B4C51" w:rsidRPr="003C680E" w:rsidRDefault="003B4C51" w:rsidP="00A77234">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The phase II OPERA trial aimed to evaluate the </w:t>
      </w:r>
      <w:r w:rsidR="00EA3378" w:rsidRPr="003C680E">
        <w:rPr>
          <w:rFonts w:ascii="Book Antiqua" w:eastAsia="AppleMyungjo" w:hAnsi="Book Antiqua"/>
          <w:sz w:val="24"/>
          <w:szCs w:val="24"/>
        </w:rPr>
        <w:t xml:space="preserve">efficacy </w:t>
      </w:r>
      <w:r w:rsidRPr="003C680E">
        <w:rPr>
          <w:rFonts w:ascii="Book Antiqua" w:eastAsia="AppleMyungjo" w:hAnsi="Book Antiqua"/>
          <w:sz w:val="24"/>
          <w:szCs w:val="24"/>
        </w:rPr>
        <w:t xml:space="preserve">and </w:t>
      </w:r>
      <w:r w:rsidR="00EA3378" w:rsidRPr="003C680E">
        <w:rPr>
          <w:rFonts w:ascii="Book Antiqua" w:eastAsia="AppleMyungjo" w:hAnsi="Book Antiqua"/>
          <w:sz w:val="24"/>
          <w:szCs w:val="24"/>
        </w:rPr>
        <w:t>safety</w:t>
      </w:r>
      <w:r w:rsidRPr="003C680E">
        <w:rPr>
          <w:rFonts w:ascii="Book Antiqua" w:eastAsia="AppleMyungjo" w:hAnsi="Book Antiqua"/>
          <w:sz w:val="24"/>
          <w:szCs w:val="24"/>
        </w:rPr>
        <w:t xml:space="preserve"> of PF-00547569 in 265 moderate-to-severe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patients who had previously shown </w:t>
      </w:r>
      <w:r w:rsidR="00FA3F67" w:rsidRPr="003C680E">
        <w:rPr>
          <w:rFonts w:ascii="Book Antiqua" w:eastAsia="AppleMyungjo" w:hAnsi="Book Antiqua"/>
          <w:sz w:val="24"/>
          <w:szCs w:val="24"/>
        </w:rPr>
        <w:t xml:space="preserve">no response </w:t>
      </w:r>
      <w:r w:rsidRPr="003C680E">
        <w:rPr>
          <w:rFonts w:ascii="Book Antiqua" w:eastAsia="AppleMyungjo" w:hAnsi="Book Antiqua"/>
          <w:sz w:val="24"/>
          <w:szCs w:val="24"/>
        </w:rPr>
        <w:t xml:space="preserve">or intolerance for </w:t>
      </w:r>
      <w:r w:rsidR="00FA3F67" w:rsidRPr="003C680E">
        <w:rPr>
          <w:rFonts w:ascii="Book Antiqua" w:eastAsia="AppleMyungjo" w:hAnsi="Book Antiqua"/>
          <w:sz w:val="24"/>
          <w:szCs w:val="24"/>
        </w:rPr>
        <w:t xml:space="preserve">anti-TNFs </w:t>
      </w:r>
      <w:r w:rsidRPr="003C680E">
        <w:rPr>
          <w:rFonts w:ascii="Book Antiqua" w:eastAsia="AppleMyungjo" w:hAnsi="Book Antiqua"/>
          <w:sz w:val="24"/>
          <w:szCs w:val="24"/>
        </w:rPr>
        <w:t xml:space="preserve">and/or </w:t>
      </w:r>
      <w:r w:rsidR="00A77234">
        <w:rPr>
          <w:rFonts w:ascii="Book Antiqua" w:eastAsia="AppleMyungjo" w:hAnsi="Book Antiqua"/>
          <w:sz w:val="24"/>
          <w:szCs w:val="24"/>
        </w:rPr>
        <w:t>immunosuppressants</w:t>
      </w:r>
      <w:r w:rsidR="00E21A5F" w:rsidRPr="003C680E">
        <w:rPr>
          <w:rFonts w:ascii="Book Antiqua" w:eastAsia="AppleMyungjo" w:hAnsi="Book Antiqua"/>
          <w:sz w:val="24"/>
          <w:szCs w:val="24"/>
        </w:rPr>
        <w:fldChar w:fldCharType="begin">
          <w:fldData xml:space="preserve">PEVuZE5vdGU+PENpdGU+PEF1dGhvcj5TYW5kYm9ybjwvQXV0aG9yPjxZZWFyPjIwMTc8L1llYXI+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lZGl0aW9uPjIwMTcv
MTAvMDc8L2VkaXRpb24+PGRhdGVzPjx5ZWFyPjIwMTc8L3llYXI+PHB1Yi1kYXRlcz48ZGF0ZT5P
Y3QgNTwvZGF0ZT48L3B1Yi1kYXRlcz48L2RhdGVzPjxpc2JuPjE0NjgtMzI4OCAoRWxlY3Ryb25p
YykmI3hEOzAwMTctNTc0OSAoTGlua2luZyk8L2lzYm4+PGFjY2Vzc2lvbi1udW0+Mjg5ODI3NDA8
L2FjY2Vzc2lvbi1udW0+PHVybHM+PC91cmxzPjxlbGVjdHJvbmljLXJlc291cmNlLW51bT4xMC4x
MTM2L2d1dGpubC0yMDE2LTMxMzQ1NzwvZWxlY3Ryb25pYy1yZXNvdXJjZS1udW0+PHJlbW90ZS1k
YXRhYmFzZS1wcm92aWRlcj5OTE08L3JlbW90ZS1kYXRhYmFzZS1wcm92aWRlcj48bGFuZ3VhZ2U+
ZW5nPC9sYW5ndWFnZT48L3JlY29yZD48L0NpdGU+PC9FbmROb3RlPn==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TYW5kYm9ybjwvQXV0aG9yPjxZZWFyPjIwMTc8L1llYXI+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E21A5F" w:rsidRPr="003C680E">
        <w:rPr>
          <w:rFonts w:ascii="Book Antiqua" w:eastAsia="AppleMyungjo" w:hAnsi="Book Antiqua"/>
          <w:sz w:val="24"/>
          <w:szCs w:val="24"/>
        </w:rPr>
      </w:r>
      <w:r w:rsidR="00E21A5F"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54" w:tooltip="Sandborn, 2017 #51" w:history="1">
        <w:r w:rsidR="00453126" w:rsidRPr="003C680E">
          <w:rPr>
            <w:rFonts w:ascii="Book Antiqua" w:eastAsia="AppleMyungjo" w:hAnsi="Book Antiqua"/>
            <w:noProof/>
            <w:sz w:val="24"/>
            <w:szCs w:val="24"/>
            <w:vertAlign w:val="superscript"/>
          </w:rPr>
          <w:t>54</w:t>
        </w:r>
      </w:hyperlink>
      <w:r w:rsidR="004033CE" w:rsidRPr="003C680E">
        <w:rPr>
          <w:rFonts w:ascii="Book Antiqua" w:eastAsia="AppleMyungjo" w:hAnsi="Book Antiqua"/>
          <w:noProof/>
          <w:sz w:val="24"/>
          <w:szCs w:val="24"/>
          <w:vertAlign w:val="superscript"/>
        </w:rPr>
        <w:t>]</w:t>
      </w:r>
      <w:r w:rsidR="00E21A5F"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Patients were randomly allocated, in a 1:1:1:1 ratio, to a placebo group and groups receiving PF-00547569 at either </w:t>
      </w:r>
      <w:r w:rsidR="00A77234">
        <w:rPr>
          <w:rFonts w:ascii="Book Antiqua" w:eastAsia="SimSun" w:hAnsi="Book Antiqua" w:hint="eastAsia"/>
          <w:sz w:val="24"/>
          <w:szCs w:val="24"/>
          <w:lang w:eastAsia="zh-CN"/>
        </w:rPr>
        <w:t xml:space="preserve">one </w:t>
      </w:r>
      <w:r w:rsidRPr="003C680E">
        <w:rPr>
          <w:rFonts w:ascii="Book Antiqua" w:eastAsia="AppleMyungjo" w:hAnsi="Book Antiqua"/>
          <w:sz w:val="24"/>
          <w:szCs w:val="24"/>
        </w:rPr>
        <w:t xml:space="preserve">of the 3 doses (22.5, 75, or 225 mg). The CDAI-70 response rates at week 8 showed no significant differences, at </w:t>
      </w:r>
      <w:r w:rsidR="00F37851" w:rsidRPr="003C680E">
        <w:rPr>
          <w:rFonts w:ascii="Book Antiqua" w:eastAsia="AppleMyungjo" w:hAnsi="Book Antiqua"/>
          <w:sz w:val="24"/>
          <w:szCs w:val="24"/>
        </w:rPr>
        <w:t xml:space="preserve">47.7% in the placebo group and </w:t>
      </w:r>
      <w:r w:rsidRPr="003C680E">
        <w:rPr>
          <w:rFonts w:ascii="Book Antiqua" w:eastAsia="AppleMyungjo" w:hAnsi="Book Antiqua"/>
          <w:sz w:val="24"/>
          <w:szCs w:val="24"/>
        </w:rPr>
        <w:t xml:space="preserve">52.7%, 60.1%, </w:t>
      </w:r>
      <w:r w:rsidRPr="003C680E">
        <w:rPr>
          <w:rFonts w:ascii="Book Antiqua" w:eastAsia="AppleMyungjo" w:hAnsi="Book Antiqua"/>
          <w:sz w:val="24"/>
          <w:szCs w:val="24"/>
        </w:rPr>
        <w:lastRenderedPageBreak/>
        <w:t>and 62.7% in the PF-00547569 22.5, 75, and 225 mg groups, respectively. Similarly, the CDAI-70 response rates at week 12 also showed no significant differences, at 58.6% in the placebo group and 62.8%, 64.7%, and 57.5% in the PF-00547569 22.5, 75, and 225 mg groups, respectively. However, among patients with high baseline CRP levels (&gt; 5 mg/dL or &gt; 18.8 mg/dL)</w:t>
      </w:r>
      <w:r w:rsidR="00A77234">
        <w:rPr>
          <w:rFonts w:ascii="Book Antiqua" w:eastAsia="SimSun" w:hAnsi="Book Antiqua" w:hint="eastAsia"/>
          <w:sz w:val="24"/>
          <w:szCs w:val="24"/>
          <w:lang w:eastAsia="zh-CN"/>
        </w:rPr>
        <w:t>,</w:t>
      </w:r>
      <w:r w:rsidRPr="003C680E">
        <w:rPr>
          <w:rFonts w:ascii="Book Antiqua" w:eastAsia="AppleMyungjo" w:hAnsi="Book Antiqua"/>
          <w:sz w:val="24"/>
          <w:szCs w:val="24"/>
        </w:rPr>
        <w:t xml:space="preserve"> the CDAI remission rates at </w:t>
      </w:r>
      <w:r w:rsidR="00EA3378" w:rsidRPr="003C680E">
        <w:rPr>
          <w:rFonts w:ascii="Book Antiqua" w:eastAsia="AppleMyungjo" w:hAnsi="Book Antiqua"/>
          <w:sz w:val="24"/>
          <w:szCs w:val="24"/>
        </w:rPr>
        <w:t xml:space="preserve">week </w:t>
      </w:r>
      <w:r w:rsidRPr="003C680E">
        <w:rPr>
          <w:rFonts w:ascii="Book Antiqua" w:eastAsia="AppleMyungjo" w:hAnsi="Book Antiqua"/>
          <w:sz w:val="24"/>
          <w:szCs w:val="24"/>
        </w:rPr>
        <w:t xml:space="preserve">8 </w:t>
      </w:r>
      <w:r w:rsidR="00386348" w:rsidRPr="003C680E">
        <w:rPr>
          <w:rFonts w:ascii="Book Antiqua" w:eastAsia="AppleMyungjo" w:hAnsi="Book Antiqua"/>
          <w:sz w:val="24"/>
          <w:szCs w:val="24"/>
        </w:rPr>
        <w:t>or</w:t>
      </w:r>
      <w:r w:rsidRPr="003C680E">
        <w:rPr>
          <w:rFonts w:ascii="Book Antiqua" w:eastAsia="AppleMyungjo" w:hAnsi="Book Antiqua"/>
          <w:sz w:val="24"/>
          <w:szCs w:val="24"/>
        </w:rPr>
        <w:t xml:space="preserve"> 12 were higher in the PF-00547569 groups than in the placebo group. Moreover, in the PF-00547569 groups, soluble MAdCAM level decreased significantly at week 2 in a dose-dependent manner and circulating β7+ CD4+ central memory T-lymphocytes increased at weeks 8 and 12. Therefore, although the high clinical response rate in the placebo group indicated that there was no significant difference among the PF-00547569 groups, PF-00547569 seems to be effective in patients with active inflammation. </w:t>
      </w:r>
    </w:p>
    <w:p w14:paraId="12A19DE3" w14:textId="24AA768D" w:rsidR="003B4C51" w:rsidRPr="003C680E" w:rsidRDefault="003B4C51" w:rsidP="00A77234">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 xml:space="preserve">Given the clinical success of drugs that block α4β7 integrin, antibodies against MAdCAM-1 should produce a similar clinical effect. However, this is not reflected in the study results because α4β7 </w:t>
      </w:r>
      <w:r w:rsidR="00CD4C33" w:rsidRPr="003C680E">
        <w:rPr>
          <w:rFonts w:ascii="Book Antiqua" w:eastAsia="AppleMyungjo" w:hAnsi="Book Antiqua"/>
          <w:sz w:val="24"/>
          <w:szCs w:val="24"/>
        </w:rPr>
        <w:t xml:space="preserve">seems to </w:t>
      </w:r>
      <w:r w:rsidRPr="003C680E">
        <w:rPr>
          <w:rFonts w:ascii="Book Antiqua" w:eastAsia="AppleMyungjo" w:hAnsi="Book Antiqua"/>
          <w:sz w:val="24"/>
          <w:szCs w:val="24"/>
        </w:rPr>
        <w:t>not only bind MAdCAM-1, but also has epitopes for binding VCAM-1</w:t>
      </w:r>
      <w:r w:rsidR="00CD4C33" w:rsidRPr="003C680E">
        <w:rPr>
          <w:rFonts w:ascii="Book Antiqua" w:eastAsia="AppleMyungjo" w:hAnsi="Book Antiqua"/>
          <w:sz w:val="24"/>
          <w:szCs w:val="24"/>
        </w:rPr>
        <w:t xml:space="preserve"> and</w:t>
      </w:r>
      <w:r w:rsidRPr="003C680E">
        <w:rPr>
          <w:rFonts w:ascii="Book Antiqua" w:eastAsia="AppleMyungjo" w:hAnsi="Book Antiqua"/>
          <w:sz w:val="24"/>
          <w:szCs w:val="24"/>
        </w:rPr>
        <w:t xml:space="preserve"> </w:t>
      </w:r>
      <w:r w:rsidR="00CD4C33" w:rsidRPr="003C680E">
        <w:rPr>
          <w:rFonts w:ascii="Book Antiqua" w:eastAsia="AppleMyungjo" w:hAnsi="Book Antiqua"/>
          <w:sz w:val="24"/>
          <w:szCs w:val="24"/>
        </w:rPr>
        <w:t>fibronectin, though it is known that</w:t>
      </w:r>
      <w:r w:rsidR="00CD4C33" w:rsidRPr="003C680E">
        <w:rPr>
          <w:rFonts w:ascii="Book Antiqua" w:hAnsi="Book Antiqua"/>
          <w:sz w:val="24"/>
          <w:szCs w:val="24"/>
        </w:rPr>
        <w:t xml:space="preserve"> </w:t>
      </w:r>
      <w:r w:rsidR="00CD4C33" w:rsidRPr="003C680E">
        <w:rPr>
          <w:rFonts w:ascii="Book Antiqua" w:eastAsia="AppleMyungjo" w:hAnsi="Book Antiqua"/>
          <w:sz w:val="24"/>
          <w:szCs w:val="24"/>
        </w:rPr>
        <w:t xml:space="preserve">VDZ does not affect the </w:t>
      </w:r>
      <w:r w:rsidR="0007215A" w:rsidRPr="003C680E">
        <w:rPr>
          <w:rFonts w:ascii="Book Antiqua" w:eastAsia="AppleMyungjo" w:hAnsi="Book Antiqua"/>
          <w:sz w:val="24"/>
          <w:szCs w:val="24"/>
        </w:rPr>
        <w:t>adhesion</w:t>
      </w:r>
      <w:r w:rsidR="00CD4C33" w:rsidRPr="003C680E">
        <w:rPr>
          <w:rFonts w:ascii="Book Antiqua" w:eastAsia="AppleMyungjo" w:hAnsi="Book Antiqua"/>
          <w:sz w:val="24"/>
          <w:szCs w:val="24"/>
        </w:rPr>
        <w:t xml:space="preserve"> of α4β7 to VCAM-1</w:t>
      </w:r>
      <w:r w:rsidR="0052047C" w:rsidRPr="003C680E">
        <w:rPr>
          <w:rFonts w:ascii="Book Antiqua" w:eastAsia="AppleMyungjo" w:hAnsi="Book Antiqua"/>
          <w:sz w:val="24"/>
          <w:szCs w:val="24"/>
        </w:rPr>
        <w:fldChar w:fldCharType="begin">
          <w:fldData xml:space="preserve">PEVuZE5vdGU+PENpdGU+PEF1dGhvcj5Tb2xlcjwvQXV0aG9yPjxZZWFyPjIwMDk8L1llYXI+PFJl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</w:fldData>
        </w:fldChar>
      </w:r>
      <w:r w:rsidR="00453126" w:rsidRPr="003C680E">
        <w:rPr>
          <w:rFonts w:ascii="Book Antiqua" w:eastAsia="AppleMyungjo" w:hAnsi="Book Antiqua"/>
          <w:sz w:val="24"/>
          <w:szCs w:val="24"/>
        </w:rPr>
        <w:instrText xml:space="preserve"> ADDIN EN.CITE </w:instrText>
      </w:r>
      <w:r w:rsidR="00453126" w:rsidRPr="003C680E">
        <w:rPr>
          <w:rFonts w:ascii="Book Antiqua" w:eastAsia="AppleMyungjo" w:hAnsi="Book Antiqua"/>
          <w:sz w:val="24"/>
          <w:szCs w:val="24"/>
        </w:rPr>
        <w:fldChar w:fldCharType="begin">
          <w:fldData xml:space="preserve">PEVuZE5vdGU+PENpdGU+PEF1dGhvcj5Tb2xlcjwvQXV0aG9yPjxZZWFyPjIwMDk8L1llYXI+PFJl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</w:fldData>
        </w:fldChar>
      </w:r>
      <w:r w:rsidR="00453126" w:rsidRPr="003C680E">
        <w:rPr>
          <w:rFonts w:ascii="Book Antiqua" w:eastAsia="AppleMyungjo" w:hAnsi="Book Antiqua"/>
          <w:sz w:val="24"/>
          <w:szCs w:val="24"/>
        </w:rPr>
        <w:instrText xml:space="preserve"> ADDIN EN.CITE.DATA </w:instrText>
      </w:r>
      <w:r w:rsidR="00453126" w:rsidRPr="003C680E">
        <w:rPr>
          <w:rFonts w:ascii="Book Antiqua" w:eastAsia="AppleMyungjo" w:hAnsi="Book Antiqua"/>
          <w:sz w:val="24"/>
          <w:szCs w:val="24"/>
        </w:rPr>
      </w:r>
      <w:r w:rsidR="00453126" w:rsidRPr="003C680E">
        <w:rPr>
          <w:rFonts w:ascii="Book Antiqua" w:eastAsia="AppleMyungjo" w:hAnsi="Book Antiqua"/>
          <w:sz w:val="24"/>
          <w:szCs w:val="24"/>
        </w:rPr>
        <w:fldChar w:fldCharType="end"/>
      </w:r>
      <w:r w:rsidR="0052047C" w:rsidRPr="003C680E">
        <w:rPr>
          <w:rFonts w:ascii="Book Antiqua" w:eastAsia="AppleMyungjo" w:hAnsi="Book Antiqua"/>
          <w:sz w:val="24"/>
          <w:szCs w:val="24"/>
        </w:rPr>
      </w:r>
      <w:r w:rsidR="0052047C" w:rsidRPr="003C680E">
        <w:rPr>
          <w:rFonts w:ascii="Book Antiqua" w:eastAsia="AppleMyungjo" w:hAnsi="Book Antiqua"/>
          <w:sz w:val="24"/>
          <w:szCs w:val="24"/>
        </w:rPr>
        <w:fldChar w:fldCharType="separate"/>
      </w:r>
      <w:r w:rsidR="004033CE" w:rsidRPr="003C680E">
        <w:rPr>
          <w:rFonts w:ascii="Book Antiqua" w:eastAsia="AppleMyungjo" w:hAnsi="Book Antiqua"/>
          <w:noProof/>
          <w:sz w:val="24"/>
          <w:szCs w:val="24"/>
          <w:vertAlign w:val="superscript"/>
        </w:rPr>
        <w:t>[</w:t>
      </w:r>
      <w:hyperlink w:anchor="_ENREF_55" w:tooltip="Soler, 2009 #53" w:history="1">
        <w:r w:rsidR="00453126" w:rsidRPr="003C680E">
          <w:rPr>
            <w:rFonts w:ascii="Book Antiqua" w:eastAsia="AppleMyungjo" w:hAnsi="Book Antiqua"/>
            <w:noProof/>
            <w:sz w:val="24"/>
            <w:szCs w:val="24"/>
            <w:vertAlign w:val="superscript"/>
          </w:rPr>
          <w:t>55</w:t>
        </w:r>
      </w:hyperlink>
      <w:r w:rsidR="004033CE" w:rsidRPr="003C680E">
        <w:rPr>
          <w:rFonts w:ascii="Book Antiqua" w:eastAsia="AppleMyungjo" w:hAnsi="Book Antiqua"/>
          <w:noProof/>
          <w:sz w:val="24"/>
          <w:szCs w:val="24"/>
          <w:vertAlign w:val="superscript"/>
        </w:rPr>
        <w:t>]</w:t>
      </w:r>
      <w:r w:rsidR="0052047C" w:rsidRPr="003C680E">
        <w:rPr>
          <w:rFonts w:ascii="Book Antiqua" w:eastAsia="AppleMyungjo" w:hAnsi="Book Antiqua"/>
          <w:sz w:val="24"/>
          <w:szCs w:val="24"/>
        </w:rPr>
        <w:fldChar w:fldCharType="end"/>
      </w:r>
      <w:r w:rsidRPr="003C680E">
        <w:rPr>
          <w:rFonts w:ascii="Book Antiqua" w:eastAsia="AppleMyungjo" w:hAnsi="Book Antiqua"/>
          <w:sz w:val="24"/>
          <w:szCs w:val="24"/>
        </w:rPr>
        <w:t xml:space="preserve">. </w:t>
      </w:r>
    </w:p>
    <w:p w14:paraId="27CE853D" w14:textId="77777777" w:rsidR="003B4C51" w:rsidRPr="00A77234" w:rsidRDefault="003B4C51" w:rsidP="00A77234">
      <w:pPr>
        <w:wordWrap/>
        <w:adjustRightInd w:val="0"/>
        <w:snapToGrid w:val="0"/>
        <w:spacing w:line="360" w:lineRule="auto"/>
        <w:rPr>
          <w:rFonts w:ascii="Book Antiqua" w:eastAsia="SimSun" w:hAnsi="Book Antiqua"/>
          <w:sz w:val="24"/>
          <w:szCs w:val="24"/>
          <w:lang w:eastAsia="zh-CN"/>
        </w:rPr>
      </w:pPr>
    </w:p>
    <w:p w14:paraId="25473C06" w14:textId="720DB275" w:rsidR="003B4C51" w:rsidRPr="00A77234" w:rsidRDefault="00A77234" w:rsidP="00A77234">
      <w:pPr>
        <w:wordWrap/>
        <w:adjustRightInd w:val="0"/>
        <w:snapToGrid w:val="0"/>
        <w:spacing w:line="360" w:lineRule="auto"/>
        <w:textAlignment w:val="top"/>
        <w:rPr>
          <w:rFonts w:ascii="Book Antiqua" w:eastAsia="SimSun" w:hAnsi="Book Antiqua"/>
          <w:b/>
          <w:sz w:val="24"/>
          <w:szCs w:val="24"/>
          <w:lang w:eastAsia="zh-CN"/>
        </w:rPr>
      </w:pPr>
      <w:r>
        <w:rPr>
          <w:rFonts w:ascii="Book Antiqua" w:eastAsia="Batang" w:hAnsi="Book Antiqua"/>
          <w:b/>
          <w:sz w:val="24"/>
          <w:szCs w:val="24"/>
        </w:rPr>
        <w:t>CONCLUSION</w:t>
      </w:r>
    </w:p>
    <w:p w14:paraId="38D68AAC" w14:textId="396ECD04" w:rsidR="003B4C51" w:rsidRPr="003C680E" w:rsidRDefault="003B4C51" w:rsidP="003C680E">
      <w:pPr>
        <w:wordWrap/>
        <w:adjustRightInd w:val="0"/>
        <w:snapToGrid w:val="0"/>
        <w:spacing w:line="360" w:lineRule="auto"/>
        <w:rPr>
          <w:rFonts w:ascii="Book Antiqua" w:eastAsia="AppleMyungjo" w:hAnsi="Book Antiqua"/>
          <w:sz w:val="24"/>
          <w:szCs w:val="24"/>
        </w:rPr>
      </w:pPr>
      <w:r w:rsidRPr="003C680E">
        <w:rPr>
          <w:rFonts w:ascii="Book Antiqua" w:eastAsia="AppleMyungjo" w:hAnsi="Book Antiqua"/>
          <w:sz w:val="24"/>
          <w:szCs w:val="24"/>
        </w:rPr>
        <w:t xml:space="preserve">The introduction of anti-TNF drugs in IBD treatment demonstrated superior therapeutic effects compared to conventional treatment. However, the development of new drugs is required for several reasons, including </w:t>
      </w:r>
      <w:r w:rsidR="00FD4DD5" w:rsidRPr="003C680E">
        <w:rPr>
          <w:rFonts w:ascii="Book Antiqua" w:eastAsia="AppleMyungjo" w:hAnsi="Book Antiqua"/>
          <w:sz w:val="24"/>
          <w:szCs w:val="24"/>
        </w:rPr>
        <w:t xml:space="preserve">inadequate response, </w:t>
      </w:r>
      <w:r w:rsidRPr="003C680E">
        <w:rPr>
          <w:rFonts w:ascii="Book Antiqua" w:eastAsia="AppleMyungjo" w:hAnsi="Book Antiqua"/>
          <w:sz w:val="24"/>
          <w:szCs w:val="24"/>
        </w:rPr>
        <w:t>LOR</w:t>
      </w:r>
      <w:r w:rsidR="00FD4DD5" w:rsidRPr="003C680E">
        <w:rPr>
          <w:rFonts w:ascii="Book Antiqua" w:eastAsia="AppleMyungjo" w:hAnsi="Book Antiqua"/>
          <w:sz w:val="24"/>
          <w:szCs w:val="24"/>
        </w:rPr>
        <w:t xml:space="preserve"> or intolerance</w:t>
      </w:r>
      <w:r w:rsidRPr="003C680E">
        <w:rPr>
          <w:rFonts w:ascii="Book Antiqua" w:eastAsia="AppleMyungjo" w:hAnsi="Book Antiqua"/>
          <w:sz w:val="24"/>
          <w:szCs w:val="24"/>
        </w:rPr>
        <w:t xml:space="preserve">. The aim of developing new treatments for </w:t>
      </w:r>
      <w:r w:rsidR="000635D2" w:rsidRPr="003C680E">
        <w:rPr>
          <w:rFonts w:ascii="Book Antiqua" w:eastAsia="AppleMyungjo" w:hAnsi="Book Antiqua"/>
          <w:sz w:val="24"/>
          <w:szCs w:val="24"/>
        </w:rPr>
        <w:t>UC</w:t>
      </w:r>
      <w:r w:rsidRPr="003C680E">
        <w:rPr>
          <w:rFonts w:ascii="Book Antiqua" w:eastAsia="AppleMyungjo" w:hAnsi="Book Antiqua"/>
          <w:sz w:val="24"/>
          <w:szCs w:val="24"/>
        </w:rPr>
        <w:t xml:space="preserve"> and </w:t>
      </w:r>
      <w:r w:rsidR="000635D2" w:rsidRPr="003C680E">
        <w:rPr>
          <w:rFonts w:ascii="Book Antiqua" w:eastAsia="AppleMyungjo" w:hAnsi="Book Antiqua"/>
          <w:sz w:val="24"/>
          <w:szCs w:val="24"/>
        </w:rPr>
        <w:t>CD</w:t>
      </w:r>
      <w:r w:rsidRPr="003C680E">
        <w:rPr>
          <w:rFonts w:ascii="Book Antiqua" w:eastAsia="AppleMyungjo" w:hAnsi="Book Antiqua"/>
          <w:sz w:val="24"/>
          <w:szCs w:val="24"/>
        </w:rPr>
        <w:t xml:space="preserve"> is to produce targeted drugs that can enhance the clinical effect while reducing systemic adverse events. In this regard, anti-integrin agents are one of the most promising drug classes for IBD after anti-TNF agents. Anti-integrin agents inhibit the extravasation of lymphocytes by blocking the interactions between integrin and CAMs. The use of the initially developed natalizumab is limited use due to the risk of PML; however, VDZ developed later acts selectively on the intestine and shows few systemic adverse effects. VDZ has been approved and is currently used in clinical practice. </w:t>
      </w:r>
      <w:r w:rsidRPr="003C680E">
        <w:rPr>
          <w:rFonts w:ascii="Book Antiqua" w:eastAsia="AppleMyungjo" w:hAnsi="Book Antiqua"/>
          <w:sz w:val="24"/>
          <w:szCs w:val="24"/>
        </w:rPr>
        <w:lastRenderedPageBreak/>
        <w:t>Newer anti-integrin drugs</w:t>
      </w:r>
      <w:r w:rsidR="00F0302F" w:rsidRPr="003C680E">
        <w:rPr>
          <w:rFonts w:ascii="Book Antiqua" w:hAnsi="Book Antiqua"/>
          <w:sz w:val="24"/>
          <w:szCs w:val="24"/>
        </w:rPr>
        <w:t xml:space="preserve"> </w:t>
      </w:r>
      <w:r w:rsidR="00F0302F" w:rsidRPr="003C680E">
        <w:rPr>
          <w:rFonts w:ascii="Book Antiqua" w:eastAsia="AppleMyungjo" w:hAnsi="Book Antiqua"/>
          <w:sz w:val="24"/>
          <w:szCs w:val="24"/>
        </w:rPr>
        <w:t>that act on different targets associated with integrin</w:t>
      </w:r>
      <w:r w:rsidRPr="003C680E">
        <w:rPr>
          <w:rFonts w:ascii="Book Antiqua" w:eastAsia="AppleMyungjo" w:hAnsi="Book Antiqua"/>
          <w:sz w:val="24"/>
          <w:szCs w:val="24"/>
        </w:rPr>
        <w:t xml:space="preserve">, such as </w:t>
      </w:r>
      <w:r w:rsidR="00F0302F" w:rsidRPr="003C680E">
        <w:rPr>
          <w:rFonts w:ascii="Book Antiqua" w:eastAsia="AppleMyungjo" w:hAnsi="Book Antiqua"/>
          <w:sz w:val="24"/>
          <w:szCs w:val="24"/>
        </w:rPr>
        <w:t xml:space="preserve">AJM300, abrilumab, </w:t>
      </w:r>
      <w:r w:rsidRPr="003C680E">
        <w:rPr>
          <w:rFonts w:ascii="Book Antiqua" w:eastAsia="AppleMyungjo" w:hAnsi="Book Antiqua"/>
          <w:sz w:val="24"/>
          <w:szCs w:val="24"/>
        </w:rPr>
        <w:t>etrolizumab</w:t>
      </w:r>
      <w:r w:rsidR="00F0302F" w:rsidRPr="003C680E">
        <w:rPr>
          <w:rFonts w:ascii="Book Antiqua" w:eastAsia="AppleMyungjo" w:hAnsi="Book Antiqua"/>
          <w:sz w:val="24"/>
          <w:szCs w:val="24"/>
        </w:rPr>
        <w:t>,</w:t>
      </w:r>
      <w:r w:rsidRPr="003C680E">
        <w:rPr>
          <w:rFonts w:ascii="Book Antiqua" w:eastAsia="AppleMyungjo" w:hAnsi="Book Antiqua"/>
          <w:sz w:val="24"/>
          <w:szCs w:val="24"/>
        </w:rPr>
        <w:t xml:space="preserve"> and PF-00547659 are </w:t>
      </w:r>
      <w:r w:rsidR="00F0302F" w:rsidRPr="003C680E">
        <w:rPr>
          <w:rFonts w:ascii="Book Antiqua" w:eastAsia="AppleMyungjo" w:hAnsi="Book Antiqua"/>
          <w:sz w:val="24"/>
          <w:szCs w:val="24"/>
        </w:rPr>
        <w:t xml:space="preserve">also being developed and </w:t>
      </w:r>
      <w:r w:rsidRPr="003C680E">
        <w:rPr>
          <w:rFonts w:ascii="Book Antiqua" w:eastAsia="AppleMyungjo" w:hAnsi="Book Antiqua"/>
          <w:sz w:val="24"/>
          <w:szCs w:val="24"/>
        </w:rPr>
        <w:t xml:space="preserve">currently undergoing clinical trials. </w:t>
      </w:r>
    </w:p>
    <w:p w14:paraId="1992AFD2" w14:textId="77777777" w:rsidR="003B4C51" w:rsidRPr="003C680E" w:rsidRDefault="003B4C51" w:rsidP="00A77234">
      <w:pPr>
        <w:wordWrap/>
        <w:adjustRightInd w:val="0"/>
        <w:snapToGrid w:val="0"/>
        <w:spacing w:line="360" w:lineRule="auto"/>
        <w:ind w:firstLineChars="100" w:firstLine="240"/>
        <w:rPr>
          <w:rFonts w:ascii="Book Antiqua" w:eastAsia="AppleMyungjo" w:hAnsi="Book Antiqua"/>
          <w:sz w:val="24"/>
          <w:szCs w:val="24"/>
        </w:rPr>
      </w:pPr>
      <w:r w:rsidRPr="003C680E">
        <w:rPr>
          <w:rFonts w:ascii="Book Antiqua" w:eastAsia="AppleMyungjo" w:hAnsi="Book Antiqua"/>
          <w:sz w:val="24"/>
          <w:szCs w:val="24"/>
        </w:rPr>
        <w:t>In the future, clinical trials of anti-integrin drugs are expected to demonstrate their clinical efficacy, their place in the treatment of IBD, and their associated adverse effects. This will widen the range of drugs available to physicians and patients for treating IBD, and is an important step toward truly personalized treatment.</w:t>
      </w:r>
    </w:p>
    <w:p w14:paraId="72D9AFAC" w14:textId="77777777" w:rsidR="00A77234" w:rsidRDefault="00A77234">
      <w:pPr>
        <w:widowControl/>
        <w:wordWrap/>
        <w:autoSpaceDE/>
        <w:autoSpaceDN/>
        <w:spacing w:after="200" w:line="276" w:lineRule="auto"/>
        <w:rPr>
          <w:rFonts w:ascii="Book Antiqua" w:eastAsia="SimSun" w:hAnsi="Book Antiqua"/>
          <w:noProof/>
          <w:sz w:val="24"/>
          <w:szCs w:val="24"/>
          <w:lang w:eastAsia="zh-CN"/>
        </w:rPr>
      </w:pPr>
      <w:r>
        <w:rPr>
          <w:rFonts w:ascii="Book Antiqua" w:hAnsi="Book Antiqua"/>
          <w:noProof/>
          <w:sz w:val="24"/>
          <w:szCs w:val="24"/>
        </w:rPr>
        <w:br w:type="page"/>
      </w:r>
    </w:p>
    <w:p w14:paraId="755F2A89" w14:textId="7627E646" w:rsidR="00044EE1" w:rsidRPr="00044EE1" w:rsidRDefault="00044EE1" w:rsidP="00044EE1">
      <w:pPr>
        <w:wordWrap/>
        <w:autoSpaceDE/>
        <w:autoSpaceDN/>
        <w:adjustRightInd w:val="0"/>
        <w:snapToGrid w:val="0"/>
        <w:spacing w:line="360" w:lineRule="auto"/>
        <w:rPr>
          <w:rFonts w:ascii="Book Antiqua" w:eastAsia="SimSun" w:hAnsi="Book Antiqua"/>
          <w:b/>
          <w:color w:val="000000"/>
          <w:sz w:val="24"/>
          <w:szCs w:val="24"/>
          <w:lang w:eastAsia="zh-CN"/>
        </w:rPr>
      </w:pPr>
      <w:r w:rsidRPr="00044EE1">
        <w:rPr>
          <w:rFonts w:ascii="Book Antiqua" w:eastAsia="SimSun" w:hAnsi="Book Antiqua"/>
          <w:b/>
          <w:color w:val="000000"/>
          <w:sz w:val="24"/>
          <w:szCs w:val="24"/>
          <w:lang w:eastAsia="zh-CN"/>
        </w:rPr>
        <w:lastRenderedPageBreak/>
        <w:t>REFERENCES</w:t>
      </w:r>
    </w:p>
    <w:p w14:paraId="5EF6CBBD"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1 </w:t>
      </w:r>
      <w:r w:rsidRPr="00044EE1">
        <w:rPr>
          <w:rFonts w:ascii="Book Antiqua" w:eastAsia="SimSun" w:hAnsi="Book Antiqua"/>
          <w:b/>
          <w:sz w:val="24"/>
          <w:szCs w:val="24"/>
          <w:lang w:eastAsia="zh-CN"/>
        </w:rPr>
        <w:t>Atreya R</w:t>
      </w:r>
      <w:r w:rsidRPr="00044EE1">
        <w:rPr>
          <w:rFonts w:ascii="Book Antiqua" w:eastAsia="SimSun" w:hAnsi="Book Antiqua"/>
          <w:sz w:val="24"/>
          <w:szCs w:val="24"/>
          <w:lang w:eastAsia="zh-CN"/>
        </w:rPr>
        <w:t xml:space="preserve">, Neurath MF. IBD pathogenesis in 2014: Molecular pathways controlling barrier function in IBD. </w:t>
      </w:r>
      <w:r w:rsidRPr="00044EE1">
        <w:rPr>
          <w:rFonts w:ascii="Book Antiqua" w:eastAsia="SimSun" w:hAnsi="Book Antiqua"/>
          <w:i/>
          <w:sz w:val="24"/>
          <w:szCs w:val="24"/>
          <w:lang w:eastAsia="zh-CN"/>
        </w:rPr>
        <w:t>Nat Rev Gastroenterol Hepatol</w:t>
      </w:r>
      <w:r w:rsidRPr="00044EE1">
        <w:rPr>
          <w:rFonts w:ascii="Book Antiqua" w:eastAsia="SimSun" w:hAnsi="Book Antiqua"/>
          <w:sz w:val="24"/>
          <w:szCs w:val="24"/>
          <w:lang w:eastAsia="zh-CN"/>
        </w:rPr>
        <w:t xml:space="preserve"> 2015; </w:t>
      </w:r>
      <w:r w:rsidRPr="00044EE1">
        <w:rPr>
          <w:rFonts w:ascii="Book Antiqua" w:eastAsia="SimSun" w:hAnsi="Book Antiqua"/>
          <w:b/>
          <w:sz w:val="24"/>
          <w:szCs w:val="24"/>
          <w:lang w:eastAsia="zh-CN"/>
        </w:rPr>
        <w:t>12</w:t>
      </w:r>
      <w:r w:rsidRPr="00044EE1">
        <w:rPr>
          <w:rFonts w:ascii="Book Antiqua" w:eastAsia="SimSun" w:hAnsi="Book Antiqua"/>
          <w:sz w:val="24"/>
          <w:szCs w:val="24"/>
          <w:lang w:eastAsia="zh-CN"/>
        </w:rPr>
        <w:t>: 67-68 [PMID: 25446731 DOI: 10.1038/nrgastro.2014.201]</w:t>
      </w:r>
    </w:p>
    <w:p w14:paraId="3CF2F77D"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2 </w:t>
      </w:r>
      <w:r w:rsidRPr="00044EE1">
        <w:rPr>
          <w:rFonts w:ascii="Book Antiqua" w:eastAsia="SimSun" w:hAnsi="Book Antiqua"/>
          <w:b/>
          <w:sz w:val="24"/>
          <w:szCs w:val="24"/>
          <w:lang w:eastAsia="zh-CN"/>
        </w:rPr>
        <w:t>Cammarota G</w:t>
      </w:r>
      <w:r w:rsidRPr="00044EE1">
        <w:rPr>
          <w:rFonts w:ascii="Book Antiqua" w:eastAsia="SimSun" w:hAnsi="Book Antiqua"/>
          <w:sz w:val="24"/>
          <w:szCs w:val="24"/>
          <w:lang w:eastAsia="zh-CN"/>
        </w:rPr>
        <w:t xml:space="preserve">, Ianiro G, Cianci R, Bibbò S, Gasbarrini A, Currò D. The involvement of gut microbiota in inflammatory bowel disease pathogenesis: potential for therapy. </w:t>
      </w:r>
      <w:r w:rsidRPr="00044EE1">
        <w:rPr>
          <w:rFonts w:ascii="Book Antiqua" w:eastAsia="SimSun" w:hAnsi="Book Antiqua"/>
          <w:i/>
          <w:sz w:val="24"/>
          <w:szCs w:val="24"/>
          <w:lang w:eastAsia="zh-CN"/>
        </w:rPr>
        <w:t>Pharmacol Ther</w:t>
      </w:r>
      <w:r w:rsidRPr="00044EE1">
        <w:rPr>
          <w:rFonts w:ascii="Book Antiqua" w:eastAsia="SimSun" w:hAnsi="Book Antiqua"/>
          <w:sz w:val="24"/>
          <w:szCs w:val="24"/>
          <w:lang w:eastAsia="zh-CN"/>
        </w:rPr>
        <w:t xml:space="preserve"> 2015; </w:t>
      </w:r>
      <w:r w:rsidRPr="00044EE1">
        <w:rPr>
          <w:rFonts w:ascii="Book Antiqua" w:eastAsia="SimSun" w:hAnsi="Book Antiqua"/>
          <w:b/>
          <w:sz w:val="24"/>
          <w:szCs w:val="24"/>
          <w:lang w:eastAsia="zh-CN"/>
        </w:rPr>
        <w:t>149</w:t>
      </w:r>
      <w:r w:rsidRPr="00044EE1">
        <w:rPr>
          <w:rFonts w:ascii="Book Antiqua" w:eastAsia="SimSun" w:hAnsi="Book Antiqua"/>
          <w:sz w:val="24"/>
          <w:szCs w:val="24"/>
          <w:lang w:eastAsia="zh-CN"/>
        </w:rPr>
        <w:t>: 191-212 [PMID: 25561343 DOI: 10.1016/j.pharmthera.2014.12.006]</w:t>
      </w:r>
    </w:p>
    <w:p w14:paraId="500D4A7B"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3 </w:t>
      </w:r>
      <w:r w:rsidRPr="00044EE1">
        <w:rPr>
          <w:rFonts w:ascii="Book Antiqua" w:eastAsia="SimSun" w:hAnsi="Book Antiqua"/>
          <w:b/>
          <w:sz w:val="24"/>
          <w:szCs w:val="24"/>
          <w:lang w:eastAsia="zh-CN"/>
        </w:rPr>
        <w:t>de Souza HS</w:t>
      </w:r>
      <w:r w:rsidRPr="00044EE1">
        <w:rPr>
          <w:rFonts w:ascii="Book Antiqua" w:eastAsia="SimSun" w:hAnsi="Book Antiqua"/>
          <w:sz w:val="24"/>
          <w:szCs w:val="24"/>
          <w:lang w:eastAsia="zh-CN"/>
        </w:rPr>
        <w:t xml:space="preserve">, Fiocchi C. Immunopathogenesis of IBD: current state of the art. </w:t>
      </w:r>
      <w:r w:rsidRPr="00044EE1">
        <w:rPr>
          <w:rFonts w:ascii="Book Antiqua" w:eastAsia="SimSun" w:hAnsi="Book Antiqua"/>
          <w:i/>
          <w:sz w:val="24"/>
          <w:szCs w:val="24"/>
          <w:lang w:eastAsia="zh-CN"/>
        </w:rPr>
        <w:t>Nat Rev Gastroenterol Hepatol</w:t>
      </w:r>
      <w:r w:rsidRPr="00044EE1">
        <w:rPr>
          <w:rFonts w:ascii="Book Antiqua" w:eastAsia="SimSun" w:hAnsi="Book Antiqua"/>
          <w:sz w:val="24"/>
          <w:szCs w:val="24"/>
          <w:lang w:eastAsia="zh-CN"/>
        </w:rPr>
        <w:t xml:space="preserve"> 2016; </w:t>
      </w:r>
      <w:r w:rsidRPr="00044EE1">
        <w:rPr>
          <w:rFonts w:ascii="Book Antiqua" w:eastAsia="SimSun" w:hAnsi="Book Antiqua"/>
          <w:b/>
          <w:sz w:val="24"/>
          <w:szCs w:val="24"/>
          <w:lang w:eastAsia="zh-CN"/>
        </w:rPr>
        <w:t>13</w:t>
      </w:r>
      <w:r w:rsidRPr="00044EE1">
        <w:rPr>
          <w:rFonts w:ascii="Book Antiqua" w:eastAsia="SimSun" w:hAnsi="Book Antiqua"/>
          <w:sz w:val="24"/>
          <w:szCs w:val="24"/>
          <w:lang w:eastAsia="zh-CN"/>
        </w:rPr>
        <w:t>: 13-27 [PMID: 26627550 DOI: 10.1038/nrgastro.2015.186]</w:t>
      </w:r>
    </w:p>
    <w:p w14:paraId="28EF22E2"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4 </w:t>
      </w:r>
      <w:r w:rsidRPr="00044EE1">
        <w:rPr>
          <w:rFonts w:ascii="Book Antiqua" w:eastAsia="SimSun" w:hAnsi="Book Antiqua"/>
          <w:b/>
          <w:sz w:val="24"/>
          <w:szCs w:val="24"/>
          <w:lang w:eastAsia="zh-CN"/>
        </w:rPr>
        <w:t>Coskun M</w:t>
      </w:r>
      <w:r w:rsidRPr="00044EE1">
        <w:rPr>
          <w:rFonts w:ascii="Book Antiqua" w:eastAsia="SimSun" w:hAnsi="Book Antiqua"/>
          <w:sz w:val="24"/>
          <w:szCs w:val="24"/>
          <w:lang w:eastAsia="zh-CN"/>
        </w:rPr>
        <w:t xml:space="preserve">, Steenholdt C, de Boer NK, Nielsen OH. Pharmacology and Optimization of Thiopurines and Methotrexate in Inflammatory Bowel Disease. </w:t>
      </w:r>
      <w:r w:rsidRPr="00044EE1">
        <w:rPr>
          <w:rFonts w:ascii="Book Antiqua" w:eastAsia="SimSun" w:hAnsi="Book Antiqua"/>
          <w:i/>
          <w:sz w:val="24"/>
          <w:szCs w:val="24"/>
          <w:lang w:eastAsia="zh-CN"/>
        </w:rPr>
        <w:t>Clin Pharmacokinet</w:t>
      </w:r>
      <w:r w:rsidRPr="00044EE1">
        <w:rPr>
          <w:rFonts w:ascii="Book Antiqua" w:eastAsia="SimSun" w:hAnsi="Book Antiqua"/>
          <w:sz w:val="24"/>
          <w:szCs w:val="24"/>
          <w:lang w:eastAsia="zh-CN"/>
        </w:rPr>
        <w:t xml:space="preserve"> 2016; </w:t>
      </w:r>
      <w:r w:rsidRPr="00044EE1">
        <w:rPr>
          <w:rFonts w:ascii="Book Antiqua" w:eastAsia="SimSun" w:hAnsi="Book Antiqua"/>
          <w:b/>
          <w:sz w:val="24"/>
          <w:szCs w:val="24"/>
          <w:lang w:eastAsia="zh-CN"/>
        </w:rPr>
        <w:t>55</w:t>
      </w:r>
      <w:r w:rsidRPr="00044EE1">
        <w:rPr>
          <w:rFonts w:ascii="Book Antiqua" w:eastAsia="SimSun" w:hAnsi="Book Antiqua"/>
          <w:sz w:val="24"/>
          <w:szCs w:val="24"/>
          <w:lang w:eastAsia="zh-CN"/>
        </w:rPr>
        <w:t>: 257-274 [PMID: 26255287 DOI: 10.1007/s40262-015-0316-9]</w:t>
      </w:r>
    </w:p>
    <w:p w14:paraId="7919F58A"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5 </w:t>
      </w:r>
      <w:r w:rsidRPr="00044EE1">
        <w:rPr>
          <w:rFonts w:ascii="Book Antiqua" w:eastAsia="SimSun" w:hAnsi="Book Antiqua"/>
          <w:b/>
          <w:sz w:val="24"/>
          <w:szCs w:val="24"/>
          <w:lang w:eastAsia="zh-CN"/>
        </w:rPr>
        <w:t>Danese S</w:t>
      </w:r>
      <w:r w:rsidRPr="00044EE1">
        <w:rPr>
          <w:rFonts w:ascii="Book Antiqua" w:eastAsia="SimSun" w:hAnsi="Book Antiqua"/>
          <w:sz w:val="24"/>
          <w:szCs w:val="24"/>
          <w:lang w:eastAsia="zh-CN"/>
        </w:rPr>
        <w:t xml:space="preserve">, Panés J. Development of drugs to target interactions between leukocytes and endothelial cells and treatment algorithms for inflammatory bowel diseases. </w:t>
      </w:r>
      <w:r w:rsidRPr="00044EE1">
        <w:rPr>
          <w:rFonts w:ascii="Book Antiqua" w:eastAsia="SimSun" w:hAnsi="Book Antiqua"/>
          <w:i/>
          <w:sz w:val="24"/>
          <w:szCs w:val="24"/>
          <w:lang w:eastAsia="zh-CN"/>
        </w:rPr>
        <w:t>Gastroenterology</w:t>
      </w:r>
      <w:r w:rsidRPr="00044EE1">
        <w:rPr>
          <w:rFonts w:ascii="Book Antiqua" w:eastAsia="SimSun" w:hAnsi="Book Antiqua"/>
          <w:sz w:val="24"/>
          <w:szCs w:val="24"/>
          <w:lang w:eastAsia="zh-CN"/>
        </w:rPr>
        <w:t xml:space="preserve"> 2014; </w:t>
      </w:r>
      <w:r w:rsidRPr="00044EE1">
        <w:rPr>
          <w:rFonts w:ascii="Book Antiqua" w:eastAsia="SimSun" w:hAnsi="Book Antiqua"/>
          <w:b/>
          <w:sz w:val="24"/>
          <w:szCs w:val="24"/>
          <w:lang w:eastAsia="zh-CN"/>
        </w:rPr>
        <w:t>147</w:t>
      </w:r>
      <w:r w:rsidRPr="00044EE1">
        <w:rPr>
          <w:rFonts w:ascii="Book Antiqua" w:eastAsia="SimSun" w:hAnsi="Book Antiqua"/>
          <w:sz w:val="24"/>
          <w:szCs w:val="24"/>
          <w:lang w:eastAsia="zh-CN"/>
        </w:rPr>
        <w:t>: 981-989 [PMID: 25220794 DOI: 10.1053/j.gastro.2014.08.044]</w:t>
      </w:r>
    </w:p>
    <w:p w14:paraId="73EDAD3C"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6 </w:t>
      </w:r>
      <w:r w:rsidRPr="00044EE1">
        <w:rPr>
          <w:rFonts w:ascii="Book Antiqua" w:eastAsia="SimSun" w:hAnsi="Book Antiqua"/>
          <w:b/>
          <w:sz w:val="24"/>
          <w:szCs w:val="24"/>
          <w:lang w:eastAsia="zh-CN"/>
        </w:rPr>
        <w:t>Neurath MF</w:t>
      </w:r>
      <w:r w:rsidRPr="00044EE1">
        <w:rPr>
          <w:rFonts w:ascii="Book Antiqua" w:eastAsia="SimSun" w:hAnsi="Book Antiqua"/>
          <w:sz w:val="24"/>
          <w:szCs w:val="24"/>
          <w:lang w:eastAsia="zh-CN"/>
        </w:rPr>
        <w:t xml:space="preserve">. Cytokines in inflammatory bowel disease. </w:t>
      </w:r>
      <w:r w:rsidRPr="00044EE1">
        <w:rPr>
          <w:rFonts w:ascii="Book Antiqua" w:eastAsia="SimSun" w:hAnsi="Book Antiqua"/>
          <w:i/>
          <w:sz w:val="24"/>
          <w:szCs w:val="24"/>
          <w:lang w:eastAsia="zh-CN"/>
        </w:rPr>
        <w:t>Nat Rev Immunol</w:t>
      </w:r>
      <w:r w:rsidRPr="00044EE1">
        <w:rPr>
          <w:rFonts w:ascii="Book Antiqua" w:eastAsia="SimSun" w:hAnsi="Book Antiqua"/>
          <w:sz w:val="24"/>
          <w:szCs w:val="24"/>
          <w:lang w:eastAsia="zh-CN"/>
        </w:rPr>
        <w:t xml:space="preserve"> 2014; </w:t>
      </w:r>
      <w:r w:rsidRPr="00044EE1">
        <w:rPr>
          <w:rFonts w:ascii="Book Antiqua" w:eastAsia="SimSun" w:hAnsi="Book Antiqua"/>
          <w:b/>
          <w:sz w:val="24"/>
          <w:szCs w:val="24"/>
          <w:lang w:eastAsia="zh-CN"/>
        </w:rPr>
        <w:t>14</w:t>
      </w:r>
      <w:r w:rsidRPr="00044EE1">
        <w:rPr>
          <w:rFonts w:ascii="Book Antiqua" w:eastAsia="SimSun" w:hAnsi="Book Antiqua"/>
          <w:sz w:val="24"/>
          <w:szCs w:val="24"/>
          <w:lang w:eastAsia="zh-CN"/>
        </w:rPr>
        <w:t>: 329-342 [PMID: 24751956 DOI: 10.1038/nri3661]</w:t>
      </w:r>
    </w:p>
    <w:p w14:paraId="001BCB9D"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7 </w:t>
      </w:r>
      <w:r w:rsidRPr="00044EE1">
        <w:rPr>
          <w:rFonts w:ascii="Book Antiqua" w:eastAsia="SimSun" w:hAnsi="Book Antiqua"/>
          <w:b/>
          <w:sz w:val="24"/>
          <w:szCs w:val="24"/>
          <w:lang w:eastAsia="zh-CN"/>
        </w:rPr>
        <w:t>Roda G</w:t>
      </w:r>
      <w:r w:rsidRPr="00044EE1">
        <w:rPr>
          <w:rFonts w:ascii="Book Antiqua" w:eastAsia="SimSun" w:hAnsi="Book Antiqua"/>
          <w:sz w:val="24"/>
          <w:szCs w:val="24"/>
          <w:lang w:eastAsia="zh-CN"/>
        </w:rPr>
        <w:t xml:space="preserve">, Jharap B, Neeraj N, Colombel JF. Loss of Response to Anti-TNFs: Definition, Epidemiology, and Management. </w:t>
      </w:r>
      <w:r w:rsidRPr="00044EE1">
        <w:rPr>
          <w:rFonts w:ascii="Book Antiqua" w:eastAsia="SimSun" w:hAnsi="Book Antiqua"/>
          <w:i/>
          <w:sz w:val="24"/>
          <w:szCs w:val="24"/>
          <w:lang w:eastAsia="zh-CN"/>
        </w:rPr>
        <w:t>Clin Transl Gastroenterol</w:t>
      </w:r>
      <w:r w:rsidRPr="00044EE1">
        <w:rPr>
          <w:rFonts w:ascii="Book Antiqua" w:eastAsia="SimSun" w:hAnsi="Book Antiqua"/>
          <w:sz w:val="24"/>
          <w:szCs w:val="24"/>
          <w:lang w:eastAsia="zh-CN"/>
        </w:rPr>
        <w:t xml:space="preserve"> 2016; </w:t>
      </w:r>
      <w:r w:rsidRPr="00044EE1">
        <w:rPr>
          <w:rFonts w:ascii="Book Antiqua" w:eastAsia="SimSun" w:hAnsi="Book Antiqua"/>
          <w:b/>
          <w:sz w:val="24"/>
          <w:szCs w:val="24"/>
          <w:lang w:eastAsia="zh-CN"/>
        </w:rPr>
        <w:t>7</w:t>
      </w:r>
      <w:r w:rsidRPr="00044EE1">
        <w:rPr>
          <w:rFonts w:ascii="Book Antiqua" w:eastAsia="SimSun" w:hAnsi="Book Antiqua"/>
          <w:sz w:val="24"/>
          <w:szCs w:val="24"/>
          <w:lang w:eastAsia="zh-CN"/>
        </w:rPr>
        <w:t>: e135 [PMID: 26741065 DOI: 10.1038/ctg.2015.63]</w:t>
      </w:r>
    </w:p>
    <w:p w14:paraId="455F0068"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8 </w:t>
      </w:r>
      <w:r w:rsidRPr="00044EE1">
        <w:rPr>
          <w:rFonts w:ascii="Book Antiqua" w:eastAsia="SimSun" w:hAnsi="Book Antiqua"/>
          <w:b/>
          <w:sz w:val="24"/>
          <w:szCs w:val="24"/>
          <w:lang w:eastAsia="zh-CN"/>
        </w:rPr>
        <w:t>Billiet T</w:t>
      </w:r>
      <w:r w:rsidRPr="00044EE1">
        <w:rPr>
          <w:rFonts w:ascii="Book Antiqua" w:eastAsia="SimSun" w:hAnsi="Book Antiqua"/>
          <w:sz w:val="24"/>
          <w:szCs w:val="24"/>
          <w:lang w:eastAsia="zh-CN"/>
        </w:rPr>
        <w:t xml:space="preserve">, Rutgeerts P, Ferrante M, Van Assche G, Vermeire S. Targeting TNF-α for the treatment of inflammatory bowel disease. </w:t>
      </w:r>
      <w:r w:rsidRPr="00044EE1">
        <w:rPr>
          <w:rFonts w:ascii="Book Antiqua" w:eastAsia="SimSun" w:hAnsi="Book Antiqua"/>
          <w:i/>
          <w:sz w:val="24"/>
          <w:szCs w:val="24"/>
          <w:lang w:eastAsia="zh-CN"/>
        </w:rPr>
        <w:t>Expert Opin Biol Ther</w:t>
      </w:r>
      <w:r w:rsidRPr="00044EE1">
        <w:rPr>
          <w:rFonts w:ascii="Book Antiqua" w:eastAsia="SimSun" w:hAnsi="Book Antiqua"/>
          <w:sz w:val="24"/>
          <w:szCs w:val="24"/>
          <w:lang w:eastAsia="zh-CN"/>
        </w:rPr>
        <w:t xml:space="preserve"> 2014; </w:t>
      </w:r>
      <w:r w:rsidRPr="00044EE1">
        <w:rPr>
          <w:rFonts w:ascii="Book Antiqua" w:eastAsia="SimSun" w:hAnsi="Book Antiqua"/>
          <w:b/>
          <w:sz w:val="24"/>
          <w:szCs w:val="24"/>
          <w:lang w:eastAsia="zh-CN"/>
        </w:rPr>
        <w:t>14</w:t>
      </w:r>
      <w:r w:rsidRPr="00044EE1">
        <w:rPr>
          <w:rFonts w:ascii="Book Antiqua" w:eastAsia="SimSun" w:hAnsi="Book Antiqua"/>
          <w:sz w:val="24"/>
          <w:szCs w:val="24"/>
          <w:lang w:eastAsia="zh-CN"/>
        </w:rPr>
        <w:t>: 75-101 [PMID: 24206084 DOI: 10.1517/14712598.2014.858695]</w:t>
      </w:r>
    </w:p>
    <w:p w14:paraId="689F5C5D"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9 </w:t>
      </w:r>
      <w:r w:rsidRPr="00044EE1">
        <w:rPr>
          <w:rFonts w:ascii="Book Antiqua" w:eastAsia="SimSun" w:hAnsi="Book Antiqua"/>
          <w:b/>
          <w:sz w:val="24"/>
          <w:szCs w:val="24"/>
          <w:lang w:eastAsia="zh-CN"/>
        </w:rPr>
        <w:t>Gisbert JP</w:t>
      </w:r>
      <w:r w:rsidRPr="00044EE1">
        <w:rPr>
          <w:rFonts w:ascii="Book Antiqua" w:eastAsia="SimSun" w:hAnsi="Book Antiqua"/>
          <w:sz w:val="24"/>
          <w:szCs w:val="24"/>
          <w:lang w:eastAsia="zh-CN"/>
        </w:rPr>
        <w:t xml:space="preserve">, Panés J. Loss of response and requirement of infliximab dose intensification in Crohn's disease: a review. </w:t>
      </w:r>
      <w:r w:rsidRPr="00044EE1">
        <w:rPr>
          <w:rFonts w:ascii="Book Antiqua" w:eastAsia="SimSun" w:hAnsi="Book Antiqua"/>
          <w:i/>
          <w:sz w:val="24"/>
          <w:szCs w:val="24"/>
          <w:lang w:eastAsia="zh-CN"/>
        </w:rPr>
        <w:t>Am J Gastroenterol</w:t>
      </w:r>
      <w:r w:rsidRPr="00044EE1">
        <w:rPr>
          <w:rFonts w:ascii="Book Antiqua" w:eastAsia="SimSun" w:hAnsi="Book Antiqua"/>
          <w:sz w:val="24"/>
          <w:szCs w:val="24"/>
          <w:lang w:eastAsia="zh-CN"/>
        </w:rPr>
        <w:t xml:space="preserve"> 2009; </w:t>
      </w:r>
      <w:r w:rsidRPr="00044EE1">
        <w:rPr>
          <w:rFonts w:ascii="Book Antiqua" w:eastAsia="SimSun" w:hAnsi="Book Antiqua"/>
          <w:b/>
          <w:sz w:val="24"/>
          <w:szCs w:val="24"/>
          <w:lang w:eastAsia="zh-CN"/>
        </w:rPr>
        <w:t>104</w:t>
      </w:r>
      <w:r w:rsidRPr="00044EE1">
        <w:rPr>
          <w:rFonts w:ascii="Book Antiqua" w:eastAsia="SimSun" w:hAnsi="Book Antiqua"/>
          <w:sz w:val="24"/>
          <w:szCs w:val="24"/>
          <w:lang w:eastAsia="zh-CN"/>
        </w:rPr>
        <w:t>: 760-767 [PMID: 19174781 DOI: 10.1038/ajg.2008.88]</w:t>
      </w:r>
    </w:p>
    <w:p w14:paraId="44A7480E"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10 </w:t>
      </w:r>
      <w:r w:rsidRPr="00044EE1">
        <w:rPr>
          <w:rFonts w:ascii="Book Antiqua" w:eastAsia="SimSun" w:hAnsi="Book Antiqua"/>
          <w:b/>
          <w:sz w:val="24"/>
          <w:szCs w:val="24"/>
          <w:lang w:eastAsia="zh-CN"/>
        </w:rPr>
        <w:t>Frolkis AD</w:t>
      </w:r>
      <w:r w:rsidRPr="00044EE1">
        <w:rPr>
          <w:rFonts w:ascii="Book Antiqua" w:eastAsia="SimSun" w:hAnsi="Book Antiqua"/>
          <w:sz w:val="24"/>
          <w:szCs w:val="24"/>
          <w:lang w:eastAsia="zh-CN"/>
        </w:rPr>
        <w:t xml:space="preserve">, Dykeman J, Negrón ME, Debruyn J, Jette N, Fiest KM, Frolkis T, </w:t>
      </w:r>
      <w:r w:rsidRPr="00044EE1">
        <w:rPr>
          <w:rFonts w:ascii="Book Antiqua" w:eastAsia="SimSun" w:hAnsi="Book Antiqua"/>
          <w:sz w:val="24"/>
          <w:szCs w:val="24"/>
          <w:lang w:eastAsia="zh-CN"/>
        </w:rPr>
        <w:lastRenderedPageBreak/>
        <w:t xml:space="preserve">Barkema HW, Rioux KP, Panaccione R, Ghosh S, Wiebe S, Kaplan GG. Risk of surgery for inflammatory bowel diseases has decreased over time: a systematic review and meta-analysis of population-based studies. </w:t>
      </w:r>
      <w:r w:rsidRPr="00044EE1">
        <w:rPr>
          <w:rFonts w:ascii="Book Antiqua" w:eastAsia="SimSun" w:hAnsi="Book Antiqua"/>
          <w:i/>
          <w:sz w:val="24"/>
          <w:szCs w:val="24"/>
          <w:lang w:eastAsia="zh-CN"/>
        </w:rPr>
        <w:t>Gastroenterology</w:t>
      </w:r>
      <w:r w:rsidRPr="00044EE1">
        <w:rPr>
          <w:rFonts w:ascii="Book Antiqua" w:eastAsia="SimSun" w:hAnsi="Book Antiqua"/>
          <w:sz w:val="24"/>
          <w:szCs w:val="24"/>
          <w:lang w:eastAsia="zh-CN"/>
        </w:rPr>
        <w:t xml:space="preserve"> 2013; </w:t>
      </w:r>
      <w:r w:rsidRPr="00044EE1">
        <w:rPr>
          <w:rFonts w:ascii="Book Antiqua" w:eastAsia="SimSun" w:hAnsi="Book Antiqua"/>
          <w:b/>
          <w:sz w:val="24"/>
          <w:szCs w:val="24"/>
          <w:lang w:eastAsia="zh-CN"/>
        </w:rPr>
        <w:t>145</w:t>
      </w:r>
      <w:r w:rsidRPr="00044EE1">
        <w:rPr>
          <w:rFonts w:ascii="Book Antiqua" w:eastAsia="SimSun" w:hAnsi="Book Antiqua"/>
          <w:sz w:val="24"/>
          <w:szCs w:val="24"/>
          <w:lang w:eastAsia="zh-CN"/>
        </w:rPr>
        <w:t>: 996-1006 [PMID: 23896172 DOI: 10.1053/j.gastro.2013.07.041]</w:t>
      </w:r>
    </w:p>
    <w:p w14:paraId="60842CFB"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11 </w:t>
      </w:r>
      <w:r w:rsidRPr="00044EE1">
        <w:rPr>
          <w:rFonts w:ascii="Book Antiqua" w:eastAsia="SimSun" w:hAnsi="Book Antiqua"/>
          <w:b/>
          <w:sz w:val="24"/>
          <w:szCs w:val="24"/>
          <w:lang w:eastAsia="zh-CN"/>
        </w:rPr>
        <w:t>Torres J</w:t>
      </w:r>
      <w:r w:rsidRPr="00044EE1">
        <w:rPr>
          <w:rFonts w:ascii="Book Antiqua" w:eastAsia="SimSun" w:hAnsi="Book Antiqua"/>
          <w:sz w:val="24"/>
          <w:szCs w:val="24"/>
          <w:lang w:eastAsia="zh-CN"/>
        </w:rPr>
        <w:t xml:space="preserve">, Boyapati RK, Kennedy NA, Louis E, Colombel JF, Satsangi J. Systematic Review of Effects of Withdrawal of Immunomodulators or Biologic Agents From Patients With Inflammatory Bowel Disease. </w:t>
      </w:r>
      <w:r w:rsidRPr="00044EE1">
        <w:rPr>
          <w:rFonts w:ascii="Book Antiqua" w:eastAsia="SimSun" w:hAnsi="Book Antiqua"/>
          <w:i/>
          <w:sz w:val="24"/>
          <w:szCs w:val="24"/>
          <w:lang w:eastAsia="zh-CN"/>
        </w:rPr>
        <w:t>Gastroenterology</w:t>
      </w:r>
      <w:r w:rsidRPr="00044EE1">
        <w:rPr>
          <w:rFonts w:ascii="Book Antiqua" w:eastAsia="SimSun" w:hAnsi="Book Antiqua"/>
          <w:sz w:val="24"/>
          <w:szCs w:val="24"/>
          <w:lang w:eastAsia="zh-CN"/>
        </w:rPr>
        <w:t xml:space="preserve"> 2015; </w:t>
      </w:r>
      <w:r w:rsidRPr="00044EE1">
        <w:rPr>
          <w:rFonts w:ascii="Book Antiqua" w:eastAsia="SimSun" w:hAnsi="Book Antiqua"/>
          <w:b/>
          <w:sz w:val="24"/>
          <w:szCs w:val="24"/>
          <w:lang w:eastAsia="zh-CN"/>
        </w:rPr>
        <w:t>149</w:t>
      </w:r>
      <w:r w:rsidRPr="00044EE1">
        <w:rPr>
          <w:rFonts w:ascii="Book Antiqua" w:eastAsia="SimSun" w:hAnsi="Book Antiqua"/>
          <w:sz w:val="24"/>
          <w:szCs w:val="24"/>
          <w:lang w:eastAsia="zh-CN"/>
        </w:rPr>
        <w:t>: 1716-1730 [PMID: 26381892 DOI: 10.1053/j.gastro.2015.08.055]</w:t>
      </w:r>
    </w:p>
    <w:p w14:paraId="49BE889A"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12 </w:t>
      </w:r>
      <w:r w:rsidRPr="00044EE1">
        <w:rPr>
          <w:rFonts w:ascii="Book Antiqua" w:eastAsia="SimSun" w:hAnsi="Book Antiqua"/>
          <w:b/>
          <w:sz w:val="24"/>
          <w:szCs w:val="24"/>
          <w:lang w:eastAsia="zh-CN"/>
        </w:rPr>
        <w:t>Ley K</w:t>
      </w:r>
      <w:r w:rsidRPr="00044EE1">
        <w:rPr>
          <w:rFonts w:ascii="Book Antiqua" w:eastAsia="SimSun" w:hAnsi="Book Antiqua"/>
          <w:sz w:val="24"/>
          <w:szCs w:val="24"/>
          <w:lang w:eastAsia="zh-CN"/>
        </w:rPr>
        <w:t xml:space="preserve">, Laudanna C, Cybulsky MI, Nourshargh S. Getting to the site of inflammation: the leukocyte adhesion cascade updated. </w:t>
      </w:r>
      <w:r w:rsidRPr="00044EE1">
        <w:rPr>
          <w:rFonts w:ascii="Book Antiqua" w:eastAsia="SimSun" w:hAnsi="Book Antiqua"/>
          <w:i/>
          <w:sz w:val="24"/>
          <w:szCs w:val="24"/>
          <w:lang w:eastAsia="zh-CN"/>
        </w:rPr>
        <w:t>Nat Rev Immunol</w:t>
      </w:r>
      <w:r w:rsidRPr="00044EE1">
        <w:rPr>
          <w:rFonts w:ascii="Book Antiqua" w:eastAsia="SimSun" w:hAnsi="Book Antiqua"/>
          <w:sz w:val="24"/>
          <w:szCs w:val="24"/>
          <w:lang w:eastAsia="zh-CN"/>
        </w:rPr>
        <w:t xml:space="preserve"> 2007; </w:t>
      </w:r>
      <w:r w:rsidRPr="00044EE1">
        <w:rPr>
          <w:rFonts w:ascii="Book Antiqua" w:eastAsia="SimSun" w:hAnsi="Book Antiqua"/>
          <w:b/>
          <w:sz w:val="24"/>
          <w:szCs w:val="24"/>
          <w:lang w:eastAsia="zh-CN"/>
        </w:rPr>
        <w:t>7</w:t>
      </w:r>
      <w:r w:rsidRPr="00044EE1">
        <w:rPr>
          <w:rFonts w:ascii="Book Antiqua" w:eastAsia="SimSun" w:hAnsi="Book Antiqua"/>
          <w:sz w:val="24"/>
          <w:szCs w:val="24"/>
          <w:lang w:eastAsia="zh-CN"/>
        </w:rPr>
        <w:t>: 678-689 [PMID: 17717539 DOI: 10.1038/nri2156]</w:t>
      </w:r>
    </w:p>
    <w:p w14:paraId="2D8B599B"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13 </w:t>
      </w:r>
      <w:r w:rsidRPr="00044EE1">
        <w:rPr>
          <w:rFonts w:ascii="Book Antiqua" w:eastAsia="SimSun" w:hAnsi="Book Antiqua"/>
          <w:b/>
          <w:sz w:val="24"/>
          <w:szCs w:val="24"/>
          <w:lang w:eastAsia="zh-CN"/>
        </w:rPr>
        <w:t>Binion DG</w:t>
      </w:r>
      <w:r w:rsidRPr="00044EE1">
        <w:rPr>
          <w:rFonts w:ascii="Book Antiqua" w:eastAsia="SimSun" w:hAnsi="Book Antiqua"/>
          <w:sz w:val="24"/>
          <w:szCs w:val="24"/>
          <w:lang w:eastAsia="zh-CN"/>
        </w:rPr>
        <w:t xml:space="preserve">, West GA, Ina K, Ziats NP, Emancipator SN, Fiocchi C. Enhanced leukocyte binding by intestinal microvascular endothelial cells in inflammatory bowel disease. </w:t>
      </w:r>
      <w:r w:rsidRPr="00044EE1">
        <w:rPr>
          <w:rFonts w:ascii="Book Antiqua" w:eastAsia="SimSun" w:hAnsi="Book Antiqua"/>
          <w:i/>
          <w:sz w:val="24"/>
          <w:szCs w:val="24"/>
          <w:lang w:eastAsia="zh-CN"/>
        </w:rPr>
        <w:t>Gastroenterology</w:t>
      </w:r>
      <w:r w:rsidRPr="00044EE1">
        <w:rPr>
          <w:rFonts w:ascii="Book Antiqua" w:eastAsia="SimSun" w:hAnsi="Book Antiqua"/>
          <w:sz w:val="24"/>
          <w:szCs w:val="24"/>
          <w:lang w:eastAsia="zh-CN"/>
        </w:rPr>
        <w:t xml:space="preserve"> 1997; </w:t>
      </w:r>
      <w:r w:rsidRPr="00044EE1">
        <w:rPr>
          <w:rFonts w:ascii="Book Antiqua" w:eastAsia="SimSun" w:hAnsi="Book Antiqua"/>
          <w:b/>
          <w:sz w:val="24"/>
          <w:szCs w:val="24"/>
          <w:lang w:eastAsia="zh-CN"/>
        </w:rPr>
        <w:t>112</w:t>
      </w:r>
      <w:r w:rsidRPr="00044EE1">
        <w:rPr>
          <w:rFonts w:ascii="Book Antiqua" w:eastAsia="SimSun" w:hAnsi="Book Antiqua"/>
          <w:sz w:val="24"/>
          <w:szCs w:val="24"/>
          <w:lang w:eastAsia="zh-CN"/>
        </w:rPr>
        <w:t>: 1895-1907 [PMID: 9178682]</w:t>
      </w:r>
    </w:p>
    <w:p w14:paraId="55F96B18"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14 </w:t>
      </w:r>
      <w:r w:rsidRPr="00044EE1">
        <w:rPr>
          <w:rFonts w:ascii="Book Antiqua" w:eastAsia="SimSun" w:hAnsi="Book Antiqua"/>
          <w:b/>
          <w:sz w:val="24"/>
          <w:szCs w:val="24"/>
          <w:lang w:eastAsia="zh-CN"/>
        </w:rPr>
        <w:t>Zundler S</w:t>
      </w:r>
      <w:r w:rsidRPr="00044EE1">
        <w:rPr>
          <w:rFonts w:ascii="Book Antiqua" w:eastAsia="SimSun" w:hAnsi="Book Antiqua"/>
          <w:sz w:val="24"/>
          <w:szCs w:val="24"/>
          <w:lang w:eastAsia="zh-CN"/>
        </w:rPr>
        <w:t xml:space="preserve">, Becker E, Weidinger C, Siegmund B. Anti-Adhesion Therapies in Inflammatory Bowel Disease-Molecular and Clinical Aspects. </w:t>
      </w:r>
      <w:r w:rsidRPr="00044EE1">
        <w:rPr>
          <w:rFonts w:ascii="Book Antiqua" w:eastAsia="SimSun" w:hAnsi="Book Antiqua"/>
          <w:i/>
          <w:sz w:val="24"/>
          <w:szCs w:val="24"/>
          <w:lang w:eastAsia="zh-CN"/>
        </w:rPr>
        <w:t>Front Immunol</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8</w:t>
      </w:r>
      <w:r w:rsidRPr="00044EE1">
        <w:rPr>
          <w:rFonts w:ascii="Book Antiqua" w:eastAsia="SimSun" w:hAnsi="Book Antiqua"/>
          <w:sz w:val="24"/>
          <w:szCs w:val="24"/>
          <w:lang w:eastAsia="zh-CN"/>
        </w:rPr>
        <w:t>: 891 [PMID: 28804488 DOI: 10.3389/fimmu.2017.00891]</w:t>
      </w:r>
    </w:p>
    <w:p w14:paraId="5C8E651D"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15 </w:t>
      </w:r>
      <w:r w:rsidRPr="00044EE1">
        <w:rPr>
          <w:rFonts w:ascii="Book Antiqua" w:eastAsia="SimSun" w:hAnsi="Book Antiqua"/>
          <w:b/>
          <w:sz w:val="24"/>
          <w:szCs w:val="24"/>
          <w:lang w:eastAsia="zh-CN"/>
        </w:rPr>
        <w:t>Targan SR</w:t>
      </w:r>
      <w:r w:rsidRPr="00044EE1">
        <w:rPr>
          <w:rFonts w:ascii="Book Antiqua" w:eastAsia="SimSun" w:hAnsi="Book Antiqua"/>
          <w:sz w:val="24"/>
          <w:szCs w:val="24"/>
          <w:lang w:eastAsia="zh-CN"/>
        </w:rPr>
        <w:t xml:space="preserve">, Feagan BG, Fedorak RN, Lashner BA, Panaccione R, Present DH, Spehlmann ME, Rutgeerts PJ, Tulassay Z, Volfova M, Wolf DC, Hernandez C, Bornstein J, Sandborn WJ; International Efficacy of Natalizumab in Crohn's Disease Response and Remission (ENCORE) Trial Group. Natalizumab for the treatment of active Crohn's disease: results of the ENCORE Trial. </w:t>
      </w:r>
      <w:r w:rsidRPr="00044EE1">
        <w:rPr>
          <w:rFonts w:ascii="Book Antiqua" w:eastAsia="SimSun" w:hAnsi="Book Antiqua"/>
          <w:i/>
          <w:sz w:val="24"/>
          <w:szCs w:val="24"/>
          <w:lang w:eastAsia="zh-CN"/>
        </w:rPr>
        <w:t>Gastroenterology</w:t>
      </w:r>
      <w:r w:rsidRPr="00044EE1">
        <w:rPr>
          <w:rFonts w:ascii="Book Antiqua" w:eastAsia="SimSun" w:hAnsi="Book Antiqua"/>
          <w:sz w:val="24"/>
          <w:szCs w:val="24"/>
          <w:lang w:eastAsia="zh-CN"/>
        </w:rPr>
        <w:t xml:space="preserve"> 2007; </w:t>
      </w:r>
      <w:r w:rsidRPr="00044EE1">
        <w:rPr>
          <w:rFonts w:ascii="Book Antiqua" w:eastAsia="SimSun" w:hAnsi="Book Antiqua"/>
          <w:b/>
          <w:sz w:val="24"/>
          <w:szCs w:val="24"/>
          <w:lang w:eastAsia="zh-CN"/>
        </w:rPr>
        <w:t>132</w:t>
      </w:r>
      <w:r w:rsidRPr="00044EE1">
        <w:rPr>
          <w:rFonts w:ascii="Book Antiqua" w:eastAsia="SimSun" w:hAnsi="Book Antiqua"/>
          <w:sz w:val="24"/>
          <w:szCs w:val="24"/>
          <w:lang w:eastAsia="zh-CN"/>
        </w:rPr>
        <w:t>: 1672-1683 [PMID: 17484865 DOI: 10.1053/j.gastro.2007.03.024]</w:t>
      </w:r>
    </w:p>
    <w:p w14:paraId="5DC9EADE"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16 </w:t>
      </w:r>
      <w:r w:rsidRPr="00044EE1">
        <w:rPr>
          <w:rFonts w:ascii="Book Antiqua" w:eastAsia="SimSun" w:hAnsi="Book Antiqua"/>
          <w:b/>
          <w:sz w:val="24"/>
          <w:szCs w:val="24"/>
          <w:lang w:eastAsia="zh-CN"/>
        </w:rPr>
        <w:t>Chen Y</w:t>
      </w:r>
      <w:r w:rsidRPr="00044EE1">
        <w:rPr>
          <w:rFonts w:ascii="Book Antiqua" w:eastAsia="SimSun" w:hAnsi="Book Antiqua"/>
          <w:sz w:val="24"/>
          <w:szCs w:val="24"/>
          <w:lang w:eastAsia="zh-CN"/>
        </w:rPr>
        <w:t xml:space="preserve">, Bord E, Tompkins T, Miller J, Tan CS, Kinkel RP, Stein MC, Viscidi RP, Ngo LH, Koralnik IJ. Asymptomatic reactivation of JC virus in patients treated with natalizumab. </w:t>
      </w:r>
      <w:r w:rsidRPr="00044EE1">
        <w:rPr>
          <w:rFonts w:ascii="Book Antiqua" w:eastAsia="SimSun" w:hAnsi="Book Antiqua"/>
          <w:i/>
          <w:sz w:val="24"/>
          <w:szCs w:val="24"/>
          <w:lang w:eastAsia="zh-CN"/>
        </w:rPr>
        <w:t>N Engl J Med</w:t>
      </w:r>
      <w:r w:rsidRPr="00044EE1">
        <w:rPr>
          <w:rFonts w:ascii="Book Antiqua" w:eastAsia="SimSun" w:hAnsi="Book Antiqua"/>
          <w:sz w:val="24"/>
          <w:szCs w:val="24"/>
          <w:lang w:eastAsia="zh-CN"/>
        </w:rPr>
        <w:t xml:space="preserve"> 2009; </w:t>
      </w:r>
      <w:r w:rsidRPr="00044EE1">
        <w:rPr>
          <w:rFonts w:ascii="Book Antiqua" w:eastAsia="SimSun" w:hAnsi="Book Antiqua"/>
          <w:b/>
          <w:sz w:val="24"/>
          <w:szCs w:val="24"/>
          <w:lang w:eastAsia="zh-CN"/>
        </w:rPr>
        <w:t>361</w:t>
      </w:r>
      <w:r w:rsidRPr="00044EE1">
        <w:rPr>
          <w:rFonts w:ascii="Book Antiqua" w:eastAsia="SimSun" w:hAnsi="Book Antiqua"/>
          <w:sz w:val="24"/>
          <w:szCs w:val="24"/>
          <w:lang w:eastAsia="zh-CN"/>
        </w:rPr>
        <w:t>: 1067-1074 [PMID: 19741227 DOI: 10.1056/NEJMoa0904267]</w:t>
      </w:r>
    </w:p>
    <w:p w14:paraId="26441E9E"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17 </w:t>
      </w:r>
      <w:r w:rsidRPr="00044EE1">
        <w:rPr>
          <w:rFonts w:ascii="Book Antiqua" w:eastAsia="SimSun" w:hAnsi="Book Antiqua"/>
          <w:b/>
          <w:sz w:val="24"/>
          <w:szCs w:val="24"/>
          <w:lang w:eastAsia="zh-CN"/>
        </w:rPr>
        <w:t>Langer-Gould A</w:t>
      </w:r>
      <w:r w:rsidRPr="00044EE1">
        <w:rPr>
          <w:rFonts w:ascii="Book Antiqua" w:eastAsia="SimSun" w:hAnsi="Book Antiqua"/>
          <w:sz w:val="24"/>
          <w:szCs w:val="24"/>
          <w:lang w:eastAsia="zh-CN"/>
        </w:rPr>
        <w:t xml:space="preserve">, Atlas SW, Green AJ, Bollen AW, Pelletier D. Progressive multifocal leukoencephalopathy in a patient treated with natalizumab. </w:t>
      </w:r>
      <w:r w:rsidRPr="00044EE1">
        <w:rPr>
          <w:rFonts w:ascii="Book Antiqua" w:eastAsia="SimSun" w:hAnsi="Book Antiqua"/>
          <w:i/>
          <w:sz w:val="24"/>
          <w:szCs w:val="24"/>
          <w:lang w:eastAsia="zh-CN"/>
        </w:rPr>
        <w:t>N Engl J Med</w:t>
      </w:r>
      <w:r w:rsidRPr="00044EE1">
        <w:rPr>
          <w:rFonts w:ascii="Book Antiqua" w:eastAsia="SimSun" w:hAnsi="Book Antiqua"/>
          <w:sz w:val="24"/>
          <w:szCs w:val="24"/>
          <w:lang w:eastAsia="zh-CN"/>
        </w:rPr>
        <w:t xml:space="preserve"> 2005; </w:t>
      </w:r>
      <w:r w:rsidRPr="00044EE1">
        <w:rPr>
          <w:rFonts w:ascii="Book Antiqua" w:eastAsia="SimSun" w:hAnsi="Book Antiqua"/>
          <w:b/>
          <w:sz w:val="24"/>
          <w:szCs w:val="24"/>
          <w:lang w:eastAsia="zh-CN"/>
        </w:rPr>
        <w:t>353</w:t>
      </w:r>
      <w:r w:rsidRPr="00044EE1">
        <w:rPr>
          <w:rFonts w:ascii="Book Antiqua" w:eastAsia="SimSun" w:hAnsi="Book Antiqua"/>
          <w:sz w:val="24"/>
          <w:szCs w:val="24"/>
          <w:lang w:eastAsia="zh-CN"/>
        </w:rPr>
        <w:t>: 375-381 [PMID: 15947078 DOI: 10.1056/NEJMoa051847]</w:t>
      </w:r>
    </w:p>
    <w:p w14:paraId="1E575051"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lastRenderedPageBreak/>
        <w:t xml:space="preserve">18 </w:t>
      </w:r>
      <w:r w:rsidRPr="00044EE1">
        <w:rPr>
          <w:rFonts w:ascii="Book Antiqua" w:eastAsia="SimSun" w:hAnsi="Book Antiqua"/>
          <w:b/>
          <w:sz w:val="24"/>
          <w:szCs w:val="24"/>
          <w:lang w:eastAsia="zh-CN"/>
        </w:rPr>
        <w:t>Yousry TA</w:t>
      </w:r>
      <w:r w:rsidRPr="00044EE1">
        <w:rPr>
          <w:rFonts w:ascii="Book Antiqua" w:eastAsia="SimSun" w:hAnsi="Book Antiqua"/>
          <w:sz w:val="24"/>
          <w:szCs w:val="24"/>
          <w:lang w:eastAsia="zh-CN"/>
        </w:rPr>
        <w:t xml:space="preserve">, Major EO, Ryschkewitsch C, Fahle G, Fischer S, Hou J, Curfman B, Miszkiel K, Mueller-Lenke N, Sanchez E, Barkhof F, Radue EW, Jäger HR, Clifford DB. Evaluation of patients treated with natalizumab for progressive multifocal leukoencephalopathy. </w:t>
      </w:r>
      <w:r w:rsidRPr="00044EE1">
        <w:rPr>
          <w:rFonts w:ascii="Book Antiqua" w:eastAsia="SimSun" w:hAnsi="Book Antiqua"/>
          <w:i/>
          <w:sz w:val="24"/>
          <w:szCs w:val="24"/>
          <w:lang w:eastAsia="zh-CN"/>
        </w:rPr>
        <w:t>N Engl J Med</w:t>
      </w:r>
      <w:r w:rsidRPr="00044EE1">
        <w:rPr>
          <w:rFonts w:ascii="Book Antiqua" w:eastAsia="SimSun" w:hAnsi="Book Antiqua"/>
          <w:sz w:val="24"/>
          <w:szCs w:val="24"/>
          <w:lang w:eastAsia="zh-CN"/>
        </w:rPr>
        <w:t xml:space="preserve"> 2006; </w:t>
      </w:r>
      <w:r w:rsidRPr="00044EE1">
        <w:rPr>
          <w:rFonts w:ascii="Book Antiqua" w:eastAsia="SimSun" w:hAnsi="Book Antiqua"/>
          <w:b/>
          <w:sz w:val="24"/>
          <w:szCs w:val="24"/>
          <w:lang w:eastAsia="zh-CN"/>
        </w:rPr>
        <w:t>354</w:t>
      </w:r>
      <w:r w:rsidRPr="00044EE1">
        <w:rPr>
          <w:rFonts w:ascii="Book Antiqua" w:eastAsia="SimSun" w:hAnsi="Book Antiqua"/>
          <w:sz w:val="24"/>
          <w:szCs w:val="24"/>
          <w:lang w:eastAsia="zh-CN"/>
        </w:rPr>
        <w:t>: 924-933 [PMID: 16510746 DOI: 10.1056/NEJMoa054693]</w:t>
      </w:r>
    </w:p>
    <w:p w14:paraId="16B100C1"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19 </w:t>
      </w:r>
      <w:r w:rsidRPr="00044EE1">
        <w:rPr>
          <w:rFonts w:ascii="Book Antiqua" w:eastAsia="SimSun" w:hAnsi="Book Antiqua"/>
          <w:b/>
          <w:sz w:val="24"/>
          <w:szCs w:val="24"/>
          <w:lang w:eastAsia="zh-CN"/>
        </w:rPr>
        <w:t>Bloomgren G</w:t>
      </w:r>
      <w:r w:rsidRPr="00044EE1">
        <w:rPr>
          <w:rFonts w:ascii="Book Antiqua" w:eastAsia="SimSun" w:hAnsi="Book Antiqua"/>
          <w:sz w:val="24"/>
          <w:szCs w:val="24"/>
          <w:lang w:eastAsia="zh-CN"/>
        </w:rPr>
        <w:t xml:space="preserve">, Richman S, Hotermans C, Subramanyam M, Goelz S, Natarajan A, Lee S, Plavina T, Scanlon JV, Sandrock A, Bozic C. Risk of natalizumab-associated progressive multifocal leukoencephalopathy. </w:t>
      </w:r>
      <w:r w:rsidRPr="00044EE1">
        <w:rPr>
          <w:rFonts w:ascii="Book Antiqua" w:eastAsia="SimSun" w:hAnsi="Book Antiqua"/>
          <w:i/>
          <w:sz w:val="24"/>
          <w:szCs w:val="24"/>
          <w:lang w:eastAsia="zh-CN"/>
        </w:rPr>
        <w:t>N Engl J Med</w:t>
      </w:r>
      <w:r w:rsidRPr="00044EE1">
        <w:rPr>
          <w:rFonts w:ascii="Book Antiqua" w:eastAsia="SimSun" w:hAnsi="Book Antiqua"/>
          <w:sz w:val="24"/>
          <w:szCs w:val="24"/>
          <w:lang w:eastAsia="zh-CN"/>
        </w:rPr>
        <w:t xml:space="preserve"> 2012; </w:t>
      </w:r>
      <w:r w:rsidRPr="00044EE1">
        <w:rPr>
          <w:rFonts w:ascii="Book Antiqua" w:eastAsia="SimSun" w:hAnsi="Book Antiqua"/>
          <w:b/>
          <w:sz w:val="24"/>
          <w:szCs w:val="24"/>
          <w:lang w:eastAsia="zh-CN"/>
        </w:rPr>
        <w:t>366</w:t>
      </w:r>
      <w:r w:rsidRPr="00044EE1">
        <w:rPr>
          <w:rFonts w:ascii="Book Antiqua" w:eastAsia="SimSun" w:hAnsi="Book Antiqua"/>
          <w:sz w:val="24"/>
          <w:szCs w:val="24"/>
          <w:lang w:eastAsia="zh-CN"/>
        </w:rPr>
        <w:t>: 1870-1880 [PMID: 22591293 DOI: 10.1056/NEJMoa1107829]</w:t>
      </w:r>
    </w:p>
    <w:p w14:paraId="1F76B0FA"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20 </w:t>
      </w:r>
      <w:r w:rsidRPr="00044EE1">
        <w:rPr>
          <w:rFonts w:ascii="Book Antiqua" w:eastAsia="SimSun" w:hAnsi="Book Antiqua"/>
          <w:b/>
          <w:sz w:val="24"/>
          <w:szCs w:val="24"/>
          <w:lang w:eastAsia="zh-CN"/>
        </w:rPr>
        <w:t>Yoshimura N</w:t>
      </w:r>
      <w:r w:rsidRPr="00044EE1">
        <w:rPr>
          <w:rFonts w:ascii="Book Antiqua" w:eastAsia="SimSun" w:hAnsi="Book Antiqua"/>
          <w:sz w:val="24"/>
          <w:szCs w:val="24"/>
          <w:lang w:eastAsia="zh-CN"/>
        </w:rPr>
        <w:t xml:space="preserve">, Watanabe M, Motoya S, Tominaga K, Matsuoka K, Iwakiri R, Watanabe K, Hibi T; AJM300 Study Group. Safety and Efficacy of AJM300, an Oral Antagonist of α4 Integrin, in Induction Therapy for Patients With Active Ulcerative Colitis. </w:t>
      </w:r>
      <w:r w:rsidRPr="00044EE1">
        <w:rPr>
          <w:rFonts w:ascii="Book Antiqua" w:eastAsia="SimSun" w:hAnsi="Book Antiqua"/>
          <w:i/>
          <w:sz w:val="24"/>
          <w:szCs w:val="24"/>
          <w:lang w:eastAsia="zh-CN"/>
        </w:rPr>
        <w:t>Gastroenterology</w:t>
      </w:r>
      <w:r w:rsidRPr="00044EE1">
        <w:rPr>
          <w:rFonts w:ascii="Book Antiqua" w:eastAsia="SimSun" w:hAnsi="Book Antiqua"/>
          <w:sz w:val="24"/>
          <w:szCs w:val="24"/>
          <w:lang w:eastAsia="zh-CN"/>
        </w:rPr>
        <w:t xml:space="preserve"> 2015; </w:t>
      </w:r>
      <w:r w:rsidRPr="00044EE1">
        <w:rPr>
          <w:rFonts w:ascii="Book Antiqua" w:eastAsia="SimSun" w:hAnsi="Book Antiqua"/>
          <w:b/>
          <w:sz w:val="24"/>
          <w:szCs w:val="24"/>
          <w:lang w:eastAsia="zh-CN"/>
        </w:rPr>
        <w:t>149</w:t>
      </w:r>
      <w:r w:rsidRPr="00044EE1">
        <w:rPr>
          <w:rFonts w:ascii="Book Antiqua" w:eastAsia="SimSun" w:hAnsi="Book Antiqua"/>
          <w:sz w:val="24"/>
          <w:szCs w:val="24"/>
          <w:lang w:eastAsia="zh-CN"/>
        </w:rPr>
        <w:t>: 1775-1783.e2 [PMID: 26327130 DOI: 10.1053/j.gastro.2015.08.044]</w:t>
      </w:r>
    </w:p>
    <w:p w14:paraId="27701787"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21 </w:t>
      </w:r>
      <w:r w:rsidRPr="00044EE1">
        <w:rPr>
          <w:rFonts w:ascii="Book Antiqua" w:eastAsia="SimSun" w:hAnsi="Book Antiqua"/>
          <w:b/>
          <w:sz w:val="24"/>
          <w:szCs w:val="24"/>
          <w:lang w:eastAsia="zh-CN"/>
        </w:rPr>
        <w:t>Döring A</w:t>
      </w:r>
      <w:r w:rsidRPr="00044EE1">
        <w:rPr>
          <w:rFonts w:ascii="Book Antiqua" w:eastAsia="SimSun" w:hAnsi="Book Antiqua"/>
          <w:sz w:val="24"/>
          <w:szCs w:val="24"/>
          <w:lang w:eastAsia="zh-CN"/>
        </w:rPr>
        <w:t xml:space="preserve">, Pfeiffer F, Meier M, Dehouck B, Tauber S, Deutsch U, Engelhardt B. TET inducible expression of the α4β7-integrin ligand MAdCAM-1 on the blood-brain barrier does not influence the immunopathogenesis of experimental autoimmune encephalomyelitis. </w:t>
      </w:r>
      <w:r w:rsidRPr="00044EE1">
        <w:rPr>
          <w:rFonts w:ascii="Book Antiqua" w:eastAsia="SimSun" w:hAnsi="Book Antiqua"/>
          <w:i/>
          <w:sz w:val="24"/>
          <w:szCs w:val="24"/>
          <w:lang w:eastAsia="zh-CN"/>
        </w:rPr>
        <w:t>Eur J Immunol</w:t>
      </w:r>
      <w:r w:rsidRPr="00044EE1">
        <w:rPr>
          <w:rFonts w:ascii="Book Antiqua" w:eastAsia="SimSun" w:hAnsi="Book Antiqua"/>
          <w:sz w:val="24"/>
          <w:szCs w:val="24"/>
          <w:lang w:eastAsia="zh-CN"/>
        </w:rPr>
        <w:t xml:space="preserve"> 2011; </w:t>
      </w:r>
      <w:r w:rsidRPr="00044EE1">
        <w:rPr>
          <w:rFonts w:ascii="Book Antiqua" w:eastAsia="SimSun" w:hAnsi="Book Antiqua"/>
          <w:b/>
          <w:sz w:val="24"/>
          <w:szCs w:val="24"/>
          <w:lang w:eastAsia="zh-CN"/>
        </w:rPr>
        <w:t>41</w:t>
      </w:r>
      <w:r w:rsidRPr="00044EE1">
        <w:rPr>
          <w:rFonts w:ascii="Book Antiqua" w:eastAsia="SimSun" w:hAnsi="Book Antiqua"/>
          <w:sz w:val="24"/>
          <w:szCs w:val="24"/>
          <w:lang w:eastAsia="zh-CN"/>
        </w:rPr>
        <w:t>: 813-821 [PMID: 21341265 DOI: 10.1002/eji.201040912]</w:t>
      </w:r>
    </w:p>
    <w:p w14:paraId="12434C12"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22 </w:t>
      </w:r>
      <w:r w:rsidRPr="00044EE1">
        <w:rPr>
          <w:rFonts w:ascii="Book Antiqua" w:eastAsia="SimSun" w:hAnsi="Book Antiqua"/>
          <w:b/>
          <w:sz w:val="24"/>
          <w:szCs w:val="24"/>
          <w:lang w:eastAsia="zh-CN"/>
        </w:rPr>
        <w:t>Milch C</w:t>
      </w:r>
      <w:r w:rsidRPr="00044EE1">
        <w:rPr>
          <w:rFonts w:ascii="Book Antiqua" w:eastAsia="SimSun" w:hAnsi="Book Antiqua"/>
          <w:sz w:val="24"/>
          <w:szCs w:val="24"/>
          <w:lang w:eastAsia="zh-CN"/>
        </w:rPr>
        <w:t xml:space="preserve">, Wyant T, Xu J, Parikh A, Kent W, Fox I, Berger J. Vedolizumab, a monoclonal antibody to the gut homing α4β7 integrin, does not affect cerebrospinal fluid T-lymphocyte immunophenotype. </w:t>
      </w:r>
      <w:r w:rsidRPr="00044EE1">
        <w:rPr>
          <w:rFonts w:ascii="Book Antiqua" w:eastAsia="SimSun" w:hAnsi="Book Antiqua"/>
          <w:i/>
          <w:sz w:val="24"/>
          <w:szCs w:val="24"/>
          <w:lang w:eastAsia="zh-CN"/>
        </w:rPr>
        <w:t>J Neuroimmunol</w:t>
      </w:r>
      <w:r w:rsidRPr="00044EE1">
        <w:rPr>
          <w:rFonts w:ascii="Book Antiqua" w:eastAsia="SimSun" w:hAnsi="Book Antiqua"/>
          <w:sz w:val="24"/>
          <w:szCs w:val="24"/>
          <w:lang w:eastAsia="zh-CN"/>
        </w:rPr>
        <w:t xml:space="preserve"> 2013; </w:t>
      </w:r>
      <w:r w:rsidRPr="00044EE1">
        <w:rPr>
          <w:rFonts w:ascii="Book Antiqua" w:eastAsia="SimSun" w:hAnsi="Book Antiqua"/>
          <w:b/>
          <w:sz w:val="24"/>
          <w:szCs w:val="24"/>
          <w:lang w:eastAsia="zh-CN"/>
        </w:rPr>
        <w:t>264</w:t>
      </w:r>
      <w:r w:rsidRPr="00044EE1">
        <w:rPr>
          <w:rFonts w:ascii="Book Antiqua" w:eastAsia="SimSun" w:hAnsi="Book Antiqua"/>
          <w:sz w:val="24"/>
          <w:szCs w:val="24"/>
          <w:lang w:eastAsia="zh-CN"/>
        </w:rPr>
        <w:t>: 123-126 [PMID: 24067534 DOI: 10.1016/j.jneuroim.2013.08.011]</w:t>
      </w:r>
    </w:p>
    <w:p w14:paraId="3ACA0098"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23 </w:t>
      </w:r>
      <w:r w:rsidRPr="00044EE1">
        <w:rPr>
          <w:rFonts w:ascii="Book Antiqua" w:eastAsia="SimSun" w:hAnsi="Book Antiqua"/>
          <w:b/>
          <w:sz w:val="24"/>
          <w:szCs w:val="24"/>
          <w:lang w:eastAsia="zh-CN"/>
        </w:rPr>
        <w:t>Wyant T</w:t>
      </w:r>
      <w:r w:rsidRPr="00044EE1">
        <w:rPr>
          <w:rFonts w:ascii="Book Antiqua" w:eastAsia="SimSun" w:hAnsi="Book Antiqua"/>
          <w:sz w:val="24"/>
          <w:szCs w:val="24"/>
          <w:lang w:eastAsia="zh-CN"/>
        </w:rPr>
        <w:t xml:space="preserve">, Leach T, Sankoh S, Wang Y, Paolino J, Pasetti MF, Feagan BG, Parikh A. Vedolizumab affects antibody responses to immunisation selectively in the gastrointestinal tract: randomised controlled trial results. </w:t>
      </w:r>
      <w:r w:rsidRPr="00044EE1">
        <w:rPr>
          <w:rFonts w:ascii="Book Antiqua" w:eastAsia="SimSun" w:hAnsi="Book Antiqua"/>
          <w:i/>
          <w:sz w:val="24"/>
          <w:szCs w:val="24"/>
          <w:lang w:eastAsia="zh-CN"/>
        </w:rPr>
        <w:t>Gut</w:t>
      </w:r>
      <w:r w:rsidRPr="00044EE1">
        <w:rPr>
          <w:rFonts w:ascii="Book Antiqua" w:eastAsia="SimSun" w:hAnsi="Book Antiqua"/>
          <w:sz w:val="24"/>
          <w:szCs w:val="24"/>
          <w:lang w:eastAsia="zh-CN"/>
        </w:rPr>
        <w:t xml:space="preserve"> 2015; </w:t>
      </w:r>
      <w:r w:rsidRPr="00044EE1">
        <w:rPr>
          <w:rFonts w:ascii="Book Antiqua" w:eastAsia="SimSun" w:hAnsi="Book Antiqua"/>
          <w:b/>
          <w:sz w:val="24"/>
          <w:szCs w:val="24"/>
          <w:lang w:eastAsia="zh-CN"/>
        </w:rPr>
        <w:t>64</w:t>
      </w:r>
      <w:r w:rsidRPr="00044EE1">
        <w:rPr>
          <w:rFonts w:ascii="Book Antiqua" w:eastAsia="SimSun" w:hAnsi="Book Antiqua"/>
          <w:sz w:val="24"/>
          <w:szCs w:val="24"/>
          <w:lang w:eastAsia="zh-CN"/>
        </w:rPr>
        <w:t>: 77-83 [PMID: 24763133 DOI: 10.1136/gutjnl-2014-307127]</w:t>
      </w:r>
    </w:p>
    <w:p w14:paraId="72858794"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24 </w:t>
      </w:r>
      <w:r w:rsidRPr="00044EE1">
        <w:rPr>
          <w:rFonts w:ascii="Book Antiqua" w:eastAsia="SimSun" w:hAnsi="Book Antiqua"/>
          <w:b/>
          <w:sz w:val="24"/>
          <w:szCs w:val="24"/>
          <w:lang w:eastAsia="zh-CN"/>
        </w:rPr>
        <w:t>Feagan BG</w:t>
      </w:r>
      <w:r w:rsidRPr="00044EE1">
        <w:rPr>
          <w:rFonts w:ascii="Book Antiqua" w:eastAsia="SimSun" w:hAnsi="Book Antiqua"/>
          <w:sz w:val="24"/>
          <w:szCs w:val="24"/>
          <w:lang w:eastAsia="zh-CN"/>
        </w:rPr>
        <w:t xml:space="preserve">, Rutgeerts P, Sands BE, Hanauer S, Colombel JF, Sandborn WJ, Van Assche G, Axler J, Kim HJ, Danese S, Fox I, Milch C, Sankoh S, Wyant T, Xu J, Parikh A; GEMINI 1 Study Group. Vedolizumab as induction and maintenance therapy for </w:t>
      </w:r>
      <w:r w:rsidRPr="00044EE1">
        <w:rPr>
          <w:rFonts w:ascii="Book Antiqua" w:eastAsia="SimSun" w:hAnsi="Book Antiqua"/>
          <w:sz w:val="24"/>
          <w:szCs w:val="24"/>
          <w:lang w:eastAsia="zh-CN"/>
        </w:rPr>
        <w:lastRenderedPageBreak/>
        <w:t xml:space="preserve">ulcerative colitis. </w:t>
      </w:r>
      <w:r w:rsidRPr="00044EE1">
        <w:rPr>
          <w:rFonts w:ascii="Book Antiqua" w:eastAsia="SimSun" w:hAnsi="Book Antiqua"/>
          <w:i/>
          <w:sz w:val="24"/>
          <w:szCs w:val="24"/>
          <w:lang w:eastAsia="zh-CN"/>
        </w:rPr>
        <w:t>N Engl J Med</w:t>
      </w:r>
      <w:r w:rsidRPr="00044EE1">
        <w:rPr>
          <w:rFonts w:ascii="Book Antiqua" w:eastAsia="SimSun" w:hAnsi="Book Antiqua"/>
          <w:sz w:val="24"/>
          <w:szCs w:val="24"/>
          <w:lang w:eastAsia="zh-CN"/>
        </w:rPr>
        <w:t xml:space="preserve"> 2013; </w:t>
      </w:r>
      <w:r w:rsidRPr="00044EE1">
        <w:rPr>
          <w:rFonts w:ascii="Book Antiqua" w:eastAsia="SimSun" w:hAnsi="Book Antiqua"/>
          <w:b/>
          <w:sz w:val="24"/>
          <w:szCs w:val="24"/>
          <w:lang w:eastAsia="zh-CN"/>
        </w:rPr>
        <w:t>369</w:t>
      </w:r>
      <w:r w:rsidRPr="00044EE1">
        <w:rPr>
          <w:rFonts w:ascii="Book Antiqua" w:eastAsia="SimSun" w:hAnsi="Book Antiqua"/>
          <w:sz w:val="24"/>
          <w:szCs w:val="24"/>
          <w:lang w:eastAsia="zh-CN"/>
        </w:rPr>
        <w:t>: 699-710 [PMID: 23964932 DOI: 10.1056/NEJMoa1215734]</w:t>
      </w:r>
    </w:p>
    <w:p w14:paraId="07AF3A18"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25 </w:t>
      </w:r>
      <w:r w:rsidRPr="00044EE1">
        <w:rPr>
          <w:rFonts w:ascii="Book Antiqua" w:eastAsia="SimSun" w:hAnsi="Book Antiqua"/>
          <w:b/>
          <w:sz w:val="24"/>
          <w:szCs w:val="24"/>
          <w:lang w:eastAsia="zh-CN"/>
        </w:rPr>
        <w:t>Feagan BG</w:t>
      </w:r>
      <w:r w:rsidRPr="00044EE1">
        <w:rPr>
          <w:rFonts w:ascii="Book Antiqua" w:eastAsia="SimSun" w:hAnsi="Book Antiqua"/>
          <w:sz w:val="24"/>
          <w:szCs w:val="24"/>
          <w:lang w:eastAsia="zh-CN"/>
        </w:rPr>
        <w:t xml:space="preserve">, Rubin DT, Danese S, Vermeire S, Abhyankar B, Sankoh S, James A, Smyth M. Efficacy of Vedolizumab Induction and Maintenance Therapy in Patients With Ulcerative Colitis, Regardless of Prior Exposure to Tumor Necrosis Factor Antagonists. </w:t>
      </w:r>
      <w:r w:rsidRPr="00044EE1">
        <w:rPr>
          <w:rFonts w:ascii="Book Antiqua" w:eastAsia="SimSun" w:hAnsi="Book Antiqua"/>
          <w:i/>
          <w:sz w:val="24"/>
          <w:szCs w:val="24"/>
          <w:lang w:eastAsia="zh-CN"/>
        </w:rPr>
        <w:t>Clin Gastroenterol Hepatol</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15</w:t>
      </w:r>
      <w:r w:rsidRPr="00044EE1">
        <w:rPr>
          <w:rFonts w:ascii="Book Antiqua" w:eastAsia="SimSun" w:hAnsi="Book Antiqua"/>
          <w:sz w:val="24"/>
          <w:szCs w:val="24"/>
          <w:lang w:eastAsia="zh-CN"/>
        </w:rPr>
        <w:t>: 229-239.e5 [PMID: 27639327 DOI: 10.1016/j.cgh.2016.08.044]</w:t>
      </w:r>
    </w:p>
    <w:p w14:paraId="685471D3"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26 </w:t>
      </w:r>
      <w:r w:rsidRPr="00044EE1">
        <w:rPr>
          <w:rFonts w:ascii="Book Antiqua" w:eastAsia="SimSun" w:hAnsi="Book Antiqua"/>
          <w:b/>
          <w:sz w:val="24"/>
          <w:szCs w:val="24"/>
          <w:lang w:eastAsia="zh-CN"/>
        </w:rPr>
        <w:t>Sandborn WJ</w:t>
      </w:r>
      <w:r w:rsidRPr="00044EE1">
        <w:rPr>
          <w:rFonts w:ascii="Book Antiqua" w:eastAsia="SimSun" w:hAnsi="Book Antiqua"/>
          <w:sz w:val="24"/>
          <w:szCs w:val="24"/>
          <w:lang w:eastAsia="zh-CN"/>
        </w:rPr>
        <w:t xml:space="preserve">, Feagan BG, Rutgeerts P, Hanauer S, Colombel JF, Sands BE, Lukas M, Fedorak RN, Lee S, Bressler B, Fox I, Rosario M, Sankoh S, Xu J, Stephens K, Milch C, Parikh A; GEMINI 2 Study Group. Vedolizumab as induction and maintenance therapy for Crohn's disease. </w:t>
      </w:r>
      <w:r w:rsidRPr="00044EE1">
        <w:rPr>
          <w:rFonts w:ascii="Book Antiqua" w:eastAsia="SimSun" w:hAnsi="Book Antiqua"/>
          <w:i/>
          <w:sz w:val="24"/>
          <w:szCs w:val="24"/>
          <w:lang w:eastAsia="zh-CN"/>
        </w:rPr>
        <w:t>N Engl J Med</w:t>
      </w:r>
      <w:r w:rsidRPr="00044EE1">
        <w:rPr>
          <w:rFonts w:ascii="Book Antiqua" w:eastAsia="SimSun" w:hAnsi="Book Antiqua"/>
          <w:sz w:val="24"/>
          <w:szCs w:val="24"/>
          <w:lang w:eastAsia="zh-CN"/>
        </w:rPr>
        <w:t xml:space="preserve"> 2013; </w:t>
      </w:r>
      <w:r w:rsidRPr="00044EE1">
        <w:rPr>
          <w:rFonts w:ascii="Book Antiqua" w:eastAsia="SimSun" w:hAnsi="Book Antiqua"/>
          <w:b/>
          <w:sz w:val="24"/>
          <w:szCs w:val="24"/>
          <w:lang w:eastAsia="zh-CN"/>
        </w:rPr>
        <w:t>369</w:t>
      </w:r>
      <w:r w:rsidRPr="00044EE1">
        <w:rPr>
          <w:rFonts w:ascii="Book Antiqua" w:eastAsia="SimSun" w:hAnsi="Book Antiqua"/>
          <w:sz w:val="24"/>
          <w:szCs w:val="24"/>
          <w:lang w:eastAsia="zh-CN"/>
        </w:rPr>
        <w:t>: 711-721 [PMID: 23964933 DOI: 10.1056/NEJMoa1215739]</w:t>
      </w:r>
    </w:p>
    <w:p w14:paraId="0A9F93F5"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27 </w:t>
      </w:r>
      <w:r w:rsidRPr="00044EE1">
        <w:rPr>
          <w:rFonts w:ascii="Book Antiqua" w:eastAsia="SimSun" w:hAnsi="Book Antiqua"/>
          <w:b/>
          <w:sz w:val="24"/>
          <w:szCs w:val="24"/>
          <w:lang w:eastAsia="zh-CN"/>
        </w:rPr>
        <w:t>Sands BE</w:t>
      </w:r>
      <w:r w:rsidRPr="00044EE1">
        <w:rPr>
          <w:rFonts w:ascii="Book Antiqua" w:eastAsia="SimSun" w:hAnsi="Book Antiqua"/>
          <w:sz w:val="24"/>
          <w:szCs w:val="24"/>
          <w:lang w:eastAsia="zh-CN"/>
        </w:rPr>
        <w:t xml:space="preserve">, Feagan BG, Rutgeerts P, Colombel JF, Sandborn WJ, Sy R, D'Haens G, Ben-Horin S, Xu J, Rosario M, Fox I, Parikh A, Milch C, Hanauer S. Effects of vedolizumab induction therapy for patients with Crohn's disease in whom tumor necrosis factor antagonist treatment failed. </w:t>
      </w:r>
      <w:r w:rsidRPr="00044EE1">
        <w:rPr>
          <w:rFonts w:ascii="Book Antiqua" w:eastAsia="SimSun" w:hAnsi="Book Antiqua"/>
          <w:i/>
          <w:sz w:val="24"/>
          <w:szCs w:val="24"/>
          <w:lang w:eastAsia="zh-CN"/>
        </w:rPr>
        <w:t>Gastroenterology</w:t>
      </w:r>
      <w:r w:rsidRPr="00044EE1">
        <w:rPr>
          <w:rFonts w:ascii="Book Antiqua" w:eastAsia="SimSun" w:hAnsi="Book Antiqua"/>
          <w:sz w:val="24"/>
          <w:szCs w:val="24"/>
          <w:lang w:eastAsia="zh-CN"/>
        </w:rPr>
        <w:t xml:space="preserve"> 2014; </w:t>
      </w:r>
      <w:r w:rsidRPr="00044EE1">
        <w:rPr>
          <w:rFonts w:ascii="Book Antiqua" w:eastAsia="SimSun" w:hAnsi="Book Antiqua"/>
          <w:b/>
          <w:sz w:val="24"/>
          <w:szCs w:val="24"/>
          <w:lang w:eastAsia="zh-CN"/>
        </w:rPr>
        <w:t>147</w:t>
      </w:r>
      <w:r w:rsidRPr="00044EE1">
        <w:rPr>
          <w:rFonts w:ascii="Book Antiqua" w:eastAsia="SimSun" w:hAnsi="Book Antiqua"/>
          <w:sz w:val="24"/>
          <w:szCs w:val="24"/>
          <w:lang w:eastAsia="zh-CN"/>
        </w:rPr>
        <w:t>: 618-627.e3 [PMID: 24859203 DOI: 10.1053/j.gastro.2014.05.008]</w:t>
      </w:r>
    </w:p>
    <w:p w14:paraId="26FBCB7D"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28 </w:t>
      </w:r>
      <w:r w:rsidRPr="00044EE1">
        <w:rPr>
          <w:rFonts w:ascii="Book Antiqua" w:eastAsia="SimSun" w:hAnsi="Book Antiqua"/>
          <w:b/>
          <w:sz w:val="24"/>
          <w:szCs w:val="24"/>
          <w:lang w:eastAsia="zh-CN"/>
        </w:rPr>
        <w:t>Zundler S</w:t>
      </w:r>
      <w:r w:rsidRPr="00044EE1">
        <w:rPr>
          <w:rFonts w:ascii="Book Antiqua" w:eastAsia="SimSun" w:hAnsi="Book Antiqua"/>
          <w:sz w:val="24"/>
          <w:szCs w:val="24"/>
          <w:lang w:eastAsia="zh-CN"/>
        </w:rPr>
        <w:t xml:space="preserve">, Fischer A, Schillinger D, Binder MT, Atreya R, Rath T, Lopez-Pósadas R, Voskens CJ, Watson A, Atreya I, Neufert C, Neurath MF. The α4β1 Homing Pathway Is Essential for Ileal Homing of Crohn's Disease Effector T Cells In Vivo. </w:t>
      </w:r>
      <w:r w:rsidRPr="00044EE1">
        <w:rPr>
          <w:rFonts w:ascii="Book Antiqua" w:eastAsia="SimSun" w:hAnsi="Book Antiqua"/>
          <w:i/>
          <w:sz w:val="24"/>
          <w:szCs w:val="24"/>
          <w:lang w:eastAsia="zh-CN"/>
        </w:rPr>
        <w:t>Inflamm Bowel Dis</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23</w:t>
      </w:r>
      <w:r w:rsidRPr="00044EE1">
        <w:rPr>
          <w:rFonts w:ascii="Book Antiqua" w:eastAsia="SimSun" w:hAnsi="Book Antiqua"/>
          <w:sz w:val="24"/>
          <w:szCs w:val="24"/>
          <w:lang w:eastAsia="zh-CN"/>
        </w:rPr>
        <w:t>: 379-391 [PMID: 28221249 DOI: 10.1097/MIB.0000000000001029]</w:t>
      </w:r>
    </w:p>
    <w:p w14:paraId="24BA37B4"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29 </w:t>
      </w:r>
      <w:r w:rsidRPr="00044EE1">
        <w:rPr>
          <w:rFonts w:ascii="Book Antiqua" w:eastAsia="SimSun" w:hAnsi="Book Antiqua"/>
          <w:b/>
          <w:sz w:val="24"/>
          <w:szCs w:val="24"/>
          <w:lang w:eastAsia="zh-CN"/>
        </w:rPr>
        <w:t>Zundler S</w:t>
      </w:r>
      <w:r w:rsidRPr="00044EE1">
        <w:rPr>
          <w:rFonts w:ascii="Book Antiqua" w:eastAsia="SimSun" w:hAnsi="Book Antiqua"/>
          <w:sz w:val="24"/>
          <w:szCs w:val="24"/>
          <w:lang w:eastAsia="zh-CN"/>
        </w:rPr>
        <w:t xml:space="preserve">, Fischer A, Schillinger D, Binder MT, Atreya R, Rath T, Lopez-Pósadas R, Voskens CJ, Watson A, Atreya I, Neufert C, Neurath MF. The α4β1 Homing Pathway Is Essential for Ileal Homing of Crohn's Disease Effector T Cells In Vivo. </w:t>
      </w:r>
      <w:r w:rsidRPr="00044EE1">
        <w:rPr>
          <w:rFonts w:ascii="Book Antiqua" w:eastAsia="SimSun" w:hAnsi="Book Antiqua"/>
          <w:i/>
          <w:sz w:val="24"/>
          <w:szCs w:val="24"/>
          <w:lang w:eastAsia="zh-CN"/>
        </w:rPr>
        <w:t>Inflamm Bowel Dis</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23</w:t>
      </w:r>
      <w:r w:rsidRPr="00044EE1">
        <w:rPr>
          <w:rFonts w:ascii="Book Antiqua" w:eastAsia="SimSun" w:hAnsi="Book Antiqua"/>
          <w:sz w:val="24"/>
          <w:szCs w:val="24"/>
          <w:lang w:eastAsia="zh-CN"/>
        </w:rPr>
        <w:t>: 379-391 [PMID: 28221249 DOI: 10.1097/MIB.0000000000001029]</w:t>
      </w:r>
    </w:p>
    <w:p w14:paraId="16F7BE33"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30 </w:t>
      </w:r>
      <w:r w:rsidRPr="00044EE1">
        <w:rPr>
          <w:rFonts w:ascii="Book Antiqua" w:eastAsia="SimSun" w:hAnsi="Book Antiqua"/>
          <w:b/>
          <w:sz w:val="24"/>
          <w:szCs w:val="24"/>
          <w:lang w:eastAsia="zh-CN"/>
        </w:rPr>
        <w:t>Loftus EV Jr</w:t>
      </w:r>
      <w:r w:rsidRPr="00044EE1">
        <w:rPr>
          <w:rFonts w:ascii="Book Antiqua" w:eastAsia="SimSun" w:hAnsi="Book Antiqua"/>
          <w:sz w:val="24"/>
          <w:szCs w:val="24"/>
          <w:lang w:eastAsia="zh-CN"/>
        </w:rPr>
        <w:t xml:space="preserve">, Colombel JF, Feagan BG, Vermeire S, Sandborn WJ, Sands BE, Danese S, D'Haens GR, Kaser A, Panaccione R, Rubin DT, Shafran I, McAuliffe M, Kaviya A, Sankoh S, Mody R, Abhyankar B, Smyth M. Long-term Efficacy of </w:t>
      </w:r>
      <w:r w:rsidRPr="00044EE1">
        <w:rPr>
          <w:rFonts w:ascii="Book Antiqua" w:eastAsia="SimSun" w:hAnsi="Book Antiqua"/>
          <w:sz w:val="24"/>
          <w:szCs w:val="24"/>
          <w:lang w:eastAsia="zh-CN"/>
        </w:rPr>
        <w:lastRenderedPageBreak/>
        <w:t xml:space="preserve">Vedolizumab for Ulcerative Colitis. </w:t>
      </w:r>
      <w:r w:rsidRPr="00044EE1">
        <w:rPr>
          <w:rFonts w:ascii="Book Antiqua" w:eastAsia="SimSun" w:hAnsi="Book Antiqua"/>
          <w:i/>
          <w:sz w:val="24"/>
          <w:szCs w:val="24"/>
          <w:lang w:eastAsia="zh-CN"/>
        </w:rPr>
        <w:t>J Crohns Colitis</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11</w:t>
      </w:r>
      <w:r w:rsidRPr="00044EE1">
        <w:rPr>
          <w:rFonts w:ascii="Book Antiqua" w:eastAsia="SimSun" w:hAnsi="Book Antiqua"/>
          <w:sz w:val="24"/>
          <w:szCs w:val="24"/>
          <w:lang w:eastAsia="zh-CN"/>
        </w:rPr>
        <w:t>: 400-411 [PMID: 27683800 DOI: 10.1093/ecco-jcc/jjw177]</w:t>
      </w:r>
    </w:p>
    <w:p w14:paraId="39485AC8"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31 </w:t>
      </w:r>
      <w:r w:rsidRPr="00044EE1">
        <w:rPr>
          <w:rFonts w:ascii="Book Antiqua" w:eastAsia="SimSun" w:hAnsi="Book Antiqua"/>
          <w:b/>
          <w:sz w:val="24"/>
          <w:szCs w:val="24"/>
          <w:lang w:eastAsia="zh-CN"/>
        </w:rPr>
        <w:t>Vermeire S</w:t>
      </w:r>
      <w:r w:rsidRPr="00044EE1">
        <w:rPr>
          <w:rFonts w:ascii="Book Antiqua" w:eastAsia="SimSun" w:hAnsi="Book Antiqua"/>
          <w:sz w:val="24"/>
          <w:szCs w:val="24"/>
          <w:lang w:eastAsia="zh-CN"/>
        </w:rPr>
        <w:t xml:space="preserve">, Loftus EV Jr, Colombel JF, Feagan BG, Sandborn WJ, Sands BE, Danese S, D'Haens GR, Kaser A, Panaccione R, Rubin DT, Shafran I, McAuliffe M, Kaviya A, Sankoh S, Mody R, Abhyankar B, Smyth M. Long-term Efficacy of Vedolizumab for Crohn's Disease. </w:t>
      </w:r>
      <w:r w:rsidRPr="00044EE1">
        <w:rPr>
          <w:rFonts w:ascii="Book Antiqua" w:eastAsia="SimSun" w:hAnsi="Book Antiqua"/>
          <w:i/>
          <w:sz w:val="24"/>
          <w:szCs w:val="24"/>
          <w:lang w:eastAsia="zh-CN"/>
        </w:rPr>
        <w:t>J Crohns Colitis</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11</w:t>
      </w:r>
      <w:r w:rsidRPr="00044EE1">
        <w:rPr>
          <w:rFonts w:ascii="Book Antiqua" w:eastAsia="SimSun" w:hAnsi="Book Antiqua"/>
          <w:sz w:val="24"/>
          <w:szCs w:val="24"/>
          <w:lang w:eastAsia="zh-CN"/>
        </w:rPr>
        <w:t>: 412-424 [PMID: 27683798 DOI: 10.1093/ecco-jcc/jjw176]</w:t>
      </w:r>
    </w:p>
    <w:p w14:paraId="27CF8399"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32 </w:t>
      </w:r>
      <w:r w:rsidRPr="00044EE1">
        <w:rPr>
          <w:rFonts w:ascii="Book Antiqua" w:eastAsia="SimSun" w:hAnsi="Book Antiqua"/>
          <w:b/>
          <w:sz w:val="24"/>
          <w:szCs w:val="24"/>
          <w:lang w:eastAsia="zh-CN"/>
        </w:rPr>
        <w:t>Noman M</w:t>
      </w:r>
      <w:r w:rsidRPr="00044EE1">
        <w:rPr>
          <w:rFonts w:ascii="Book Antiqua" w:eastAsia="SimSun" w:hAnsi="Book Antiqua"/>
          <w:sz w:val="24"/>
          <w:szCs w:val="24"/>
          <w:lang w:eastAsia="zh-CN"/>
        </w:rPr>
        <w:t xml:space="preserve">, Ferrante M, Bisschops R, De Hertogh G, Van den Broeck K, Rans K, Rutgeerts P, Vermeire S, Van Assche G. Vedolizumab Induces Long-term Mucosal Healing in Patients With Crohn's Disease and Ulcerative Colitis. </w:t>
      </w:r>
      <w:r w:rsidRPr="00044EE1">
        <w:rPr>
          <w:rFonts w:ascii="Book Antiqua" w:eastAsia="SimSun" w:hAnsi="Book Antiqua"/>
          <w:i/>
          <w:sz w:val="24"/>
          <w:szCs w:val="24"/>
          <w:lang w:eastAsia="zh-CN"/>
        </w:rPr>
        <w:t>J Crohns Colitis</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11</w:t>
      </w:r>
      <w:r w:rsidRPr="00044EE1">
        <w:rPr>
          <w:rFonts w:ascii="Book Antiqua" w:eastAsia="SimSun" w:hAnsi="Book Antiqua"/>
          <w:sz w:val="24"/>
          <w:szCs w:val="24"/>
          <w:lang w:eastAsia="zh-CN"/>
        </w:rPr>
        <w:t>: 1085-1089 [PMID: 28369329 DOI: 10.1093/ecco-jcc/jjx048]</w:t>
      </w:r>
    </w:p>
    <w:p w14:paraId="5EF84F5C"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33 </w:t>
      </w:r>
      <w:r w:rsidRPr="00044EE1">
        <w:rPr>
          <w:rFonts w:ascii="Book Antiqua" w:eastAsia="SimSun" w:hAnsi="Book Antiqua"/>
          <w:b/>
          <w:sz w:val="24"/>
          <w:szCs w:val="24"/>
          <w:lang w:eastAsia="zh-CN"/>
        </w:rPr>
        <w:t>Danese S</w:t>
      </w:r>
      <w:r w:rsidRPr="00044EE1">
        <w:rPr>
          <w:rFonts w:ascii="Book Antiqua" w:eastAsia="SimSun" w:hAnsi="Book Antiqua"/>
          <w:sz w:val="24"/>
          <w:szCs w:val="24"/>
          <w:lang w:eastAsia="zh-CN"/>
        </w:rPr>
        <w:t xml:space="preserve">, Feagan B, Sandborn WJ, Colombel J-F, Vermeire S, Jones S, Brennan K, Bornstein J. OP023 A phase 3b open-label multicentre study (VERSIFY) of the efficacy of vedolizumab on endoscopic healing in moderately to severely active Crohn’s disease (CD). </w:t>
      </w:r>
      <w:r w:rsidRPr="00044EE1">
        <w:rPr>
          <w:rFonts w:ascii="Book Antiqua" w:eastAsia="SimSun" w:hAnsi="Book Antiqua"/>
          <w:i/>
          <w:sz w:val="24"/>
          <w:szCs w:val="24"/>
          <w:lang w:eastAsia="zh-CN"/>
        </w:rPr>
        <w:t>J Crohns Colitis</w:t>
      </w:r>
      <w:r w:rsidRPr="00044EE1">
        <w:rPr>
          <w:rFonts w:ascii="Book Antiqua" w:eastAsia="SimSun" w:hAnsi="Book Antiqua"/>
          <w:sz w:val="24"/>
          <w:szCs w:val="24"/>
          <w:lang w:eastAsia="zh-CN"/>
        </w:rPr>
        <w:t xml:space="preserve"> 2018; </w:t>
      </w:r>
      <w:r w:rsidRPr="00044EE1">
        <w:rPr>
          <w:rFonts w:ascii="Book Antiqua" w:eastAsia="SimSun" w:hAnsi="Book Antiqua"/>
          <w:b/>
          <w:sz w:val="24"/>
          <w:szCs w:val="24"/>
          <w:lang w:eastAsia="zh-CN"/>
        </w:rPr>
        <w:t>12</w:t>
      </w:r>
      <w:r w:rsidRPr="00044EE1">
        <w:rPr>
          <w:rFonts w:ascii="Book Antiqua" w:eastAsia="SimSun" w:hAnsi="Book Antiqua" w:hint="eastAsia"/>
          <w:sz w:val="24"/>
          <w:szCs w:val="24"/>
          <w:lang w:eastAsia="zh-CN"/>
        </w:rPr>
        <w:t xml:space="preserve"> </w:t>
      </w:r>
      <w:r w:rsidRPr="00044EE1">
        <w:rPr>
          <w:rFonts w:ascii="Book Antiqua" w:eastAsia="SimSun" w:hAnsi="Book Antiqua"/>
          <w:sz w:val="24"/>
          <w:szCs w:val="24"/>
          <w:lang w:eastAsia="zh-CN"/>
        </w:rPr>
        <w:t>Suppl</w:t>
      </w:r>
      <w:r w:rsidRPr="00044EE1">
        <w:rPr>
          <w:rFonts w:ascii="Book Antiqua" w:eastAsia="SimSun" w:hAnsi="Book Antiqua" w:hint="eastAsia"/>
          <w:sz w:val="24"/>
          <w:szCs w:val="24"/>
          <w:lang w:eastAsia="zh-CN"/>
        </w:rPr>
        <w:t xml:space="preserve"> </w:t>
      </w:r>
      <w:r w:rsidRPr="00044EE1">
        <w:rPr>
          <w:rFonts w:ascii="Book Antiqua" w:eastAsia="SimSun" w:hAnsi="Book Antiqua"/>
          <w:sz w:val="24"/>
          <w:szCs w:val="24"/>
          <w:lang w:eastAsia="zh-CN"/>
        </w:rPr>
        <w:t>1: S16</w:t>
      </w:r>
      <w:r w:rsidRPr="00044EE1">
        <w:rPr>
          <w:rFonts w:ascii="Book Antiqua" w:eastAsia="SimSun" w:hAnsi="Book Antiqua" w:hint="eastAsia"/>
          <w:sz w:val="24"/>
          <w:szCs w:val="24"/>
          <w:lang w:eastAsia="zh-CN"/>
        </w:rPr>
        <w:t>-S</w:t>
      </w:r>
      <w:r w:rsidRPr="00044EE1">
        <w:rPr>
          <w:rFonts w:ascii="Book Antiqua" w:eastAsia="SimSun" w:hAnsi="Book Antiqua"/>
          <w:sz w:val="24"/>
          <w:szCs w:val="24"/>
          <w:lang w:eastAsia="zh-CN"/>
        </w:rPr>
        <w:t>17</w:t>
      </w:r>
    </w:p>
    <w:p w14:paraId="770960E6"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34 </w:t>
      </w:r>
      <w:r w:rsidRPr="00044EE1">
        <w:rPr>
          <w:rFonts w:ascii="Book Antiqua" w:eastAsia="SimSun" w:hAnsi="Book Antiqua"/>
          <w:b/>
          <w:sz w:val="24"/>
          <w:szCs w:val="24"/>
          <w:lang w:eastAsia="zh-CN"/>
        </w:rPr>
        <w:t>Dulai PS</w:t>
      </w:r>
      <w:r w:rsidRPr="00044EE1">
        <w:rPr>
          <w:rFonts w:ascii="Book Antiqua" w:eastAsia="SimSun" w:hAnsi="Book Antiqua"/>
          <w:sz w:val="24"/>
          <w:szCs w:val="24"/>
          <w:lang w:eastAsia="zh-CN"/>
        </w:rPr>
        <w:t xml:space="preserve">, Singh S, Jiang X, Peerani F, Narula N, Chaudrey K, Whitehead D, Hudesman D, Lukin D, Swaminath A, Shmidt E, Wang S, Boland BS, Chang JT, Kane S, Siegel CA, Loftus EV, Sandborn WJ, Sands BE, Colombel JF. The Real-World Effectiveness and Safety of Vedolizumab for Moderate-Severe Crohn's Disease: Results From the US VICTORY Consortium. </w:t>
      </w:r>
      <w:r w:rsidRPr="00044EE1">
        <w:rPr>
          <w:rFonts w:ascii="Book Antiqua" w:eastAsia="SimSun" w:hAnsi="Book Antiqua"/>
          <w:i/>
          <w:sz w:val="24"/>
          <w:szCs w:val="24"/>
          <w:lang w:eastAsia="zh-CN"/>
        </w:rPr>
        <w:t>Am J Gastroenterol</w:t>
      </w:r>
      <w:r w:rsidRPr="00044EE1">
        <w:rPr>
          <w:rFonts w:ascii="Book Antiqua" w:eastAsia="SimSun" w:hAnsi="Book Antiqua"/>
          <w:sz w:val="24"/>
          <w:szCs w:val="24"/>
          <w:lang w:eastAsia="zh-CN"/>
        </w:rPr>
        <w:t xml:space="preserve"> 2016; </w:t>
      </w:r>
      <w:r w:rsidRPr="00044EE1">
        <w:rPr>
          <w:rFonts w:ascii="Book Antiqua" w:eastAsia="SimSun" w:hAnsi="Book Antiqua"/>
          <w:b/>
          <w:sz w:val="24"/>
          <w:szCs w:val="24"/>
          <w:lang w:eastAsia="zh-CN"/>
        </w:rPr>
        <w:t>111</w:t>
      </w:r>
      <w:r w:rsidRPr="00044EE1">
        <w:rPr>
          <w:rFonts w:ascii="Book Antiqua" w:eastAsia="SimSun" w:hAnsi="Book Antiqua"/>
          <w:sz w:val="24"/>
          <w:szCs w:val="24"/>
          <w:lang w:eastAsia="zh-CN"/>
        </w:rPr>
        <w:t>: 1147-1155 [PMID: 27296941 DOI: 10.1038/ajg.2016.236]</w:t>
      </w:r>
    </w:p>
    <w:p w14:paraId="3DD747A6"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35 </w:t>
      </w:r>
      <w:r w:rsidRPr="00044EE1">
        <w:rPr>
          <w:rFonts w:ascii="Book Antiqua" w:eastAsia="SimSun" w:hAnsi="Book Antiqua"/>
          <w:b/>
          <w:sz w:val="24"/>
          <w:szCs w:val="24"/>
          <w:lang w:eastAsia="zh-CN"/>
        </w:rPr>
        <w:t>Baumgart DC</w:t>
      </w:r>
      <w:r w:rsidRPr="00044EE1">
        <w:rPr>
          <w:rFonts w:ascii="Book Antiqua" w:eastAsia="SimSun" w:hAnsi="Book Antiqua"/>
          <w:sz w:val="24"/>
          <w:szCs w:val="24"/>
          <w:lang w:eastAsia="zh-CN"/>
        </w:rPr>
        <w:t xml:space="preserve">, Bokemeyer B, Drabik A, Stallmach A, Schreiber S; Vedolizumab Germany Consortium. Vedolizumab induction therapy for inflammatory bowel disease in clinical practice--a nationwide consecutive German cohort study. </w:t>
      </w:r>
      <w:r w:rsidRPr="00044EE1">
        <w:rPr>
          <w:rFonts w:ascii="Book Antiqua" w:eastAsia="SimSun" w:hAnsi="Book Antiqua"/>
          <w:i/>
          <w:sz w:val="24"/>
          <w:szCs w:val="24"/>
          <w:lang w:eastAsia="zh-CN"/>
        </w:rPr>
        <w:t>Aliment Pharmacol Ther</w:t>
      </w:r>
      <w:r w:rsidRPr="00044EE1">
        <w:rPr>
          <w:rFonts w:ascii="Book Antiqua" w:eastAsia="SimSun" w:hAnsi="Book Antiqua"/>
          <w:sz w:val="24"/>
          <w:szCs w:val="24"/>
          <w:lang w:eastAsia="zh-CN"/>
        </w:rPr>
        <w:t xml:space="preserve"> 2016; </w:t>
      </w:r>
      <w:r w:rsidRPr="00044EE1">
        <w:rPr>
          <w:rFonts w:ascii="Book Antiqua" w:eastAsia="SimSun" w:hAnsi="Book Antiqua"/>
          <w:b/>
          <w:sz w:val="24"/>
          <w:szCs w:val="24"/>
          <w:lang w:eastAsia="zh-CN"/>
        </w:rPr>
        <w:t>43</w:t>
      </w:r>
      <w:r w:rsidRPr="00044EE1">
        <w:rPr>
          <w:rFonts w:ascii="Book Antiqua" w:eastAsia="SimSun" w:hAnsi="Book Antiqua"/>
          <w:sz w:val="24"/>
          <w:szCs w:val="24"/>
          <w:lang w:eastAsia="zh-CN"/>
        </w:rPr>
        <w:t>: 1090-1102 [PMID: 27038247 DOI: 10.1111/apt.13594]</w:t>
      </w:r>
    </w:p>
    <w:p w14:paraId="06E47AF5"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36 </w:t>
      </w:r>
      <w:r w:rsidRPr="00044EE1">
        <w:rPr>
          <w:rFonts w:ascii="Book Antiqua" w:eastAsia="SimSun" w:hAnsi="Book Antiqua"/>
          <w:b/>
          <w:sz w:val="24"/>
          <w:szCs w:val="24"/>
          <w:lang w:eastAsia="zh-CN"/>
        </w:rPr>
        <w:t>Amiot A</w:t>
      </w:r>
      <w:r w:rsidRPr="00044EE1">
        <w:rPr>
          <w:rFonts w:ascii="Book Antiqua" w:eastAsia="SimSun" w:hAnsi="Book Antiqua"/>
          <w:sz w:val="24"/>
          <w:szCs w:val="24"/>
          <w:lang w:eastAsia="zh-CN"/>
        </w:rPr>
        <w:t xml:space="preserve">, Grimaud JC, Peyrin-Biroulet L, Filippi J, Pariente B, Roblin X, Buisson A, Stefanescu C, Trang-Poisson C, Altwegg R, Marteau P, Vaysse T, Bourrier A, Nancey S, Laharie D, Allez M, Savoye G, Moreau J, Gagniere C, Vuitton L, Viennot S, Aubourg A, Pelletier AL, Bouguen G, Abitbol V, Bouhnik Y; Observatory on Efficacy and of Vedolizumab in Patients With Inflammatory Bowel Disease Study Group; </w:t>
      </w:r>
      <w:r w:rsidRPr="00044EE1">
        <w:rPr>
          <w:rFonts w:ascii="Book Antiqua" w:eastAsia="SimSun" w:hAnsi="Book Antiqua"/>
          <w:sz w:val="24"/>
          <w:szCs w:val="24"/>
          <w:lang w:eastAsia="zh-CN"/>
        </w:rPr>
        <w:lastRenderedPageBreak/>
        <w:t xml:space="preserve">Groupe d'Etude Therapeutique des Affections Inflammatoires du tube Digestif. Effectiveness and Safety of Vedolizumab Induction Therapy for Patients With Inflammatory Bowel Disease. </w:t>
      </w:r>
      <w:r w:rsidRPr="00044EE1">
        <w:rPr>
          <w:rFonts w:ascii="Book Antiqua" w:eastAsia="SimSun" w:hAnsi="Book Antiqua"/>
          <w:i/>
          <w:sz w:val="24"/>
          <w:szCs w:val="24"/>
          <w:lang w:eastAsia="zh-CN"/>
        </w:rPr>
        <w:t>Clin Gastroenterol Hepatol</w:t>
      </w:r>
      <w:r w:rsidRPr="00044EE1">
        <w:rPr>
          <w:rFonts w:ascii="Book Antiqua" w:eastAsia="SimSun" w:hAnsi="Book Antiqua"/>
          <w:sz w:val="24"/>
          <w:szCs w:val="24"/>
          <w:lang w:eastAsia="zh-CN"/>
        </w:rPr>
        <w:t xml:space="preserve"> 2016; </w:t>
      </w:r>
      <w:r w:rsidRPr="00044EE1">
        <w:rPr>
          <w:rFonts w:ascii="Book Antiqua" w:eastAsia="SimSun" w:hAnsi="Book Antiqua"/>
          <w:b/>
          <w:sz w:val="24"/>
          <w:szCs w:val="24"/>
          <w:lang w:eastAsia="zh-CN"/>
        </w:rPr>
        <w:t>14</w:t>
      </w:r>
      <w:r w:rsidRPr="00044EE1">
        <w:rPr>
          <w:rFonts w:ascii="Book Antiqua" w:eastAsia="SimSun" w:hAnsi="Book Antiqua"/>
          <w:sz w:val="24"/>
          <w:szCs w:val="24"/>
          <w:lang w:eastAsia="zh-CN"/>
        </w:rPr>
        <w:t>: 1593-1601.e2 [PMID: 26917043 DOI: 10.1016/j.cgh.2016.02.016]</w:t>
      </w:r>
    </w:p>
    <w:p w14:paraId="064DBFB5"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37 </w:t>
      </w:r>
      <w:r w:rsidRPr="00044EE1">
        <w:rPr>
          <w:rFonts w:ascii="Book Antiqua" w:eastAsia="SimSun" w:hAnsi="Book Antiqua"/>
          <w:b/>
          <w:sz w:val="24"/>
          <w:szCs w:val="24"/>
          <w:lang w:eastAsia="zh-CN"/>
        </w:rPr>
        <w:t>Vickers AD</w:t>
      </w:r>
      <w:r w:rsidRPr="00044EE1">
        <w:rPr>
          <w:rFonts w:ascii="Book Antiqua" w:eastAsia="SimSun" w:hAnsi="Book Antiqua"/>
          <w:sz w:val="24"/>
          <w:szCs w:val="24"/>
          <w:lang w:eastAsia="zh-CN"/>
        </w:rPr>
        <w:t xml:space="preserve">, Ainsworth C, Mody R, Bergman A, Ling CS, Medjedovic J, Smyth M. Systematic Review with Network Meta-Analysis: Comparative Efficacy of Biologics in the Treatment of Moderately to Severely Active Ulcerative Colitis. </w:t>
      </w:r>
      <w:r w:rsidRPr="00044EE1">
        <w:rPr>
          <w:rFonts w:ascii="Book Antiqua" w:eastAsia="SimSun" w:hAnsi="Book Antiqua"/>
          <w:i/>
          <w:sz w:val="24"/>
          <w:szCs w:val="24"/>
          <w:lang w:eastAsia="zh-CN"/>
        </w:rPr>
        <w:t>PLoS One</w:t>
      </w:r>
      <w:r w:rsidRPr="00044EE1">
        <w:rPr>
          <w:rFonts w:ascii="Book Antiqua" w:eastAsia="SimSun" w:hAnsi="Book Antiqua"/>
          <w:sz w:val="24"/>
          <w:szCs w:val="24"/>
          <w:lang w:eastAsia="zh-CN"/>
        </w:rPr>
        <w:t xml:space="preserve"> 2016; </w:t>
      </w:r>
      <w:r w:rsidRPr="00044EE1">
        <w:rPr>
          <w:rFonts w:ascii="Book Antiqua" w:eastAsia="SimSun" w:hAnsi="Book Antiqua"/>
          <w:b/>
          <w:sz w:val="24"/>
          <w:szCs w:val="24"/>
          <w:lang w:eastAsia="zh-CN"/>
        </w:rPr>
        <w:t>11</w:t>
      </w:r>
      <w:r w:rsidRPr="00044EE1">
        <w:rPr>
          <w:rFonts w:ascii="Book Antiqua" w:eastAsia="SimSun" w:hAnsi="Book Antiqua"/>
          <w:sz w:val="24"/>
          <w:szCs w:val="24"/>
          <w:lang w:eastAsia="zh-CN"/>
        </w:rPr>
        <w:t>: e0165435 [PMID: 27776175 DOI: 10.1371/journal.pone.0165435]</w:t>
      </w:r>
    </w:p>
    <w:p w14:paraId="6FC026CB"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38 </w:t>
      </w:r>
      <w:r w:rsidRPr="00044EE1">
        <w:rPr>
          <w:rFonts w:ascii="Book Antiqua" w:eastAsia="SimSun" w:hAnsi="Book Antiqua"/>
          <w:b/>
          <w:sz w:val="24"/>
          <w:szCs w:val="24"/>
          <w:lang w:eastAsia="zh-CN"/>
        </w:rPr>
        <w:t>Colombel JF</w:t>
      </w:r>
      <w:r w:rsidRPr="00044EE1">
        <w:rPr>
          <w:rFonts w:ascii="Book Antiqua" w:eastAsia="SimSun" w:hAnsi="Book Antiqua"/>
          <w:sz w:val="24"/>
          <w:szCs w:val="24"/>
          <w:lang w:eastAsia="zh-CN"/>
        </w:rPr>
        <w:t xml:space="preserve">, Sands BE, Rutgeerts P, Sandborn W, Danese S, D'Haens G, Panaccione R, Loftus EV Jr, Sankoh S, Fox I, Parikh A, Milch C, Abhyankar B, Feagan BG. The safety of vedolizumab for ulcerative colitis and Crohn's disease. </w:t>
      </w:r>
      <w:r w:rsidRPr="00044EE1">
        <w:rPr>
          <w:rFonts w:ascii="Book Antiqua" w:eastAsia="SimSun" w:hAnsi="Book Antiqua"/>
          <w:i/>
          <w:sz w:val="24"/>
          <w:szCs w:val="24"/>
          <w:lang w:eastAsia="zh-CN"/>
        </w:rPr>
        <w:t>Gut</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66</w:t>
      </w:r>
      <w:r w:rsidRPr="00044EE1">
        <w:rPr>
          <w:rFonts w:ascii="Book Antiqua" w:eastAsia="SimSun" w:hAnsi="Book Antiqua"/>
          <w:sz w:val="24"/>
          <w:szCs w:val="24"/>
          <w:lang w:eastAsia="zh-CN"/>
        </w:rPr>
        <w:t>: 839-851 [PMID: 26893500 DOI: 10.1136/gutjnl-2015-311079]</w:t>
      </w:r>
    </w:p>
    <w:p w14:paraId="399D21BF"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39 </w:t>
      </w:r>
      <w:r w:rsidRPr="00044EE1">
        <w:rPr>
          <w:rFonts w:ascii="Book Antiqua" w:eastAsia="SimSun" w:hAnsi="Book Antiqua"/>
          <w:b/>
          <w:sz w:val="24"/>
          <w:szCs w:val="24"/>
          <w:lang w:eastAsia="zh-CN"/>
        </w:rPr>
        <w:t>McAuliffe ME</w:t>
      </w:r>
      <w:r w:rsidRPr="00044EE1">
        <w:rPr>
          <w:rFonts w:ascii="Book Antiqua" w:eastAsia="SimSun" w:hAnsi="Book Antiqua"/>
          <w:sz w:val="24"/>
          <w:szCs w:val="24"/>
          <w:lang w:eastAsia="zh-CN"/>
        </w:rPr>
        <w:t xml:space="preserve">, Lanes S, Leach T, Parikh A, Faich G, Porter J, Holick C, Esposito D, Zhao Y, Fox I. Occurrence of adverse events among patients with inflammatory bowel disease in the HealthCore Integrated Research Database. </w:t>
      </w:r>
      <w:r w:rsidRPr="00044EE1">
        <w:rPr>
          <w:rFonts w:ascii="Book Antiqua" w:eastAsia="SimSun" w:hAnsi="Book Antiqua"/>
          <w:i/>
          <w:sz w:val="24"/>
          <w:szCs w:val="24"/>
          <w:lang w:eastAsia="zh-CN"/>
        </w:rPr>
        <w:t>Curr Med Res Opin</w:t>
      </w:r>
      <w:r w:rsidRPr="00044EE1">
        <w:rPr>
          <w:rFonts w:ascii="Book Antiqua" w:eastAsia="SimSun" w:hAnsi="Book Antiqua"/>
          <w:sz w:val="24"/>
          <w:szCs w:val="24"/>
          <w:lang w:eastAsia="zh-CN"/>
        </w:rPr>
        <w:t xml:space="preserve"> 2015; </w:t>
      </w:r>
      <w:r w:rsidRPr="00044EE1">
        <w:rPr>
          <w:rFonts w:ascii="Book Antiqua" w:eastAsia="SimSun" w:hAnsi="Book Antiqua"/>
          <w:b/>
          <w:sz w:val="24"/>
          <w:szCs w:val="24"/>
          <w:lang w:eastAsia="zh-CN"/>
        </w:rPr>
        <w:t>31</w:t>
      </w:r>
      <w:r w:rsidRPr="00044EE1">
        <w:rPr>
          <w:rFonts w:ascii="Book Antiqua" w:eastAsia="SimSun" w:hAnsi="Book Antiqua"/>
          <w:sz w:val="24"/>
          <w:szCs w:val="24"/>
          <w:lang w:eastAsia="zh-CN"/>
        </w:rPr>
        <w:t>: 1655-1664 [PMID: 26135040 DOI: 10.1185/03007995.2015.1065242]</w:t>
      </w:r>
    </w:p>
    <w:p w14:paraId="5C247AB8"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40 </w:t>
      </w:r>
      <w:r w:rsidRPr="00044EE1">
        <w:rPr>
          <w:rFonts w:ascii="Book Antiqua" w:eastAsia="SimSun" w:hAnsi="Book Antiqua"/>
          <w:b/>
          <w:sz w:val="24"/>
          <w:szCs w:val="24"/>
          <w:lang w:eastAsia="zh-CN"/>
        </w:rPr>
        <w:t>Lissner D</w:t>
      </w:r>
      <w:r w:rsidRPr="00044EE1">
        <w:rPr>
          <w:rFonts w:ascii="Book Antiqua" w:eastAsia="SimSun" w:hAnsi="Book Antiqua"/>
          <w:sz w:val="24"/>
          <w:szCs w:val="24"/>
          <w:lang w:eastAsia="zh-CN"/>
        </w:rPr>
        <w:t xml:space="preserve">, Glauben R, Allers K, Sonnenberg E, Loddenkemper C, Schneider T, Siegmund B. Pulmonary Manifestation of Crohn's Disease Developed Under Treatment With Vedolizumab. </w:t>
      </w:r>
      <w:r w:rsidRPr="00044EE1">
        <w:rPr>
          <w:rFonts w:ascii="Book Antiqua" w:eastAsia="SimSun" w:hAnsi="Book Antiqua"/>
          <w:i/>
          <w:sz w:val="24"/>
          <w:szCs w:val="24"/>
          <w:lang w:eastAsia="zh-CN"/>
        </w:rPr>
        <w:t>Am J Gastroenterol</w:t>
      </w:r>
      <w:r w:rsidRPr="00044EE1">
        <w:rPr>
          <w:rFonts w:ascii="Book Antiqua" w:eastAsia="SimSun" w:hAnsi="Book Antiqua"/>
          <w:sz w:val="24"/>
          <w:szCs w:val="24"/>
          <w:lang w:eastAsia="zh-CN"/>
        </w:rPr>
        <w:t xml:space="preserve"> 2018; </w:t>
      </w:r>
      <w:r w:rsidRPr="00044EE1">
        <w:rPr>
          <w:rFonts w:ascii="Book Antiqua" w:eastAsia="SimSun" w:hAnsi="Book Antiqua"/>
          <w:b/>
          <w:sz w:val="24"/>
          <w:szCs w:val="24"/>
          <w:lang w:eastAsia="zh-CN"/>
        </w:rPr>
        <w:t>113</w:t>
      </w:r>
      <w:r w:rsidRPr="00044EE1">
        <w:rPr>
          <w:rFonts w:ascii="Book Antiqua" w:eastAsia="SimSun" w:hAnsi="Book Antiqua"/>
          <w:sz w:val="24"/>
          <w:szCs w:val="24"/>
          <w:lang w:eastAsia="zh-CN"/>
        </w:rPr>
        <w:t>: 146-148 [PMID: 29311733 DOI: 10.1038/ajg.2017.395]</w:t>
      </w:r>
    </w:p>
    <w:p w14:paraId="7E84D8FB"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41 </w:t>
      </w:r>
      <w:r w:rsidRPr="00044EE1">
        <w:rPr>
          <w:rFonts w:ascii="Book Antiqua" w:eastAsia="SimSun" w:hAnsi="Book Antiqua"/>
          <w:b/>
          <w:sz w:val="24"/>
          <w:szCs w:val="24"/>
          <w:lang w:eastAsia="zh-CN"/>
        </w:rPr>
        <w:t>Bethge J</w:t>
      </w:r>
      <w:r w:rsidRPr="00044EE1">
        <w:rPr>
          <w:rFonts w:ascii="Book Antiqua" w:eastAsia="SimSun" w:hAnsi="Book Antiqua"/>
          <w:sz w:val="24"/>
          <w:szCs w:val="24"/>
          <w:lang w:eastAsia="zh-CN"/>
        </w:rPr>
        <w:t xml:space="preserve">, Meffert S, Ellrichmann M, Conrad C, Nikolaus S, Schreiber S. Combination therapy with vedolizumab and etanercept in a patient with pouchitis and spondylarthritis. </w:t>
      </w:r>
      <w:r w:rsidRPr="00044EE1">
        <w:rPr>
          <w:rFonts w:ascii="Book Antiqua" w:eastAsia="SimSun" w:hAnsi="Book Antiqua"/>
          <w:i/>
          <w:sz w:val="24"/>
          <w:szCs w:val="24"/>
          <w:lang w:eastAsia="zh-CN"/>
        </w:rPr>
        <w:t>BMJ Open Gastroenterol</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4</w:t>
      </w:r>
      <w:r w:rsidRPr="00044EE1">
        <w:rPr>
          <w:rFonts w:ascii="Book Antiqua" w:eastAsia="SimSun" w:hAnsi="Book Antiqua"/>
          <w:sz w:val="24"/>
          <w:szCs w:val="24"/>
          <w:lang w:eastAsia="zh-CN"/>
        </w:rPr>
        <w:t>: e000127 [PMID: 28243458 DOI: 10.1136/bmjgast-2016-000127]</w:t>
      </w:r>
    </w:p>
    <w:p w14:paraId="498503DA"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42 </w:t>
      </w:r>
      <w:r w:rsidRPr="00044EE1">
        <w:rPr>
          <w:rFonts w:ascii="Book Antiqua" w:eastAsia="SimSun" w:hAnsi="Book Antiqua"/>
          <w:b/>
          <w:sz w:val="24"/>
          <w:szCs w:val="24"/>
          <w:lang w:eastAsia="zh-CN"/>
        </w:rPr>
        <w:t>Fischer S</w:t>
      </w:r>
      <w:r w:rsidRPr="00044EE1">
        <w:rPr>
          <w:rFonts w:ascii="Book Antiqua" w:eastAsia="SimSun" w:hAnsi="Book Antiqua"/>
          <w:sz w:val="24"/>
          <w:szCs w:val="24"/>
          <w:lang w:eastAsia="zh-CN"/>
        </w:rPr>
        <w:t xml:space="preserve">, Rath T, Geppert CI, Manger B, Schett G, Neurath MF, Atreya R. Long-term Combination Therapy with Anti-TNF plus Vedolizumab Induces and Maintains Remission in Therapy-refractory Ulcerative Colitis. </w:t>
      </w:r>
      <w:r w:rsidRPr="00044EE1">
        <w:rPr>
          <w:rFonts w:ascii="Book Antiqua" w:eastAsia="SimSun" w:hAnsi="Book Antiqua"/>
          <w:i/>
          <w:sz w:val="24"/>
          <w:szCs w:val="24"/>
          <w:lang w:eastAsia="zh-CN"/>
        </w:rPr>
        <w:t>Am J Gastroenterol</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112</w:t>
      </w:r>
      <w:r w:rsidRPr="00044EE1">
        <w:rPr>
          <w:rFonts w:ascii="Book Antiqua" w:eastAsia="SimSun" w:hAnsi="Book Antiqua"/>
          <w:sz w:val="24"/>
          <w:szCs w:val="24"/>
          <w:lang w:eastAsia="zh-CN"/>
        </w:rPr>
        <w:t>: 1621-1623 [PMID: 28978957 DOI: 10.1038/ajg.2017.242]</w:t>
      </w:r>
    </w:p>
    <w:p w14:paraId="0EF1A6FA"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43 </w:t>
      </w:r>
      <w:r w:rsidRPr="00044EE1">
        <w:rPr>
          <w:rFonts w:ascii="Book Antiqua" w:eastAsia="SimSun" w:hAnsi="Book Antiqua"/>
          <w:b/>
          <w:sz w:val="24"/>
          <w:szCs w:val="24"/>
          <w:lang w:eastAsia="zh-CN"/>
        </w:rPr>
        <w:t>Rath T</w:t>
      </w:r>
      <w:r w:rsidRPr="00044EE1">
        <w:rPr>
          <w:rFonts w:ascii="Book Antiqua" w:eastAsia="SimSun" w:hAnsi="Book Antiqua"/>
          <w:sz w:val="24"/>
          <w:szCs w:val="24"/>
          <w:lang w:eastAsia="zh-CN"/>
        </w:rPr>
        <w:t xml:space="preserve">, Bojarski C, Neurath MF, Atreya R. Molecular imaging of mucosal α4β7 integrin expression with the fluorescent anti-adhesion antibody vedolizumab </w:t>
      </w:r>
      <w:r w:rsidRPr="00044EE1">
        <w:rPr>
          <w:rFonts w:ascii="Book Antiqua" w:eastAsia="SimSun" w:hAnsi="Book Antiqua"/>
          <w:sz w:val="24"/>
          <w:szCs w:val="24"/>
          <w:lang w:eastAsia="zh-CN"/>
        </w:rPr>
        <w:lastRenderedPageBreak/>
        <w:t xml:space="preserve">in Crohn's disease. </w:t>
      </w:r>
      <w:r w:rsidRPr="00044EE1">
        <w:rPr>
          <w:rFonts w:ascii="Book Antiqua" w:eastAsia="SimSun" w:hAnsi="Book Antiqua"/>
          <w:i/>
          <w:sz w:val="24"/>
          <w:szCs w:val="24"/>
          <w:lang w:eastAsia="zh-CN"/>
        </w:rPr>
        <w:t>Gastrointest Endosc</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86</w:t>
      </w:r>
      <w:r w:rsidRPr="00044EE1">
        <w:rPr>
          <w:rFonts w:ascii="Book Antiqua" w:eastAsia="SimSun" w:hAnsi="Book Antiqua"/>
          <w:sz w:val="24"/>
          <w:szCs w:val="24"/>
          <w:lang w:eastAsia="zh-CN"/>
        </w:rPr>
        <w:t>: 406-408 [PMID: 28137597 DOI: 10.1016/j.gie.2017.01.012]</w:t>
      </w:r>
    </w:p>
    <w:p w14:paraId="679F840F"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44 </w:t>
      </w:r>
      <w:r w:rsidRPr="00044EE1">
        <w:rPr>
          <w:rFonts w:ascii="Book Antiqua" w:eastAsia="SimSun" w:hAnsi="Book Antiqua"/>
          <w:b/>
          <w:sz w:val="24"/>
          <w:szCs w:val="24"/>
          <w:lang w:eastAsia="zh-CN"/>
        </w:rPr>
        <w:t>Sandborn WJ</w:t>
      </w:r>
      <w:r w:rsidRPr="00044EE1">
        <w:rPr>
          <w:rFonts w:ascii="Book Antiqua" w:eastAsia="SimSun" w:hAnsi="Book Antiqua"/>
          <w:sz w:val="24"/>
          <w:szCs w:val="24"/>
          <w:lang w:eastAsia="zh-CN"/>
        </w:rPr>
        <w:t xml:space="preserve">, Cyrille M, Hansen MB, Feagan BG, Loftus Jr. EV, G. R, Vermeire S, Cruz ML, Yang J, Sullivan BA. OP034 Efficacy and safety of abrilumab in subjects with moderate to severe ulcerative colitis: results of a phase 2b, randomised, double-blind, multiple-dose, placebo-controlled study. </w:t>
      </w:r>
      <w:r w:rsidRPr="00044EE1">
        <w:rPr>
          <w:rFonts w:ascii="Book Antiqua" w:eastAsia="SimSun" w:hAnsi="Book Antiqua"/>
          <w:i/>
          <w:sz w:val="24"/>
          <w:szCs w:val="24"/>
          <w:lang w:eastAsia="zh-CN"/>
        </w:rPr>
        <w:t>J Crohns Colitis</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11</w:t>
      </w:r>
      <w:r w:rsidRPr="00044EE1">
        <w:rPr>
          <w:rFonts w:ascii="Book Antiqua" w:eastAsia="SimSun" w:hAnsi="Book Antiqua" w:hint="eastAsia"/>
          <w:b/>
          <w:sz w:val="24"/>
          <w:szCs w:val="24"/>
          <w:lang w:eastAsia="zh-CN"/>
        </w:rPr>
        <w:t xml:space="preserve"> </w:t>
      </w:r>
      <w:r w:rsidRPr="00044EE1">
        <w:rPr>
          <w:rFonts w:ascii="Book Antiqua" w:eastAsia="SimSun" w:hAnsi="Book Antiqua"/>
          <w:sz w:val="24"/>
          <w:szCs w:val="24"/>
          <w:lang w:eastAsia="zh-CN"/>
        </w:rPr>
        <w:t>Suppl</w:t>
      </w:r>
      <w:r w:rsidRPr="00044EE1">
        <w:rPr>
          <w:rFonts w:ascii="Book Antiqua" w:eastAsia="SimSun" w:hAnsi="Book Antiqua" w:hint="eastAsia"/>
          <w:sz w:val="24"/>
          <w:szCs w:val="24"/>
          <w:lang w:eastAsia="zh-CN"/>
        </w:rPr>
        <w:t xml:space="preserve"> </w:t>
      </w:r>
      <w:r w:rsidRPr="00044EE1">
        <w:rPr>
          <w:rFonts w:ascii="Book Antiqua" w:eastAsia="SimSun" w:hAnsi="Book Antiqua"/>
          <w:sz w:val="24"/>
          <w:szCs w:val="24"/>
          <w:lang w:eastAsia="zh-CN"/>
        </w:rPr>
        <w:t>1: S21</w:t>
      </w:r>
      <w:r w:rsidRPr="00044EE1">
        <w:rPr>
          <w:rFonts w:ascii="Book Antiqua" w:eastAsia="SimSun" w:hAnsi="Book Antiqua" w:hint="eastAsia"/>
          <w:sz w:val="24"/>
          <w:szCs w:val="24"/>
          <w:lang w:eastAsia="zh-CN"/>
        </w:rPr>
        <w:t>-S</w:t>
      </w:r>
      <w:r w:rsidRPr="00044EE1">
        <w:rPr>
          <w:rFonts w:ascii="Book Antiqua" w:eastAsia="SimSun" w:hAnsi="Book Antiqua"/>
          <w:sz w:val="24"/>
          <w:szCs w:val="24"/>
          <w:lang w:eastAsia="zh-CN"/>
        </w:rPr>
        <w:t>22</w:t>
      </w:r>
    </w:p>
    <w:p w14:paraId="6D9A18F9"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45 </w:t>
      </w:r>
      <w:r w:rsidRPr="00044EE1">
        <w:rPr>
          <w:rFonts w:ascii="Book Antiqua" w:eastAsia="SimSun" w:hAnsi="Book Antiqua"/>
          <w:b/>
          <w:sz w:val="24"/>
          <w:szCs w:val="24"/>
          <w:lang w:eastAsia="zh-CN"/>
        </w:rPr>
        <w:t>Sandborn WJ</w:t>
      </w:r>
      <w:r w:rsidRPr="00044EE1">
        <w:rPr>
          <w:rFonts w:ascii="Book Antiqua" w:eastAsia="SimSun" w:hAnsi="Book Antiqua"/>
          <w:sz w:val="24"/>
          <w:szCs w:val="24"/>
          <w:lang w:eastAsia="zh-CN"/>
        </w:rPr>
        <w:t>, Cyrille M, Berner Hansen M, Feagan BG, Loftus Jr. EV, Vermeire S, Cruz ML, Sullivan BA, Reinisch W. OP035 Efficacy and safety of abrilumab (AMG 181/MEDI 7183) therapy for moderate to severe Crohn's disease</w:t>
      </w:r>
      <w:r w:rsidRPr="00044EE1">
        <w:rPr>
          <w:rFonts w:ascii="Book Antiqua" w:eastAsia="SimSun" w:hAnsi="Book Antiqua" w:hint="eastAsia"/>
          <w:sz w:val="24"/>
          <w:szCs w:val="24"/>
          <w:lang w:eastAsia="zh-CN"/>
        </w:rPr>
        <w:t>.</w:t>
      </w:r>
      <w:r w:rsidRPr="00044EE1">
        <w:rPr>
          <w:rFonts w:ascii="Book Antiqua" w:eastAsia="SimSun" w:hAnsi="Book Antiqua"/>
          <w:sz w:val="24"/>
          <w:szCs w:val="24"/>
          <w:lang w:eastAsia="zh-CN"/>
        </w:rPr>
        <w:t xml:space="preserve"> </w:t>
      </w:r>
      <w:r w:rsidRPr="00044EE1">
        <w:rPr>
          <w:rFonts w:ascii="Book Antiqua" w:eastAsia="SimSun" w:hAnsi="Book Antiqua"/>
          <w:i/>
          <w:sz w:val="24"/>
          <w:szCs w:val="24"/>
          <w:lang w:eastAsia="zh-CN"/>
        </w:rPr>
        <w:t>J Crohns Colitis</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11</w:t>
      </w:r>
      <w:r w:rsidRPr="00044EE1">
        <w:rPr>
          <w:rFonts w:ascii="Book Antiqua" w:eastAsia="SimSun" w:hAnsi="Book Antiqua" w:hint="eastAsia"/>
          <w:sz w:val="24"/>
          <w:szCs w:val="24"/>
          <w:lang w:eastAsia="zh-CN"/>
        </w:rPr>
        <w:t xml:space="preserve"> </w:t>
      </w:r>
      <w:r w:rsidRPr="00044EE1">
        <w:rPr>
          <w:rFonts w:ascii="Book Antiqua" w:eastAsia="SimSun" w:hAnsi="Book Antiqua"/>
          <w:sz w:val="24"/>
          <w:szCs w:val="24"/>
          <w:lang w:eastAsia="zh-CN"/>
        </w:rPr>
        <w:t>Suppl</w:t>
      </w:r>
      <w:r w:rsidRPr="00044EE1">
        <w:rPr>
          <w:rFonts w:ascii="Book Antiqua" w:eastAsia="SimSun" w:hAnsi="Book Antiqua" w:hint="eastAsia"/>
          <w:sz w:val="24"/>
          <w:szCs w:val="24"/>
          <w:lang w:eastAsia="zh-CN"/>
        </w:rPr>
        <w:t xml:space="preserve"> </w:t>
      </w:r>
      <w:r w:rsidRPr="00044EE1">
        <w:rPr>
          <w:rFonts w:ascii="Book Antiqua" w:eastAsia="SimSun" w:hAnsi="Book Antiqua"/>
          <w:sz w:val="24"/>
          <w:szCs w:val="24"/>
          <w:lang w:eastAsia="zh-CN"/>
        </w:rPr>
        <w:t>1: S22</w:t>
      </w:r>
      <w:r w:rsidRPr="00044EE1">
        <w:rPr>
          <w:rFonts w:ascii="Book Antiqua" w:eastAsia="SimSun" w:hAnsi="Book Antiqua" w:hint="eastAsia"/>
          <w:sz w:val="24"/>
          <w:szCs w:val="24"/>
          <w:lang w:eastAsia="zh-CN"/>
        </w:rPr>
        <w:t>-S</w:t>
      </w:r>
      <w:r w:rsidRPr="00044EE1">
        <w:rPr>
          <w:rFonts w:ascii="Book Antiqua" w:eastAsia="SimSun" w:hAnsi="Book Antiqua"/>
          <w:sz w:val="24"/>
          <w:szCs w:val="24"/>
          <w:lang w:eastAsia="zh-CN"/>
        </w:rPr>
        <w:t>23</w:t>
      </w:r>
    </w:p>
    <w:p w14:paraId="4BBD0D61"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46 </w:t>
      </w:r>
      <w:r w:rsidRPr="00044EE1">
        <w:rPr>
          <w:rFonts w:ascii="Book Antiqua" w:eastAsia="SimSun" w:hAnsi="Book Antiqua"/>
          <w:b/>
          <w:sz w:val="24"/>
          <w:szCs w:val="24"/>
          <w:lang w:eastAsia="zh-CN"/>
        </w:rPr>
        <w:t>Vermeire S</w:t>
      </w:r>
      <w:r w:rsidRPr="00044EE1">
        <w:rPr>
          <w:rFonts w:ascii="Book Antiqua" w:eastAsia="SimSun" w:hAnsi="Book Antiqua"/>
          <w:sz w:val="24"/>
          <w:szCs w:val="24"/>
          <w:lang w:eastAsia="zh-CN"/>
        </w:rPr>
        <w:t xml:space="preserve">, O'Byrne S, Keir M, Williams M, Lu TT, Mansfield JC, Lamb CA, Feagan BG, Panes J, Salas A, Baumgart DC, Schreiber S, Dotan I, Sandborn WJ, Tew GW, Luca D, Tang MT, Diehl L, Eastham-Anderson J, De Hertogh G, Perrier C, Egen JG, Kirby JA, van Assche G, Rutgeerts P. Etrolizumab as induction therapy for ulcerative colitis: a randomised, controlled, phase 2 trial. </w:t>
      </w:r>
      <w:r w:rsidRPr="00044EE1">
        <w:rPr>
          <w:rFonts w:ascii="Book Antiqua" w:eastAsia="SimSun" w:hAnsi="Book Antiqua"/>
          <w:i/>
          <w:sz w:val="24"/>
          <w:szCs w:val="24"/>
          <w:lang w:eastAsia="zh-CN"/>
        </w:rPr>
        <w:t>Lancet</w:t>
      </w:r>
      <w:r w:rsidRPr="00044EE1">
        <w:rPr>
          <w:rFonts w:ascii="Book Antiqua" w:eastAsia="SimSun" w:hAnsi="Book Antiqua"/>
          <w:sz w:val="24"/>
          <w:szCs w:val="24"/>
          <w:lang w:eastAsia="zh-CN"/>
        </w:rPr>
        <w:t xml:space="preserve"> 2014; </w:t>
      </w:r>
      <w:r w:rsidRPr="00044EE1">
        <w:rPr>
          <w:rFonts w:ascii="Book Antiqua" w:eastAsia="SimSun" w:hAnsi="Book Antiqua"/>
          <w:b/>
          <w:sz w:val="24"/>
          <w:szCs w:val="24"/>
          <w:lang w:eastAsia="zh-CN"/>
        </w:rPr>
        <w:t>384</w:t>
      </w:r>
      <w:r w:rsidRPr="00044EE1">
        <w:rPr>
          <w:rFonts w:ascii="Book Antiqua" w:eastAsia="SimSun" w:hAnsi="Book Antiqua"/>
          <w:sz w:val="24"/>
          <w:szCs w:val="24"/>
          <w:lang w:eastAsia="zh-CN"/>
        </w:rPr>
        <w:t>: 309-318 [PMID: 24814090 DOI: 10.1016/S0140-6736(14)60661-9]</w:t>
      </w:r>
    </w:p>
    <w:p w14:paraId="2EB724EC"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47 </w:t>
      </w:r>
      <w:r w:rsidRPr="00044EE1">
        <w:rPr>
          <w:rFonts w:ascii="Book Antiqua" w:eastAsia="SimSun" w:hAnsi="Book Antiqua"/>
          <w:b/>
          <w:sz w:val="24"/>
          <w:szCs w:val="24"/>
          <w:lang w:eastAsia="zh-CN"/>
        </w:rPr>
        <w:t>Tew GW</w:t>
      </w:r>
      <w:r w:rsidRPr="00044EE1">
        <w:rPr>
          <w:rFonts w:ascii="Book Antiqua" w:eastAsia="SimSun" w:hAnsi="Book Antiqua"/>
          <w:sz w:val="24"/>
          <w:szCs w:val="24"/>
          <w:lang w:eastAsia="zh-CN"/>
        </w:rPr>
        <w:t xml:space="preserve">, Hackney JA, Gibbons D, Lamb CA, Luca D, Egen JG, Diehl L, Eastham Anderson J, Vermeire S, Mansfield JC, Feagan BG, Panes J, Baumgart DC, Schreiber S, Dotan I, Sandborn WJ, Kirby JA, Irving PM, De Hertogh G, Van Assche GA, Rutgeerts P, O'Byrne S, Hayday A, Keir ME. Association Between Response to Etrolizumab and Expression of Integrin αE and Granzyme A in Colon Biopsies of Patients With Ulcerative Colitis. </w:t>
      </w:r>
      <w:r w:rsidRPr="00044EE1">
        <w:rPr>
          <w:rFonts w:ascii="Book Antiqua" w:eastAsia="SimSun" w:hAnsi="Book Antiqua"/>
          <w:i/>
          <w:sz w:val="24"/>
          <w:szCs w:val="24"/>
          <w:lang w:eastAsia="zh-CN"/>
        </w:rPr>
        <w:t>Gastroenterology</w:t>
      </w:r>
      <w:r w:rsidRPr="00044EE1">
        <w:rPr>
          <w:rFonts w:ascii="Book Antiqua" w:eastAsia="SimSun" w:hAnsi="Book Antiqua"/>
          <w:sz w:val="24"/>
          <w:szCs w:val="24"/>
          <w:lang w:eastAsia="zh-CN"/>
        </w:rPr>
        <w:t xml:space="preserve"> 2016; </w:t>
      </w:r>
      <w:r w:rsidRPr="00044EE1">
        <w:rPr>
          <w:rFonts w:ascii="Book Antiqua" w:eastAsia="SimSun" w:hAnsi="Book Antiqua"/>
          <w:b/>
          <w:sz w:val="24"/>
          <w:szCs w:val="24"/>
          <w:lang w:eastAsia="zh-CN"/>
        </w:rPr>
        <w:t>150</w:t>
      </w:r>
      <w:r w:rsidRPr="00044EE1">
        <w:rPr>
          <w:rFonts w:ascii="Book Antiqua" w:eastAsia="SimSun" w:hAnsi="Book Antiqua"/>
          <w:sz w:val="24"/>
          <w:szCs w:val="24"/>
          <w:lang w:eastAsia="zh-CN"/>
        </w:rPr>
        <w:t>: 477-87.e9 [PMID: 26522261 DOI: 10.1053/j.gastro.2015.10.041]</w:t>
      </w:r>
    </w:p>
    <w:p w14:paraId="43102DAD"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48 </w:t>
      </w:r>
      <w:r w:rsidRPr="00044EE1">
        <w:rPr>
          <w:rFonts w:ascii="Book Antiqua" w:eastAsia="SimSun" w:hAnsi="Book Antiqua"/>
          <w:b/>
          <w:sz w:val="24"/>
          <w:szCs w:val="24"/>
          <w:lang w:eastAsia="zh-CN"/>
        </w:rPr>
        <w:t>Sandborn WJ</w:t>
      </w:r>
      <w:r w:rsidRPr="00044EE1">
        <w:rPr>
          <w:rFonts w:ascii="Book Antiqua" w:eastAsia="SimSun" w:hAnsi="Book Antiqua"/>
          <w:sz w:val="24"/>
          <w:szCs w:val="24"/>
          <w:lang w:eastAsia="zh-CN"/>
        </w:rPr>
        <w:t xml:space="preserve">, Panes J, Hassanali A, Jacob R, Sharafali Z, Oh YS, Tole S. LB03 Etrolizumab as Induction Therapy in Moderate to Severe Crohn’s Disease: Results From BERGAMOT Cohort 1. </w:t>
      </w:r>
      <w:r w:rsidRPr="00044EE1">
        <w:rPr>
          <w:rFonts w:ascii="Book Antiqua" w:eastAsia="SimSun" w:hAnsi="Book Antiqua"/>
          <w:i/>
          <w:sz w:val="24"/>
          <w:szCs w:val="24"/>
          <w:lang w:eastAsia="zh-CN"/>
        </w:rPr>
        <w:t>United Eur Gastroent</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5</w:t>
      </w:r>
      <w:r w:rsidRPr="00044EE1">
        <w:rPr>
          <w:rFonts w:ascii="Book Antiqua" w:eastAsia="SimSun" w:hAnsi="Book Antiqua" w:hint="eastAsia"/>
          <w:sz w:val="24"/>
          <w:szCs w:val="24"/>
          <w:lang w:eastAsia="zh-CN"/>
        </w:rPr>
        <w:t xml:space="preserve"> </w:t>
      </w:r>
      <w:r w:rsidRPr="00044EE1">
        <w:rPr>
          <w:rFonts w:ascii="Book Antiqua" w:eastAsia="SimSun" w:hAnsi="Book Antiqua"/>
          <w:sz w:val="24"/>
          <w:szCs w:val="24"/>
          <w:lang w:eastAsia="zh-CN"/>
        </w:rPr>
        <w:t>Suppl</w:t>
      </w:r>
      <w:r w:rsidRPr="00044EE1">
        <w:rPr>
          <w:rFonts w:ascii="Book Antiqua" w:eastAsia="SimSun" w:hAnsi="Book Antiqua" w:hint="eastAsia"/>
          <w:sz w:val="24"/>
          <w:szCs w:val="24"/>
          <w:lang w:eastAsia="zh-CN"/>
        </w:rPr>
        <w:t xml:space="preserve"> </w:t>
      </w:r>
      <w:r w:rsidRPr="00044EE1">
        <w:rPr>
          <w:rFonts w:ascii="Book Antiqua" w:eastAsia="SimSun" w:hAnsi="Book Antiqua"/>
          <w:sz w:val="24"/>
          <w:szCs w:val="24"/>
          <w:lang w:eastAsia="zh-CN"/>
        </w:rPr>
        <w:t>1: 1139</w:t>
      </w:r>
    </w:p>
    <w:p w14:paraId="5EB52BAC"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49 </w:t>
      </w:r>
      <w:r w:rsidRPr="00044EE1">
        <w:rPr>
          <w:rFonts w:ascii="Book Antiqua" w:eastAsia="SimSun" w:hAnsi="Book Antiqua"/>
          <w:b/>
          <w:sz w:val="24"/>
          <w:szCs w:val="24"/>
          <w:lang w:eastAsia="zh-CN"/>
        </w:rPr>
        <w:t>Peyrin-Biroulet L</w:t>
      </w:r>
      <w:r w:rsidRPr="00044EE1">
        <w:rPr>
          <w:rFonts w:ascii="Book Antiqua" w:eastAsia="SimSun" w:hAnsi="Book Antiqua"/>
          <w:sz w:val="24"/>
          <w:szCs w:val="24"/>
          <w:lang w:eastAsia="zh-CN"/>
        </w:rPr>
        <w:t xml:space="preserve">, Rubin DT, Feagan BG, Oh YS, Arulmani U, Tyrrell H, Maciuca R, Williams S, Tole S, Thommes J. LB02 Etrolizumab induction therapy improved endoscopic score, patient-reported outcomes, and inflammatory biomarkers in </w:t>
      </w:r>
      <w:r w:rsidRPr="00044EE1">
        <w:rPr>
          <w:rFonts w:ascii="Book Antiqua" w:eastAsia="SimSun" w:hAnsi="Book Antiqua"/>
          <w:sz w:val="24"/>
          <w:szCs w:val="24"/>
          <w:lang w:eastAsia="zh-CN"/>
        </w:rPr>
        <w:lastRenderedPageBreak/>
        <w:t>patients with moderate to severe UC who had failed the antagonist therapy: results from the HICKORY open-label induction (OLI) trial</w:t>
      </w:r>
      <w:r w:rsidRPr="00044EE1">
        <w:rPr>
          <w:rFonts w:ascii="Book Antiqua" w:eastAsia="SimSun" w:hAnsi="Book Antiqua" w:hint="eastAsia"/>
          <w:sz w:val="24"/>
          <w:szCs w:val="24"/>
          <w:lang w:eastAsia="zh-CN"/>
        </w:rPr>
        <w:t>.</w:t>
      </w:r>
      <w:r w:rsidRPr="00044EE1">
        <w:rPr>
          <w:rFonts w:ascii="Book Antiqua" w:eastAsia="SimSun" w:hAnsi="Book Antiqua"/>
          <w:sz w:val="24"/>
          <w:szCs w:val="24"/>
          <w:lang w:eastAsia="zh-CN"/>
        </w:rPr>
        <w:t xml:space="preserve"> </w:t>
      </w:r>
      <w:r w:rsidRPr="00044EE1">
        <w:rPr>
          <w:rFonts w:ascii="Book Antiqua" w:eastAsia="SimSun" w:hAnsi="Book Antiqua"/>
          <w:i/>
          <w:sz w:val="24"/>
          <w:szCs w:val="24"/>
          <w:lang w:eastAsia="zh-CN"/>
        </w:rPr>
        <w:t>United Eur Gastroent</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5</w:t>
      </w:r>
      <w:r w:rsidRPr="00044EE1">
        <w:rPr>
          <w:rFonts w:ascii="Book Antiqua" w:eastAsia="SimSun" w:hAnsi="Book Antiqua" w:hint="eastAsia"/>
          <w:sz w:val="24"/>
          <w:szCs w:val="24"/>
          <w:lang w:eastAsia="zh-CN"/>
        </w:rPr>
        <w:t xml:space="preserve"> </w:t>
      </w:r>
      <w:r w:rsidRPr="00044EE1">
        <w:rPr>
          <w:rFonts w:ascii="Book Antiqua" w:eastAsia="SimSun" w:hAnsi="Book Antiqua"/>
          <w:sz w:val="24"/>
          <w:szCs w:val="24"/>
          <w:lang w:eastAsia="zh-CN"/>
        </w:rPr>
        <w:t>Suppl</w:t>
      </w:r>
      <w:r w:rsidRPr="00044EE1">
        <w:rPr>
          <w:rFonts w:ascii="Book Antiqua" w:eastAsia="SimSun" w:hAnsi="Book Antiqua" w:hint="eastAsia"/>
          <w:sz w:val="24"/>
          <w:szCs w:val="24"/>
          <w:lang w:eastAsia="zh-CN"/>
        </w:rPr>
        <w:t xml:space="preserve"> </w:t>
      </w:r>
      <w:r w:rsidRPr="00044EE1">
        <w:rPr>
          <w:rFonts w:ascii="Book Antiqua" w:eastAsia="SimSun" w:hAnsi="Book Antiqua"/>
          <w:sz w:val="24"/>
          <w:szCs w:val="24"/>
          <w:lang w:eastAsia="zh-CN"/>
        </w:rPr>
        <w:t>1: 1138-1139</w:t>
      </w:r>
    </w:p>
    <w:p w14:paraId="67595FEA"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50 </w:t>
      </w:r>
      <w:r w:rsidRPr="00044EE1">
        <w:rPr>
          <w:rFonts w:ascii="Book Antiqua" w:eastAsia="SimSun" w:hAnsi="Book Antiqua"/>
          <w:b/>
          <w:sz w:val="24"/>
          <w:szCs w:val="24"/>
          <w:lang w:eastAsia="zh-CN"/>
        </w:rPr>
        <w:t>Zundler S</w:t>
      </w:r>
      <w:r w:rsidRPr="00044EE1">
        <w:rPr>
          <w:rFonts w:ascii="Book Antiqua" w:eastAsia="SimSun" w:hAnsi="Book Antiqua"/>
          <w:sz w:val="24"/>
          <w:szCs w:val="24"/>
          <w:lang w:eastAsia="zh-CN"/>
        </w:rPr>
        <w:t xml:space="preserve">, Schillinger D, Fischer A, Atreya R, López-Posadas R, Watson A, Neufert C, Atreya I, Neurath MF. Blockade of αEβ7 integrin suppresses accumulation of CD8+ and Th9 lymphocytes from patients with IBD in the inflamed gut in vivo. </w:t>
      </w:r>
      <w:r w:rsidRPr="00044EE1">
        <w:rPr>
          <w:rFonts w:ascii="Book Antiqua" w:eastAsia="SimSun" w:hAnsi="Book Antiqua"/>
          <w:i/>
          <w:sz w:val="24"/>
          <w:szCs w:val="24"/>
          <w:lang w:eastAsia="zh-CN"/>
        </w:rPr>
        <w:t>Gut</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66</w:t>
      </w:r>
      <w:r w:rsidRPr="00044EE1">
        <w:rPr>
          <w:rFonts w:ascii="Book Antiqua" w:eastAsia="SimSun" w:hAnsi="Book Antiqua"/>
          <w:sz w:val="24"/>
          <w:szCs w:val="24"/>
          <w:lang w:eastAsia="zh-CN"/>
        </w:rPr>
        <w:t>: 1936-1948 [PMID: 27543429 DOI: 10.1136/gutjnl-2016-312439]</w:t>
      </w:r>
    </w:p>
    <w:p w14:paraId="6AC18C91"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51 </w:t>
      </w:r>
      <w:r w:rsidRPr="00044EE1">
        <w:rPr>
          <w:rFonts w:ascii="Book Antiqua" w:eastAsia="SimSun" w:hAnsi="Book Antiqua"/>
          <w:b/>
          <w:sz w:val="24"/>
          <w:szCs w:val="24"/>
          <w:lang w:eastAsia="zh-CN"/>
        </w:rPr>
        <w:t>Masson F</w:t>
      </w:r>
      <w:r w:rsidRPr="00044EE1">
        <w:rPr>
          <w:rFonts w:ascii="Book Antiqua" w:eastAsia="SimSun" w:hAnsi="Book Antiqua"/>
          <w:sz w:val="24"/>
          <w:szCs w:val="24"/>
          <w:lang w:eastAsia="zh-CN"/>
        </w:rPr>
        <w:t xml:space="preserve">, Calzascia T, Di Berardino-Besson W, de Tribolet N, Dietrich PY, Walker PR. Brain microenvironment promotes the final functional maturation of tumor-specific effector CD8+ T cells. </w:t>
      </w:r>
      <w:r w:rsidRPr="00044EE1">
        <w:rPr>
          <w:rFonts w:ascii="Book Antiqua" w:eastAsia="SimSun" w:hAnsi="Book Antiqua"/>
          <w:i/>
          <w:sz w:val="24"/>
          <w:szCs w:val="24"/>
          <w:lang w:eastAsia="zh-CN"/>
        </w:rPr>
        <w:t>J Immunol</w:t>
      </w:r>
      <w:r w:rsidRPr="00044EE1">
        <w:rPr>
          <w:rFonts w:ascii="Book Antiqua" w:eastAsia="SimSun" w:hAnsi="Book Antiqua"/>
          <w:sz w:val="24"/>
          <w:szCs w:val="24"/>
          <w:lang w:eastAsia="zh-CN"/>
        </w:rPr>
        <w:t xml:space="preserve"> 2007; </w:t>
      </w:r>
      <w:r w:rsidRPr="00044EE1">
        <w:rPr>
          <w:rFonts w:ascii="Book Antiqua" w:eastAsia="SimSun" w:hAnsi="Book Antiqua"/>
          <w:b/>
          <w:sz w:val="24"/>
          <w:szCs w:val="24"/>
          <w:lang w:eastAsia="zh-CN"/>
        </w:rPr>
        <w:t>179</w:t>
      </w:r>
      <w:r w:rsidRPr="00044EE1">
        <w:rPr>
          <w:rFonts w:ascii="Book Antiqua" w:eastAsia="SimSun" w:hAnsi="Book Antiqua"/>
          <w:sz w:val="24"/>
          <w:szCs w:val="24"/>
          <w:lang w:eastAsia="zh-CN"/>
        </w:rPr>
        <w:t>: 845-853 [PMID: 17617575]</w:t>
      </w:r>
    </w:p>
    <w:p w14:paraId="1E3A7A7C"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52 </w:t>
      </w:r>
      <w:r w:rsidRPr="00044EE1">
        <w:rPr>
          <w:rFonts w:ascii="Book Antiqua" w:eastAsia="SimSun" w:hAnsi="Book Antiqua"/>
          <w:b/>
          <w:sz w:val="24"/>
          <w:szCs w:val="24"/>
          <w:lang w:eastAsia="zh-CN"/>
        </w:rPr>
        <w:t>Vermeire S</w:t>
      </w:r>
      <w:r w:rsidRPr="00044EE1">
        <w:rPr>
          <w:rFonts w:ascii="Book Antiqua" w:eastAsia="SimSun" w:hAnsi="Book Antiqua"/>
          <w:sz w:val="24"/>
          <w:szCs w:val="24"/>
          <w:lang w:eastAsia="zh-CN"/>
        </w:rPr>
        <w:t xml:space="preserve">, Sandborn WJ, Danese S, Hébuterne X, Salzberg BA, Klopocka M, Tarabar D, Vanasek T, Greguš M, Hellstern PA, Kim JS, Sparrow MP, Gorelick KJ, Hinz M, Ahmad A, Pradhan V, Hassan-Zahraee M, Clare R, Cataldi F, Reinisch W. Anti-MAdCAM antibody (PF-00547659) for ulcerative colitis (TURANDOT): a phase 2, randomised, double-blind, placebo-controlled trial. </w:t>
      </w:r>
      <w:r w:rsidRPr="00044EE1">
        <w:rPr>
          <w:rFonts w:ascii="Book Antiqua" w:eastAsia="SimSun" w:hAnsi="Book Antiqua"/>
          <w:i/>
          <w:sz w:val="24"/>
          <w:szCs w:val="24"/>
          <w:lang w:eastAsia="zh-CN"/>
        </w:rPr>
        <w:t>Lancet</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390</w:t>
      </w:r>
      <w:r w:rsidRPr="00044EE1">
        <w:rPr>
          <w:rFonts w:ascii="Book Antiqua" w:eastAsia="SimSun" w:hAnsi="Book Antiqua"/>
          <w:sz w:val="24"/>
          <w:szCs w:val="24"/>
          <w:lang w:eastAsia="zh-CN"/>
        </w:rPr>
        <w:t>: 135-144 [PMID: 28527704 DOI: 10.1016/S0140-6736(17)30930-3]</w:t>
      </w:r>
    </w:p>
    <w:p w14:paraId="4479986D"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53 </w:t>
      </w:r>
      <w:r w:rsidRPr="00044EE1">
        <w:rPr>
          <w:rFonts w:ascii="Book Antiqua" w:eastAsia="SimSun" w:hAnsi="Book Antiqua"/>
          <w:b/>
          <w:sz w:val="24"/>
          <w:szCs w:val="24"/>
          <w:lang w:eastAsia="zh-CN"/>
        </w:rPr>
        <w:t>Laharie D</w:t>
      </w:r>
      <w:r w:rsidRPr="00044EE1">
        <w:rPr>
          <w:rFonts w:ascii="Book Antiqua" w:eastAsia="SimSun" w:hAnsi="Book Antiqua"/>
          <w:sz w:val="24"/>
          <w:szCs w:val="24"/>
          <w:lang w:eastAsia="zh-CN"/>
        </w:rPr>
        <w:t xml:space="preserve">. Towards therapeutic choices in ulcerative colitis. </w:t>
      </w:r>
      <w:r w:rsidRPr="00044EE1">
        <w:rPr>
          <w:rFonts w:ascii="Book Antiqua" w:eastAsia="SimSun" w:hAnsi="Book Antiqua"/>
          <w:i/>
          <w:sz w:val="24"/>
          <w:szCs w:val="24"/>
          <w:lang w:eastAsia="zh-CN"/>
        </w:rPr>
        <w:t>Lancet</w:t>
      </w:r>
      <w:r w:rsidRPr="00044EE1">
        <w:rPr>
          <w:rFonts w:ascii="Book Antiqua" w:eastAsia="SimSun" w:hAnsi="Book Antiqua"/>
          <w:sz w:val="24"/>
          <w:szCs w:val="24"/>
          <w:lang w:eastAsia="zh-CN"/>
        </w:rPr>
        <w:t xml:space="preserve"> 2017; </w:t>
      </w:r>
      <w:r w:rsidRPr="00044EE1">
        <w:rPr>
          <w:rFonts w:ascii="Book Antiqua" w:eastAsia="SimSun" w:hAnsi="Book Antiqua"/>
          <w:b/>
          <w:sz w:val="24"/>
          <w:szCs w:val="24"/>
          <w:lang w:eastAsia="zh-CN"/>
        </w:rPr>
        <w:t>390</w:t>
      </w:r>
      <w:r w:rsidRPr="00044EE1">
        <w:rPr>
          <w:rFonts w:ascii="Book Antiqua" w:eastAsia="SimSun" w:hAnsi="Book Antiqua"/>
          <w:sz w:val="24"/>
          <w:szCs w:val="24"/>
          <w:lang w:eastAsia="zh-CN"/>
        </w:rPr>
        <w:t>: 98-99 [PMID: 28527707 DOI: 10.1016/S0140-6736(17)31263-1]</w:t>
      </w:r>
    </w:p>
    <w:p w14:paraId="07D95BFA" w14:textId="77777777" w:rsidR="00044EE1" w:rsidRP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54 </w:t>
      </w:r>
      <w:r w:rsidRPr="00044EE1">
        <w:rPr>
          <w:rFonts w:ascii="Book Antiqua" w:eastAsia="SimSun" w:hAnsi="Book Antiqua"/>
          <w:b/>
          <w:sz w:val="24"/>
          <w:szCs w:val="24"/>
          <w:lang w:eastAsia="zh-CN"/>
        </w:rPr>
        <w:t>Sandborn WJ</w:t>
      </w:r>
      <w:r w:rsidRPr="00044EE1">
        <w:rPr>
          <w:rFonts w:ascii="Book Antiqua" w:eastAsia="SimSun" w:hAnsi="Book Antiqua"/>
          <w:sz w:val="24"/>
          <w:szCs w:val="24"/>
          <w:lang w:eastAsia="zh-CN"/>
        </w:rPr>
        <w:t xml:space="preserve">, Lee SD, Tarabar D, Louis E, Klopocka M, Klaus J, Reinisch W, Hébuterne X, Park DI, Schreiber S, Nayak S, Ahmad A, Banerjee A, Brown LS, Cataldi F, Gorelick KJ, Cheng JB, Hassan-Zahraee M, Clare R, D'Haens GR. Phase II evaluation of anti-MAdCAM antibody PF-00547659 in the treatment of Crohn's disease: report of the OPERA study. </w:t>
      </w:r>
      <w:r w:rsidRPr="00044EE1">
        <w:rPr>
          <w:rFonts w:ascii="Book Antiqua" w:eastAsia="SimSun" w:hAnsi="Book Antiqua"/>
          <w:i/>
          <w:sz w:val="24"/>
          <w:szCs w:val="24"/>
          <w:lang w:eastAsia="zh-CN"/>
        </w:rPr>
        <w:t>Gut</w:t>
      </w:r>
      <w:r w:rsidRPr="00044EE1">
        <w:rPr>
          <w:rFonts w:ascii="Book Antiqua" w:eastAsia="SimSun" w:hAnsi="Book Antiqua"/>
          <w:sz w:val="24"/>
          <w:szCs w:val="24"/>
          <w:lang w:eastAsia="zh-CN"/>
        </w:rPr>
        <w:t xml:space="preserve"> 2017</w:t>
      </w:r>
      <w:r w:rsidRPr="00044EE1">
        <w:rPr>
          <w:rFonts w:ascii="Book Antiqua" w:eastAsia="SimSun" w:hAnsi="Book Antiqua" w:hint="eastAsia"/>
          <w:sz w:val="24"/>
          <w:szCs w:val="24"/>
          <w:lang w:eastAsia="zh-CN"/>
        </w:rPr>
        <w:t xml:space="preserve"> </w:t>
      </w:r>
      <w:r w:rsidRPr="00044EE1">
        <w:rPr>
          <w:rFonts w:ascii="Book Antiqua" w:eastAsia="SimSun" w:hAnsi="Book Antiqua"/>
          <w:sz w:val="24"/>
          <w:szCs w:val="24"/>
          <w:lang w:eastAsia="zh-CN"/>
        </w:rPr>
        <w:t>[PMID: 28982740 DOI: 10.1136/gutjnl-2016-313457]</w:t>
      </w:r>
    </w:p>
    <w:p w14:paraId="38AA3926" w14:textId="77777777" w:rsid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r w:rsidRPr="00044EE1">
        <w:rPr>
          <w:rFonts w:ascii="Book Antiqua" w:eastAsia="SimSun" w:hAnsi="Book Antiqua"/>
          <w:sz w:val="24"/>
          <w:szCs w:val="24"/>
          <w:lang w:eastAsia="zh-CN"/>
        </w:rPr>
        <w:t xml:space="preserve">55 </w:t>
      </w:r>
      <w:r w:rsidRPr="00044EE1">
        <w:rPr>
          <w:rFonts w:ascii="Book Antiqua" w:eastAsia="SimSun" w:hAnsi="Book Antiqua"/>
          <w:b/>
          <w:sz w:val="24"/>
          <w:szCs w:val="24"/>
          <w:lang w:eastAsia="zh-CN"/>
        </w:rPr>
        <w:t>Soler D</w:t>
      </w:r>
      <w:r w:rsidRPr="00044EE1">
        <w:rPr>
          <w:rFonts w:ascii="Book Antiqua" w:eastAsia="SimSun" w:hAnsi="Book Antiqua"/>
          <w:sz w:val="24"/>
          <w:szCs w:val="24"/>
          <w:lang w:eastAsia="zh-CN"/>
        </w:rPr>
        <w:t xml:space="preserve">, Chapman T, Yang LL, Wyant T, Egan R, Fedyk ER. The binding specificity and selective antagonism of vedolizumab, an anti-alpha4beta7 integrin therapeutic antibody in development for inflammatory bowel diseases. </w:t>
      </w:r>
      <w:r w:rsidRPr="00044EE1">
        <w:rPr>
          <w:rFonts w:ascii="Book Antiqua" w:eastAsia="SimSun" w:hAnsi="Book Antiqua"/>
          <w:i/>
          <w:sz w:val="24"/>
          <w:szCs w:val="24"/>
          <w:lang w:eastAsia="zh-CN"/>
        </w:rPr>
        <w:t>J Pharmacol Exp Ther</w:t>
      </w:r>
      <w:r w:rsidRPr="00044EE1">
        <w:rPr>
          <w:rFonts w:ascii="Book Antiqua" w:eastAsia="SimSun" w:hAnsi="Book Antiqua"/>
          <w:sz w:val="24"/>
          <w:szCs w:val="24"/>
          <w:lang w:eastAsia="zh-CN"/>
        </w:rPr>
        <w:t xml:space="preserve"> 2009; </w:t>
      </w:r>
      <w:r w:rsidRPr="00044EE1">
        <w:rPr>
          <w:rFonts w:ascii="Book Antiqua" w:eastAsia="SimSun" w:hAnsi="Book Antiqua"/>
          <w:b/>
          <w:sz w:val="24"/>
          <w:szCs w:val="24"/>
          <w:lang w:eastAsia="zh-CN"/>
        </w:rPr>
        <w:t>330</w:t>
      </w:r>
      <w:r w:rsidRPr="00044EE1">
        <w:rPr>
          <w:rFonts w:ascii="Book Antiqua" w:eastAsia="SimSun" w:hAnsi="Book Antiqua"/>
          <w:sz w:val="24"/>
          <w:szCs w:val="24"/>
          <w:lang w:eastAsia="zh-CN"/>
        </w:rPr>
        <w:t>: 864-875 [PMID: 19509315 DOI: 10.1124/jpet.109.153973]</w:t>
      </w:r>
    </w:p>
    <w:p w14:paraId="277358B2" w14:textId="77777777" w:rsidR="00044EE1" w:rsidRDefault="00044EE1" w:rsidP="00044EE1">
      <w:pPr>
        <w:wordWrap/>
        <w:autoSpaceDE/>
        <w:autoSpaceDN/>
        <w:adjustRightInd w:val="0"/>
        <w:snapToGrid w:val="0"/>
        <w:spacing w:line="360" w:lineRule="auto"/>
        <w:rPr>
          <w:rFonts w:ascii="Book Antiqua" w:eastAsia="SimSun" w:hAnsi="Book Antiqua"/>
          <w:sz w:val="24"/>
          <w:szCs w:val="24"/>
          <w:lang w:eastAsia="zh-CN"/>
        </w:rPr>
      </w:pPr>
    </w:p>
    <w:p w14:paraId="6D52CC79" w14:textId="0AF87D9C" w:rsidR="00044EE1" w:rsidRDefault="00044EE1" w:rsidP="0010491F">
      <w:pPr>
        <w:wordWrap/>
        <w:autoSpaceDE/>
        <w:autoSpaceDN/>
        <w:adjustRightInd w:val="0"/>
        <w:snapToGrid w:val="0"/>
        <w:spacing w:line="360" w:lineRule="auto"/>
        <w:ind w:left="361" w:right="240" w:hangingChars="150" w:hanging="361"/>
        <w:jc w:val="right"/>
        <w:rPr>
          <w:rFonts w:ascii="Book Antiqua" w:eastAsia="SimSun" w:hAnsi="Book Antiqua"/>
          <w:b/>
          <w:bCs/>
          <w:color w:val="000000"/>
          <w:sz w:val="24"/>
          <w:lang w:eastAsia="zh-CN"/>
        </w:rPr>
      </w:pPr>
      <w:r w:rsidRPr="00044EE1">
        <w:rPr>
          <w:rFonts w:ascii="Book Antiqua" w:eastAsia="SimSun" w:hAnsi="Book Antiqua"/>
          <w:b/>
          <w:bCs/>
          <w:color w:val="000000"/>
          <w:sz w:val="24"/>
          <w:lang w:eastAsia="zh-CN"/>
        </w:rPr>
        <w:lastRenderedPageBreak/>
        <w:t>P-Reviewer:</w:t>
      </w:r>
      <w:r w:rsidRPr="00044EE1">
        <w:rPr>
          <w:rFonts w:ascii="Book Antiqua" w:eastAsia="SimSun" w:hAnsi="Book Antiqua" w:hint="eastAsia"/>
          <w:bCs/>
          <w:color w:val="000000"/>
          <w:sz w:val="24"/>
          <w:lang w:eastAsia="zh-CN"/>
        </w:rPr>
        <w:t xml:space="preserve"> </w:t>
      </w:r>
      <w:r w:rsidR="0010491F" w:rsidRPr="0010491F">
        <w:rPr>
          <w:rFonts w:ascii="Book Antiqua" w:eastAsia="SimSun" w:hAnsi="Book Antiqua"/>
          <w:bCs/>
          <w:color w:val="000000"/>
          <w:sz w:val="24"/>
          <w:lang w:eastAsia="zh-CN"/>
        </w:rPr>
        <w:t>Gazouli</w:t>
      </w:r>
      <w:r w:rsidR="0010491F">
        <w:rPr>
          <w:rFonts w:ascii="Book Antiqua" w:eastAsia="SimSun" w:hAnsi="Book Antiqua" w:hint="eastAsia"/>
          <w:bCs/>
          <w:color w:val="000000"/>
          <w:sz w:val="24"/>
          <w:lang w:eastAsia="zh-CN"/>
        </w:rPr>
        <w:t xml:space="preserve"> M, </w:t>
      </w:r>
      <w:r w:rsidR="0010491F" w:rsidRPr="0010491F">
        <w:rPr>
          <w:rFonts w:ascii="Book Antiqua" w:eastAsia="SimSun" w:hAnsi="Book Antiqua"/>
          <w:bCs/>
          <w:color w:val="000000"/>
          <w:sz w:val="24"/>
          <w:lang w:eastAsia="zh-CN"/>
        </w:rPr>
        <w:t>Katsanos</w:t>
      </w:r>
      <w:r w:rsidR="0010491F">
        <w:rPr>
          <w:rFonts w:ascii="Book Antiqua" w:eastAsia="SimSun" w:hAnsi="Book Antiqua" w:hint="eastAsia"/>
          <w:bCs/>
          <w:color w:val="000000"/>
          <w:sz w:val="24"/>
          <w:lang w:eastAsia="zh-CN"/>
        </w:rPr>
        <w:t xml:space="preserve"> KH, </w:t>
      </w:r>
      <w:r w:rsidR="0010491F" w:rsidRPr="0010491F">
        <w:rPr>
          <w:rFonts w:ascii="Book Antiqua" w:eastAsia="SimSun" w:hAnsi="Book Antiqua"/>
          <w:bCs/>
          <w:color w:val="000000"/>
          <w:sz w:val="24"/>
          <w:lang w:eastAsia="zh-CN"/>
        </w:rPr>
        <w:t>Maric</w:t>
      </w:r>
      <w:r w:rsidR="0010491F">
        <w:rPr>
          <w:rFonts w:ascii="Book Antiqua" w:eastAsia="SimSun" w:hAnsi="Book Antiqua" w:hint="eastAsia"/>
          <w:bCs/>
          <w:color w:val="000000"/>
          <w:sz w:val="24"/>
          <w:lang w:eastAsia="zh-CN"/>
        </w:rPr>
        <w:t xml:space="preserve"> I, </w:t>
      </w:r>
      <w:r w:rsidR="0010491F" w:rsidRPr="0010491F">
        <w:rPr>
          <w:rFonts w:ascii="Book Antiqua" w:eastAsia="SimSun" w:hAnsi="Book Antiqua"/>
          <w:bCs/>
          <w:color w:val="000000"/>
          <w:sz w:val="24"/>
          <w:lang w:eastAsia="zh-CN"/>
        </w:rPr>
        <w:t>Papamichail</w:t>
      </w:r>
      <w:r w:rsidR="0010491F">
        <w:rPr>
          <w:rFonts w:ascii="Book Antiqua" w:eastAsia="SimSun" w:hAnsi="Book Antiqua" w:hint="eastAsia"/>
          <w:bCs/>
          <w:color w:val="000000"/>
          <w:sz w:val="24"/>
          <w:lang w:eastAsia="zh-CN"/>
        </w:rPr>
        <w:t xml:space="preserve"> K, </w:t>
      </w:r>
      <w:r w:rsidR="0010491F" w:rsidRPr="0010491F">
        <w:rPr>
          <w:rFonts w:ascii="Book Antiqua" w:eastAsia="SimSun" w:hAnsi="Book Antiqua"/>
          <w:bCs/>
          <w:color w:val="000000"/>
          <w:sz w:val="24"/>
          <w:lang w:eastAsia="zh-CN"/>
        </w:rPr>
        <w:t>Zouiten-Mekki</w:t>
      </w:r>
      <w:r w:rsidR="0010491F">
        <w:rPr>
          <w:rFonts w:ascii="Book Antiqua" w:eastAsia="SimSun" w:hAnsi="Book Antiqua" w:hint="eastAsia"/>
          <w:bCs/>
          <w:color w:val="000000"/>
          <w:sz w:val="24"/>
          <w:lang w:eastAsia="zh-CN"/>
        </w:rPr>
        <w:t xml:space="preserve"> L </w:t>
      </w:r>
      <w:r w:rsidRPr="00044EE1">
        <w:rPr>
          <w:rFonts w:ascii="Book Antiqua" w:eastAsia="SimSun" w:hAnsi="Book Antiqua"/>
          <w:b/>
          <w:bCs/>
          <w:color w:val="000000"/>
          <w:sz w:val="24"/>
          <w:lang w:eastAsia="zh-CN"/>
        </w:rPr>
        <w:t>S-Editor:</w:t>
      </w:r>
      <w:r>
        <w:rPr>
          <w:rFonts w:ascii="Book Antiqua" w:eastAsia="SimSun" w:hAnsi="Book Antiqua" w:hint="eastAsia"/>
          <w:b/>
          <w:bCs/>
          <w:color w:val="000000"/>
          <w:sz w:val="24"/>
          <w:lang w:eastAsia="zh-CN"/>
        </w:rPr>
        <w:t xml:space="preserve"> </w:t>
      </w:r>
      <w:r w:rsidRPr="00044EE1">
        <w:rPr>
          <w:rFonts w:ascii="Book Antiqua" w:eastAsia="SimSun" w:hAnsi="Book Antiqua" w:hint="eastAsia"/>
          <w:bCs/>
          <w:color w:val="000000"/>
          <w:sz w:val="24"/>
          <w:lang w:eastAsia="zh-CN"/>
        </w:rPr>
        <w:t>Wang XJ</w:t>
      </w:r>
      <w:r w:rsidR="0010491F">
        <w:rPr>
          <w:rFonts w:ascii="Book Antiqua" w:eastAsia="SimSun" w:hAnsi="Book Antiqua" w:hint="eastAsia"/>
          <w:bCs/>
          <w:color w:val="000000"/>
          <w:sz w:val="24"/>
          <w:lang w:eastAsia="zh-CN"/>
        </w:rPr>
        <w:t xml:space="preserve"> </w:t>
      </w:r>
      <w:r w:rsidR="0010491F" w:rsidRPr="00044EE1">
        <w:rPr>
          <w:rFonts w:ascii="Book Antiqua" w:eastAsia="SimSun" w:hAnsi="Book Antiqua"/>
          <w:b/>
          <w:bCs/>
          <w:color w:val="000000"/>
          <w:sz w:val="24"/>
          <w:lang w:eastAsia="zh-CN"/>
        </w:rPr>
        <w:t>L-Editor:</w:t>
      </w:r>
      <w:r w:rsidR="0010491F" w:rsidRPr="00044EE1">
        <w:rPr>
          <w:rFonts w:ascii="Book Antiqua" w:eastAsia="SimSun" w:hAnsi="Book Antiqua"/>
          <w:color w:val="000000"/>
          <w:sz w:val="24"/>
          <w:lang w:eastAsia="zh-CN"/>
        </w:rPr>
        <w:t xml:space="preserve"> </w:t>
      </w:r>
      <w:r w:rsidR="0010491F" w:rsidRPr="00044EE1">
        <w:rPr>
          <w:rFonts w:ascii="Book Antiqua" w:eastAsia="SimSun" w:hAnsi="Book Antiqua"/>
          <w:b/>
          <w:bCs/>
          <w:color w:val="000000"/>
          <w:sz w:val="24"/>
          <w:lang w:eastAsia="zh-CN"/>
        </w:rPr>
        <w:t>E-Editor:</w:t>
      </w:r>
    </w:p>
    <w:p w14:paraId="5808996C" w14:textId="77777777" w:rsidR="0010491F" w:rsidRPr="00044EE1" w:rsidRDefault="0010491F" w:rsidP="0010491F">
      <w:pPr>
        <w:wordWrap/>
        <w:autoSpaceDE/>
        <w:autoSpaceDN/>
        <w:adjustRightInd w:val="0"/>
        <w:snapToGrid w:val="0"/>
        <w:spacing w:line="360" w:lineRule="auto"/>
        <w:ind w:left="361" w:right="240" w:hangingChars="150" w:hanging="361"/>
        <w:jc w:val="right"/>
        <w:rPr>
          <w:rFonts w:ascii="Book Antiqua" w:eastAsia="SimSun" w:hAnsi="Book Antiqua"/>
          <w:b/>
          <w:bCs/>
          <w:color w:val="000000"/>
          <w:sz w:val="24"/>
          <w:lang w:eastAsia="zh-CN"/>
        </w:rPr>
      </w:pPr>
    </w:p>
    <w:p w14:paraId="1C7B3505" w14:textId="77777777" w:rsidR="00044EE1" w:rsidRPr="00044EE1" w:rsidRDefault="00044EE1" w:rsidP="00044EE1">
      <w:pPr>
        <w:widowControl/>
        <w:wordWrap/>
        <w:autoSpaceDE/>
        <w:autoSpaceDN/>
        <w:adjustRightInd w:val="0"/>
        <w:snapToGrid w:val="0"/>
        <w:spacing w:line="360" w:lineRule="auto"/>
        <w:rPr>
          <w:rFonts w:ascii="Book Antiqua" w:eastAsia="MS Mincho" w:hAnsi="Book Antiqua"/>
          <w:kern w:val="0"/>
          <w:sz w:val="24"/>
          <w:szCs w:val="24"/>
          <w:lang w:eastAsia="zh-CN"/>
        </w:rPr>
      </w:pPr>
      <w:r w:rsidRPr="00044EE1">
        <w:rPr>
          <w:rFonts w:ascii="Book Antiqua" w:eastAsia="MS Mincho" w:hAnsi="Book Antiqua"/>
          <w:b/>
          <w:kern w:val="0"/>
          <w:sz w:val="24"/>
          <w:szCs w:val="24"/>
          <w:lang w:eastAsia="zh-CN"/>
        </w:rPr>
        <w:t>Specialty type:</w:t>
      </w:r>
      <w:r w:rsidRPr="00044EE1">
        <w:rPr>
          <w:rFonts w:ascii="Book Antiqua" w:eastAsia="MS Mincho" w:hAnsi="Book Antiqua"/>
          <w:kern w:val="0"/>
          <w:sz w:val="24"/>
          <w:szCs w:val="24"/>
          <w:lang w:eastAsia="zh-CN"/>
        </w:rPr>
        <w:t xml:space="preserve"> Gastroenterology and hepatology</w:t>
      </w:r>
    </w:p>
    <w:p w14:paraId="3DADCC6B" w14:textId="6FDE975C" w:rsidR="00044EE1" w:rsidRPr="00044EE1" w:rsidRDefault="00044EE1" w:rsidP="00044EE1">
      <w:pPr>
        <w:widowControl/>
        <w:wordWrap/>
        <w:autoSpaceDE/>
        <w:autoSpaceDN/>
        <w:adjustRightInd w:val="0"/>
        <w:snapToGrid w:val="0"/>
        <w:spacing w:line="360" w:lineRule="auto"/>
        <w:rPr>
          <w:rFonts w:ascii="Book Antiqua" w:eastAsia="SimSun" w:hAnsi="Book Antiqua"/>
          <w:kern w:val="0"/>
          <w:sz w:val="24"/>
          <w:szCs w:val="24"/>
          <w:lang w:eastAsia="zh-CN"/>
        </w:rPr>
      </w:pPr>
      <w:r w:rsidRPr="00044EE1">
        <w:rPr>
          <w:rFonts w:ascii="Book Antiqua" w:eastAsia="MS Mincho" w:hAnsi="Book Antiqua"/>
          <w:b/>
          <w:kern w:val="0"/>
          <w:sz w:val="24"/>
          <w:szCs w:val="24"/>
          <w:lang w:eastAsia="zh-CN"/>
        </w:rPr>
        <w:t>Country of origin:</w:t>
      </w:r>
      <w:r w:rsidR="0010491F">
        <w:rPr>
          <w:rFonts w:ascii="Book Antiqua" w:eastAsia="SimSun" w:hAnsi="Book Antiqua" w:hint="eastAsia"/>
          <w:b/>
          <w:kern w:val="0"/>
          <w:sz w:val="24"/>
          <w:szCs w:val="24"/>
          <w:lang w:eastAsia="zh-CN"/>
        </w:rPr>
        <w:t xml:space="preserve"> </w:t>
      </w:r>
      <w:r w:rsidR="0010491F" w:rsidRPr="0010491F">
        <w:rPr>
          <w:rFonts w:ascii="Book Antiqua" w:eastAsia="SimSun" w:hAnsi="Book Antiqua"/>
          <w:kern w:val="0"/>
          <w:sz w:val="24"/>
          <w:szCs w:val="24"/>
          <w:lang w:eastAsia="zh-CN"/>
        </w:rPr>
        <w:t>South Korea</w:t>
      </w:r>
    </w:p>
    <w:p w14:paraId="4F880946" w14:textId="77777777" w:rsidR="00044EE1" w:rsidRPr="00044EE1" w:rsidRDefault="00044EE1" w:rsidP="00044EE1">
      <w:pPr>
        <w:widowControl/>
        <w:wordWrap/>
        <w:autoSpaceDE/>
        <w:autoSpaceDN/>
        <w:adjustRightInd w:val="0"/>
        <w:snapToGrid w:val="0"/>
        <w:spacing w:line="360" w:lineRule="auto"/>
        <w:rPr>
          <w:rFonts w:ascii="Book Antiqua" w:eastAsia="MS Mincho" w:hAnsi="Book Antiqua"/>
          <w:b/>
          <w:kern w:val="0"/>
          <w:sz w:val="24"/>
          <w:szCs w:val="24"/>
          <w:lang w:eastAsia="zh-CN"/>
        </w:rPr>
      </w:pPr>
      <w:r w:rsidRPr="00044EE1">
        <w:rPr>
          <w:rFonts w:ascii="Book Antiqua" w:eastAsia="MS Mincho" w:hAnsi="Book Antiqua"/>
          <w:b/>
          <w:kern w:val="0"/>
          <w:sz w:val="24"/>
          <w:szCs w:val="24"/>
          <w:lang w:eastAsia="zh-CN"/>
        </w:rPr>
        <w:t>Peer-review report classification</w:t>
      </w:r>
    </w:p>
    <w:p w14:paraId="30D8AB8E" w14:textId="3B2A29F0" w:rsidR="00044EE1" w:rsidRPr="00044EE1" w:rsidRDefault="00044EE1" w:rsidP="00044EE1">
      <w:pPr>
        <w:widowControl/>
        <w:wordWrap/>
        <w:autoSpaceDE/>
        <w:autoSpaceDN/>
        <w:adjustRightInd w:val="0"/>
        <w:snapToGrid w:val="0"/>
        <w:spacing w:line="360" w:lineRule="auto"/>
        <w:rPr>
          <w:rFonts w:ascii="Book Antiqua" w:eastAsia="SimSun" w:hAnsi="Book Antiqua"/>
          <w:kern w:val="0"/>
          <w:sz w:val="24"/>
          <w:szCs w:val="24"/>
          <w:lang w:eastAsia="zh-CN"/>
        </w:rPr>
      </w:pPr>
      <w:r w:rsidRPr="00044EE1">
        <w:rPr>
          <w:rFonts w:ascii="Book Antiqua" w:eastAsia="MS Mincho" w:hAnsi="Book Antiqua"/>
          <w:kern w:val="0"/>
          <w:sz w:val="24"/>
          <w:szCs w:val="24"/>
          <w:lang w:eastAsia="zh-CN"/>
        </w:rPr>
        <w:t xml:space="preserve">Grade A (Excellent): </w:t>
      </w:r>
      <w:r w:rsidR="0010491F">
        <w:rPr>
          <w:rFonts w:ascii="Book Antiqua" w:eastAsia="SimSun" w:hAnsi="Book Antiqua" w:hint="eastAsia"/>
          <w:kern w:val="0"/>
          <w:sz w:val="24"/>
          <w:szCs w:val="24"/>
          <w:lang w:eastAsia="zh-CN"/>
        </w:rPr>
        <w:t>A, A</w:t>
      </w:r>
    </w:p>
    <w:p w14:paraId="033A3A5C" w14:textId="5701CF96" w:rsidR="00044EE1" w:rsidRPr="00044EE1" w:rsidRDefault="00044EE1" w:rsidP="00044EE1">
      <w:pPr>
        <w:widowControl/>
        <w:wordWrap/>
        <w:autoSpaceDE/>
        <w:autoSpaceDN/>
        <w:adjustRightInd w:val="0"/>
        <w:snapToGrid w:val="0"/>
        <w:spacing w:line="360" w:lineRule="auto"/>
        <w:rPr>
          <w:rFonts w:ascii="Book Antiqua" w:eastAsia="SimSun" w:hAnsi="Book Antiqua"/>
          <w:kern w:val="0"/>
          <w:sz w:val="24"/>
          <w:szCs w:val="24"/>
          <w:lang w:eastAsia="zh-CN"/>
        </w:rPr>
      </w:pPr>
      <w:r w:rsidRPr="00044EE1">
        <w:rPr>
          <w:rFonts w:ascii="Book Antiqua" w:eastAsia="MS Mincho" w:hAnsi="Book Antiqua"/>
          <w:kern w:val="0"/>
          <w:sz w:val="24"/>
          <w:szCs w:val="24"/>
          <w:lang w:eastAsia="zh-CN"/>
        </w:rPr>
        <w:t>Grade B (Very good):</w:t>
      </w:r>
      <w:r w:rsidR="0010491F">
        <w:rPr>
          <w:rFonts w:ascii="Book Antiqua" w:eastAsia="SimSun" w:hAnsi="Book Antiqua" w:hint="eastAsia"/>
          <w:kern w:val="0"/>
          <w:sz w:val="24"/>
          <w:szCs w:val="24"/>
          <w:lang w:eastAsia="zh-CN"/>
        </w:rPr>
        <w:t xml:space="preserve"> B, B</w:t>
      </w:r>
    </w:p>
    <w:p w14:paraId="6BDD91BE" w14:textId="508B0CAD" w:rsidR="00044EE1" w:rsidRPr="00044EE1" w:rsidRDefault="00044EE1" w:rsidP="00044EE1">
      <w:pPr>
        <w:widowControl/>
        <w:wordWrap/>
        <w:autoSpaceDE/>
        <w:autoSpaceDN/>
        <w:adjustRightInd w:val="0"/>
        <w:snapToGrid w:val="0"/>
        <w:spacing w:line="360" w:lineRule="auto"/>
        <w:rPr>
          <w:rFonts w:ascii="Book Antiqua" w:eastAsia="MS Mincho" w:hAnsi="Book Antiqua"/>
          <w:kern w:val="0"/>
          <w:sz w:val="24"/>
          <w:szCs w:val="24"/>
          <w:lang w:eastAsia="zh-CN"/>
        </w:rPr>
      </w:pPr>
      <w:r w:rsidRPr="00044EE1">
        <w:rPr>
          <w:rFonts w:ascii="Book Antiqua" w:eastAsia="MS Mincho" w:hAnsi="Book Antiqua"/>
          <w:kern w:val="0"/>
          <w:sz w:val="24"/>
          <w:szCs w:val="24"/>
          <w:lang w:eastAsia="zh-CN"/>
        </w:rPr>
        <w:t xml:space="preserve">Grade C (Good): </w:t>
      </w:r>
      <w:r w:rsidR="0010491F">
        <w:rPr>
          <w:rFonts w:ascii="Book Antiqua" w:eastAsia="SimSun" w:hAnsi="Book Antiqua" w:hint="eastAsia"/>
          <w:kern w:val="0"/>
          <w:sz w:val="24"/>
          <w:szCs w:val="24"/>
          <w:lang w:eastAsia="zh-CN"/>
        </w:rPr>
        <w:t>C</w:t>
      </w:r>
    </w:p>
    <w:p w14:paraId="2E2D1A51" w14:textId="77777777" w:rsidR="00044EE1" w:rsidRPr="00044EE1" w:rsidRDefault="00044EE1" w:rsidP="00044EE1">
      <w:pPr>
        <w:widowControl/>
        <w:wordWrap/>
        <w:autoSpaceDE/>
        <w:autoSpaceDN/>
        <w:adjustRightInd w:val="0"/>
        <w:snapToGrid w:val="0"/>
        <w:spacing w:line="360" w:lineRule="auto"/>
        <w:rPr>
          <w:rFonts w:ascii="Book Antiqua" w:eastAsia="MS Mincho" w:hAnsi="Book Antiqua"/>
          <w:kern w:val="0"/>
          <w:sz w:val="24"/>
          <w:szCs w:val="24"/>
          <w:lang w:eastAsia="zh-CN"/>
        </w:rPr>
      </w:pPr>
      <w:r w:rsidRPr="00044EE1">
        <w:rPr>
          <w:rFonts w:ascii="Book Antiqua" w:eastAsia="MS Mincho" w:hAnsi="Book Antiqua"/>
          <w:kern w:val="0"/>
          <w:sz w:val="24"/>
          <w:szCs w:val="24"/>
          <w:lang w:eastAsia="zh-CN"/>
        </w:rPr>
        <w:t>Grade D (Fair): 0</w:t>
      </w:r>
    </w:p>
    <w:p w14:paraId="13575C3C" w14:textId="77777777" w:rsidR="00044EE1" w:rsidRPr="00044EE1" w:rsidRDefault="00044EE1" w:rsidP="00044EE1">
      <w:pPr>
        <w:widowControl/>
        <w:wordWrap/>
        <w:autoSpaceDE/>
        <w:autoSpaceDN/>
        <w:adjustRightInd w:val="0"/>
        <w:snapToGrid w:val="0"/>
        <w:spacing w:line="360" w:lineRule="auto"/>
        <w:rPr>
          <w:rFonts w:ascii="Book Antiqua" w:eastAsia="SimSun" w:hAnsi="Book Antiqua"/>
          <w:kern w:val="0"/>
          <w:sz w:val="24"/>
          <w:szCs w:val="24"/>
          <w:lang w:eastAsia="zh-CN"/>
        </w:rPr>
      </w:pPr>
      <w:r w:rsidRPr="00044EE1">
        <w:rPr>
          <w:rFonts w:ascii="Book Antiqua" w:eastAsia="MS Mincho" w:hAnsi="Book Antiqua"/>
          <w:kern w:val="0"/>
          <w:sz w:val="24"/>
          <w:szCs w:val="24"/>
          <w:lang w:eastAsia="zh-CN"/>
        </w:rPr>
        <w:t>Grade E (Poor): 0</w:t>
      </w:r>
    </w:p>
    <w:p w14:paraId="631C81BB" w14:textId="77777777" w:rsidR="004A64B1" w:rsidRDefault="004A64B1">
      <w:pPr>
        <w:widowControl/>
        <w:wordWrap/>
        <w:autoSpaceDE/>
        <w:autoSpaceDN/>
        <w:spacing w:after="200" w:line="276" w:lineRule="auto"/>
        <w:rPr>
          <w:rFonts w:ascii="Book Antiqua" w:eastAsia="Batang" w:hAnsi="Book Antiqua"/>
          <w:b/>
          <w:sz w:val="24"/>
          <w:szCs w:val="24"/>
        </w:rPr>
      </w:pPr>
      <w:bookmarkStart w:id="31" w:name="_Hlk509583446"/>
      <w:r>
        <w:rPr>
          <w:rFonts w:ascii="Book Antiqua" w:eastAsia="Batang" w:hAnsi="Book Antiqua"/>
          <w:b/>
          <w:sz w:val="24"/>
          <w:szCs w:val="24"/>
        </w:rPr>
        <w:br w:type="page"/>
      </w:r>
    </w:p>
    <w:bookmarkEnd w:id="31"/>
    <w:p w14:paraId="24722424" w14:textId="1DE52C99" w:rsidR="00950279" w:rsidRPr="004A64B1" w:rsidRDefault="00950279" w:rsidP="003C680E">
      <w:pPr>
        <w:wordWrap/>
        <w:adjustRightInd w:val="0"/>
        <w:snapToGrid w:val="0"/>
        <w:spacing w:line="360" w:lineRule="auto"/>
        <w:rPr>
          <w:rFonts w:ascii="Book Antiqua" w:eastAsia="SimSun" w:hAnsi="Book Antiqua"/>
          <w:b/>
          <w:sz w:val="24"/>
          <w:szCs w:val="24"/>
          <w:lang w:eastAsia="zh-CN"/>
        </w:rPr>
      </w:pPr>
      <w:r w:rsidRPr="003C680E">
        <w:rPr>
          <w:rFonts w:ascii="Book Antiqua" w:eastAsia="Batang" w:hAnsi="Book Antiqua"/>
          <w:b/>
          <w:sz w:val="24"/>
          <w:szCs w:val="24"/>
        </w:rPr>
        <w:lastRenderedPageBreak/>
        <w:t>Table 1</w:t>
      </w:r>
      <w:r w:rsidR="004A64B1">
        <w:rPr>
          <w:rFonts w:ascii="Book Antiqua" w:eastAsia="SimSun" w:hAnsi="Book Antiqua" w:hint="eastAsia"/>
          <w:b/>
          <w:sz w:val="24"/>
          <w:szCs w:val="24"/>
          <w:lang w:eastAsia="zh-CN"/>
        </w:rPr>
        <w:t xml:space="preserve"> </w:t>
      </w:r>
      <w:r w:rsidRPr="003C680E">
        <w:rPr>
          <w:rFonts w:ascii="Book Antiqua" w:eastAsia="Batang" w:hAnsi="Book Antiqua"/>
          <w:b/>
          <w:sz w:val="24"/>
          <w:szCs w:val="24"/>
        </w:rPr>
        <w:t>Anti-integrin therapies</w:t>
      </w:r>
      <w:r w:rsidR="004A64B1">
        <w:rPr>
          <w:rFonts w:ascii="Book Antiqua" w:eastAsia="Batang" w:hAnsi="Book Antiqua"/>
          <w:b/>
          <w:sz w:val="24"/>
          <w:szCs w:val="24"/>
        </w:rPr>
        <w:t xml:space="preserve"> for inflammatory bowel disease</w:t>
      </w:r>
    </w:p>
    <w:tbl>
      <w:tblPr>
        <w:tblStyle w:val="TableGrid"/>
        <w:tblW w:w="11341" w:type="dxa"/>
        <w:tblInd w:w="-11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318"/>
        <w:gridCol w:w="1441"/>
        <w:gridCol w:w="919"/>
        <w:gridCol w:w="97"/>
        <w:gridCol w:w="1908"/>
        <w:gridCol w:w="2673"/>
      </w:tblGrid>
      <w:tr w:rsidR="003C680E" w:rsidRPr="003C680E" w14:paraId="7438EE6A" w14:textId="77777777" w:rsidTr="004A64B1">
        <w:tc>
          <w:tcPr>
            <w:tcW w:w="1985" w:type="dxa"/>
            <w:tcBorders>
              <w:top w:val="single" w:sz="4" w:space="0" w:color="auto"/>
              <w:bottom w:val="single" w:sz="4" w:space="0" w:color="auto"/>
            </w:tcBorders>
          </w:tcPr>
          <w:p w14:paraId="57F0DDDF" w14:textId="77777777" w:rsidR="00950279" w:rsidRPr="004A64B1" w:rsidRDefault="00950279" w:rsidP="003C680E">
            <w:pPr>
              <w:wordWrap/>
              <w:adjustRightInd w:val="0"/>
              <w:snapToGrid w:val="0"/>
              <w:spacing w:line="360" w:lineRule="auto"/>
              <w:jc w:val="both"/>
              <w:rPr>
                <w:rFonts w:ascii="Book Antiqua" w:eastAsiaTheme="minorHAnsi" w:hAnsi="Book Antiqua" w:cs="AdvP45A506"/>
                <w:b/>
                <w:kern w:val="0"/>
                <w:sz w:val="24"/>
                <w:szCs w:val="24"/>
              </w:rPr>
            </w:pPr>
            <w:r w:rsidRPr="004A64B1">
              <w:rPr>
                <w:rFonts w:ascii="Book Antiqua" w:eastAsiaTheme="minorHAnsi" w:hAnsi="Book Antiqua" w:cs="AdvP45A506"/>
                <w:b/>
                <w:kern w:val="0"/>
                <w:sz w:val="24"/>
                <w:szCs w:val="24"/>
              </w:rPr>
              <w:t>Drug</w:t>
            </w:r>
          </w:p>
        </w:tc>
        <w:tc>
          <w:tcPr>
            <w:tcW w:w="2318" w:type="dxa"/>
            <w:tcBorders>
              <w:top w:val="single" w:sz="4" w:space="0" w:color="auto"/>
              <w:bottom w:val="single" w:sz="4" w:space="0" w:color="auto"/>
            </w:tcBorders>
          </w:tcPr>
          <w:p w14:paraId="4E7C8C94" w14:textId="77777777" w:rsidR="00950279" w:rsidRPr="004A64B1" w:rsidRDefault="00950279" w:rsidP="004A64B1">
            <w:pPr>
              <w:wordWrap/>
              <w:adjustRightInd w:val="0"/>
              <w:snapToGrid w:val="0"/>
              <w:spacing w:line="360" w:lineRule="auto"/>
              <w:jc w:val="center"/>
              <w:rPr>
                <w:rFonts w:ascii="Book Antiqua" w:eastAsiaTheme="minorHAnsi" w:hAnsi="Book Antiqua" w:cs="AdvP45A506"/>
                <w:b/>
                <w:kern w:val="0"/>
                <w:sz w:val="24"/>
                <w:szCs w:val="24"/>
              </w:rPr>
            </w:pPr>
            <w:r w:rsidRPr="004A64B1">
              <w:rPr>
                <w:rFonts w:ascii="Book Antiqua" w:eastAsiaTheme="minorHAnsi" w:hAnsi="Book Antiqua" w:cs="AdvP45A506"/>
                <w:b/>
                <w:kern w:val="0"/>
                <w:sz w:val="24"/>
                <w:szCs w:val="24"/>
              </w:rPr>
              <w:t>Formula</w:t>
            </w:r>
          </w:p>
        </w:tc>
        <w:tc>
          <w:tcPr>
            <w:tcW w:w="1441" w:type="dxa"/>
            <w:tcBorders>
              <w:top w:val="single" w:sz="4" w:space="0" w:color="auto"/>
              <w:bottom w:val="single" w:sz="4" w:space="0" w:color="auto"/>
            </w:tcBorders>
          </w:tcPr>
          <w:p w14:paraId="1B29D811" w14:textId="77777777" w:rsidR="00950279" w:rsidRPr="004A64B1" w:rsidRDefault="00950279" w:rsidP="004A64B1">
            <w:pPr>
              <w:wordWrap/>
              <w:adjustRightInd w:val="0"/>
              <w:snapToGrid w:val="0"/>
              <w:spacing w:line="360" w:lineRule="auto"/>
              <w:jc w:val="center"/>
              <w:rPr>
                <w:rFonts w:ascii="Book Antiqua" w:eastAsiaTheme="minorHAnsi" w:hAnsi="Book Antiqua" w:cs="AdvP45A506"/>
                <w:b/>
                <w:kern w:val="0"/>
                <w:sz w:val="24"/>
                <w:szCs w:val="24"/>
              </w:rPr>
            </w:pPr>
            <w:r w:rsidRPr="004A64B1">
              <w:rPr>
                <w:rFonts w:ascii="Book Antiqua" w:eastAsiaTheme="minorHAnsi" w:hAnsi="Book Antiqua" w:cs="AdvP45A506"/>
                <w:b/>
                <w:kern w:val="0"/>
                <w:sz w:val="24"/>
                <w:szCs w:val="24"/>
              </w:rPr>
              <w:t>Target</w:t>
            </w:r>
          </w:p>
        </w:tc>
        <w:tc>
          <w:tcPr>
            <w:tcW w:w="919" w:type="dxa"/>
            <w:tcBorders>
              <w:top w:val="single" w:sz="4" w:space="0" w:color="auto"/>
              <w:bottom w:val="single" w:sz="4" w:space="0" w:color="auto"/>
            </w:tcBorders>
          </w:tcPr>
          <w:p w14:paraId="2F52D6E6" w14:textId="77777777" w:rsidR="00950279" w:rsidRPr="004A64B1" w:rsidRDefault="00950279" w:rsidP="004A64B1">
            <w:pPr>
              <w:wordWrap/>
              <w:adjustRightInd w:val="0"/>
              <w:snapToGrid w:val="0"/>
              <w:spacing w:line="360" w:lineRule="auto"/>
              <w:jc w:val="center"/>
              <w:rPr>
                <w:rFonts w:ascii="Book Antiqua" w:eastAsiaTheme="minorHAnsi" w:hAnsi="Book Antiqua" w:cs="AdvP45A506"/>
                <w:b/>
                <w:kern w:val="0"/>
                <w:sz w:val="24"/>
                <w:szCs w:val="24"/>
              </w:rPr>
            </w:pPr>
            <w:r w:rsidRPr="004A64B1">
              <w:rPr>
                <w:rFonts w:ascii="Book Antiqua" w:eastAsiaTheme="minorHAnsi" w:hAnsi="Book Antiqua" w:cs="AdvP45A506"/>
                <w:b/>
                <w:kern w:val="0"/>
                <w:sz w:val="24"/>
                <w:szCs w:val="24"/>
              </w:rPr>
              <w:t>Route</w:t>
            </w:r>
          </w:p>
        </w:tc>
        <w:tc>
          <w:tcPr>
            <w:tcW w:w="2005" w:type="dxa"/>
            <w:gridSpan w:val="2"/>
            <w:tcBorders>
              <w:top w:val="single" w:sz="4" w:space="0" w:color="auto"/>
              <w:bottom w:val="single" w:sz="4" w:space="0" w:color="auto"/>
            </w:tcBorders>
          </w:tcPr>
          <w:p w14:paraId="180AFD6A" w14:textId="73D82741" w:rsidR="00950279" w:rsidRPr="004A64B1" w:rsidRDefault="00032E32" w:rsidP="004A64B1">
            <w:pPr>
              <w:wordWrap/>
              <w:adjustRightInd w:val="0"/>
              <w:snapToGrid w:val="0"/>
              <w:spacing w:line="360" w:lineRule="auto"/>
              <w:jc w:val="center"/>
              <w:rPr>
                <w:rFonts w:ascii="Book Antiqua" w:eastAsiaTheme="minorHAnsi" w:hAnsi="Book Antiqua" w:cs="AdvP45A506"/>
                <w:b/>
                <w:kern w:val="0"/>
                <w:sz w:val="24"/>
                <w:szCs w:val="24"/>
              </w:rPr>
            </w:pPr>
            <w:r w:rsidRPr="004A64B1">
              <w:rPr>
                <w:rFonts w:ascii="Book Antiqua" w:eastAsiaTheme="minorHAnsi" w:hAnsi="Book Antiqua" w:cs="AdvP45A506"/>
                <w:b/>
                <w:kern w:val="0"/>
                <w:sz w:val="24"/>
                <w:szCs w:val="24"/>
              </w:rPr>
              <w:t>Clinical</w:t>
            </w:r>
            <w:r w:rsidR="00950279" w:rsidRPr="004A64B1">
              <w:rPr>
                <w:rFonts w:ascii="Book Antiqua" w:eastAsiaTheme="minorHAnsi" w:hAnsi="Book Antiqua" w:cs="AdvP45A506"/>
                <w:b/>
                <w:kern w:val="0"/>
                <w:sz w:val="24"/>
                <w:szCs w:val="24"/>
              </w:rPr>
              <w:t xml:space="preserve"> studies</w:t>
            </w:r>
          </w:p>
        </w:tc>
        <w:tc>
          <w:tcPr>
            <w:tcW w:w="2673" w:type="dxa"/>
            <w:tcBorders>
              <w:top w:val="single" w:sz="4" w:space="0" w:color="auto"/>
              <w:bottom w:val="single" w:sz="4" w:space="0" w:color="auto"/>
            </w:tcBorders>
          </w:tcPr>
          <w:p w14:paraId="78A88666" w14:textId="77777777" w:rsidR="00950279" w:rsidRPr="004A64B1" w:rsidRDefault="00950279" w:rsidP="004A64B1">
            <w:pPr>
              <w:wordWrap/>
              <w:adjustRightInd w:val="0"/>
              <w:snapToGrid w:val="0"/>
              <w:spacing w:line="360" w:lineRule="auto"/>
              <w:jc w:val="center"/>
              <w:rPr>
                <w:rFonts w:ascii="Book Antiqua" w:eastAsiaTheme="minorHAnsi" w:hAnsi="Book Antiqua" w:cs="AdvP45A506"/>
                <w:b/>
                <w:kern w:val="0"/>
                <w:sz w:val="24"/>
                <w:szCs w:val="24"/>
              </w:rPr>
            </w:pPr>
            <w:r w:rsidRPr="004A64B1">
              <w:rPr>
                <w:rFonts w:ascii="Book Antiqua" w:eastAsiaTheme="minorHAnsi" w:hAnsi="Book Antiqua" w:cs="AdvP45A506"/>
                <w:b/>
                <w:kern w:val="0"/>
                <w:sz w:val="24"/>
                <w:szCs w:val="24"/>
              </w:rPr>
              <w:t>Summary</w:t>
            </w:r>
          </w:p>
        </w:tc>
      </w:tr>
      <w:tr w:rsidR="003C680E" w:rsidRPr="003C680E" w14:paraId="542B21F4" w14:textId="77777777" w:rsidTr="004A64B1">
        <w:trPr>
          <w:trHeight w:val="928"/>
        </w:trPr>
        <w:tc>
          <w:tcPr>
            <w:tcW w:w="1985" w:type="dxa"/>
            <w:tcBorders>
              <w:top w:val="single" w:sz="4" w:space="0" w:color="auto"/>
            </w:tcBorders>
          </w:tcPr>
          <w:p w14:paraId="471F3FFC" w14:textId="77777777" w:rsidR="00032E32" w:rsidRPr="003C680E" w:rsidRDefault="00032E32" w:rsidP="003C680E">
            <w:pPr>
              <w:wordWrap/>
              <w:adjustRightInd w:val="0"/>
              <w:snapToGrid w:val="0"/>
              <w:spacing w:line="360" w:lineRule="auto"/>
              <w:jc w:val="both"/>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Natalizumab</w:t>
            </w:r>
          </w:p>
        </w:tc>
        <w:tc>
          <w:tcPr>
            <w:tcW w:w="2318" w:type="dxa"/>
            <w:tcBorders>
              <w:top w:val="single" w:sz="4" w:space="0" w:color="auto"/>
            </w:tcBorders>
          </w:tcPr>
          <w:p w14:paraId="14E67A8B" w14:textId="77777777" w:rsidR="00032E32" w:rsidRPr="003C680E" w:rsidRDefault="00032E32"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Humanized IgG</w:t>
            </w:r>
            <w:r w:rsidRPr="003C680E">
              <w:rPr>
                <w:rFonts w:ascii="Book Antiqua" w:eastAsiaTheme="minorHAnsi" w:hAnsi="Book Antiqua" w:cs="AdvP45A506"/>
                <w:kern w:val="0"/>
                <w:sz w:val="24"/>
                <w:szCs w:val="24"/>
                <w:vertAlign w:val="subscript"/>
              </w:rPr>
              <w:t>4</w:t>
            </w:r>
            <w:r w:rsidRPr="003C680E">
              <w:rPr>
                <w:rFonts w:ascii="Book Antiqua" w:eastAsiaTheme="minorHAnsi" w:hAnsi="Book Antiqua" w:cs="AdvP45A506"/>
                <w:kern w:val="0"/>
                <w:sz w:val="24"/>
                <w:szCs w:val="24"/>
              </w:rPr>
              <w:t xml:space="preserve"> mAb</w:t>
            </w:r>
          </w:p>
        </w:tc>
        <w:tc>
          <w:tcPr>
            <w:tcW w:w="1441" w:type="dxa"/>
            <w:tcBorders>
              <w:top w:val="single" w:sz="4" w:space="0" w:color="auto"/>
            </w:tcBorders>
          </w:tcPr>
          <w:p w14:paraId="68F7F1B9" w14:textId="3B99DC22" w:rsidR="00032E32" w:rsidRPr="003C680E" w:rsidRDefault="00032E32"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α4-</w:t>
            </w:r>
            <w:r w:rsidR="001C789E" w:rsidRPr="003C680E">
              <w:rPr>
                <w:rFonts w:ascii="Book Antiqua" w:eastAsiaTheme="minorHAnsi" w:hAnsi="Book Antiqua" w:cs="AdvP45A506"/>
                <w:kern w:val="0"/>
                <w:sz w:val="24"/>
                <w:szCs w:val="24"/>
              </w:rPr>
              <w:t>i</w:t>
            </w:r>
            <w:r w:rsidRPr="003C680E">
              <w:rPr>
                <w:rFonts w:ascii="Book Antiqua" w:eastAsiaTheme="minorHAnsi" w:hAnsi="Book Antiqua" w:cs="AdvP45A506"/>
                <w:kern w:val="0"/>
                <w:sz w:val="24"/>
                <w:szCs w:val="24"/>
              </w:rPr>
              <w:t>ntegrin</w:t>
            </w:r>
          </w:p>
        </w:tc>
        <w:tc>
          <w:tcPr>
            <w:tcW w:w="1016" w:type="dxa"/>
            <w:gridSpan w:val="2"/>
            <w:tcBorders>
              <w:top w:val="single" w:sz="4" w:space="0" w:color="auto"/>
            </w:tcBorders>
          </w:tcPr>
          <w:p w14:paraId="0B012E23" w14:textId="77777777" w:rsidR="00032E32" w:rsidRPr="003C680E" w:rsidRDefault="00032E32"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v.</w:t>
            </w:r>
          </w:p>
        </w:tc>
        <w:tc>
          <w:tcPr>
            <w:tcW w:w="1908" w:type="dxa"/>
            <w:tcBorders>
              <w:top w:val="single" w:sz="4" w:space="0" w:color="auto"/>
            </w:tcBorders>
          </w:tcPr>
          <w:p w14:paraId="4753A5B8" w14:textId="160D9552" w:rsidR="00032E32" w:rsidRPr="003C680E" w:rsidRDefault="00032E32"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ENCORE</w:t>
            </w:r>
          </w:p>
        </w:tc>
        <w:tc>
          <w:tcPr>
            <w:tcW w:w="2673" w:type="dxa"/>
            <w:tcBorders>
              <w:top w:val="single" w:sz="4" w:space="0" w:color="auto"/>
            </w:tcBorders>
          </w:tcPr>
          <w:p w14:paraId="6F0955BD" w14:textId="43FDE452" w:rsidR="00032E32" w:rsidRPr="003C680E" w:rsidRDefault="00032E32"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nduction and maintenance in CD</w:t>
            </w:r>
          </w:p>
        </w:tc>
      </w:tr>
      <w:tr w:rsidR="003C680E" w:rsidRPr="003C680E" w14:paraId="26A9AA4D" w14:textId="77777777" w:rsidTr="004A64B1">
        <w:tc>
          <w:tcPr>
            <w:tcW w:w="1985" w:type="dxa"/>
          </w:tcPr>
          <w:p w14:paraId="0DCB6797" w14:textId="77777777" w:rsidR="00950279" w:rsidRPr="003C680E" w:rsidRDefault="00950279" w:rsidP="003C680E">
            <w:pPr>
              <w:wordWrap/>
              <w:adjustRightInd w:val="0"/>
              <w:snapToGrid w:val="0"/>
              <w:spacing w:line="360" w:lineRule="auto"/>
              <w:jc w:val="both"/>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AJM300</w:t>
            </w:r>
          </w:p>
        </w:tc>
        <w:tc>
          <w:tcPr>
            <w:tcW w:w="2318" w:type="dxa"/>
          </w:tcPr>
          <w:p w14:paraId="4F51D031"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Small molecule</w:t>
            </w:r>
          </w:p>
        </w:tc>
        <w:tc>
          <w:tcPr>
            <w:tcW w:w="1441" w:type="dxa"/>
          </w:tcPr>
          <w:p w14:paraId="10ACB475" w14:textId="22292AB1"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α4-</w:t>
            </w:r>
            <w:r w:rsidR="001C789E" w:rsidRPr="003C680E">
              <w:rPr>
                <w:rFonts w:ascii="Book Antiqua" w:eastAsiaTheme="minorHAnsi" w:hAnsi="Book Antiqua" w:cs="AdvP45A506"/>
                <w:kern w:val="0"/>
                <w:sz w:val="24"/>
                <w:szCs w:val="24"/>
              </w:rPr>
              <w:t>i</w:t>
            </w:r>
            <w:r w:rsidRPr="003C680E">
              <w:rPr>
                <w:rFonts w:ascii="Book Antiqua" w:eastAsiaTheme="minorHAnsi" w:hAnsi="Book Antiqua" w:cs="AdvP45A506"/>
                <w:kern w:val="0"/>
                <w:sz w:val="24"/>
                <w:szCs w:val="24"/>
              </w:rPr>
              <w:t>ntegrin</w:t>
            </w:r>
          </w:p>
        </w:tc>
        <w:tc>
          <w:tcPr>
            <w:tcW w:w="1016" w:type="dxa"/>
            <w:gridSpan w:val="2"/>
          </w:tcPr>
          <w:p w14:paraId="4C939903"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Oral</w:t>
            </w:r>
          </w:p>
        </w:tc>
        <w:tc>
          <w:tcPr>
            <w:tcW w:w="1908" w:type="dxa"/>
          </w:tcPr>
          <w:p w14:paraId="5561DDE2"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Phase IIa</w:t>
            </w:r>
          </w:p>
          <w:p w14:paraId="268A001E"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p>
        </w:tc>
        <w:tc>
          <w:tcPr>
            <w:tcW w:w="2673" w:type="dxa"/>
          </w:tcPr>
          <w:p w14:paraId="173350A6"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nduction in UC</w:t>
            </w:r>
          </w:p>
        </w:tc>
      </w:tr>
      <w:tr w:rsidR="003C680E" w:rsidRPr="003C680E" w14:paraId="0C2A15A2" w14:textId="77777777" w:rsidTr="004A64B1">
        <w:trPr>
          <w:trHeight w:val="154"/>
        </w:trPr>
        <w:tc>
          <w:tcPr>
            <w:tcW w:w="1985" w:type="dxa"/>
            <w:vMerge w:val="restart"/>
          </w:tcPr>
          <w:p w14:paraId="55F71613" w14:textId="77777777" w:rsidR="00455447" w:rsidRPr="003C680E" w:rsidRDefault="00455447" w:rsidP="003C680E">
            <w:pPr>
              <w:wordWrap/>
              <w:adjustRightInd w:val="0"/>
              <w:snapToGrid w:val="0"/>
              <w:spacing w:line="360" w:lineRule="auto"/>
              <w:jc w:val="both"/>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Vedolizumab</w:t>
            </w:r>
          </w:p>
        </w:tc>
        <w:tc>
          <w:tcPr>
            <w:tcW w:w="2318" w:type="dxa"/>
            <w:vMerge w:val="restart"/>
          </w:tcPr>
          <w:p w14:paraId="0316C966" w14:textId="77777777"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Humanized IgG</w:t>
            </w:r>
            <w:r w:rsidRPr="003C680E">
              <w:rPr>
                <w:rFonts w:ascii="Book Antiqua" w:eastAsiaTheme="minorHAnsi" w:hAnsi="Book Antiqua" w:cs="AdvP45A506"/>
                <w:kern w:val="0"/>
                <w:sz w:val="24"/>
                <w:szCs w:val="24"/>
                <w:vertAlign w:val="subscript"/>
              </w:rPr>
              <w:t xml:space="preserve">1 </w:t>
            </w:r>
            <w:r w:rsidRPr="003C680E">
              <w:rPr>
                <w:rFonts w:ascii="Book Antiqua" w:eastAsiaTheme="minorHAnsi" w:hAnsi="Book Antiqua" w:cs="AdvP45A506"/>
                <w:kern w:val="0"/>
                <w:sz w:val="24"/>
                <w:szCs w:val="24"/>
              </w:rPr>
              <w:t>mAb</w:t>
            </w:r>
          </w:p>
        </w:tc>
        <w:tc>
          <w:tcPr>
            <w:tcW w:w="1441" w:type="dxa"/>
            <w:vMerge w:val="restart"/>
          </w:tcPr>
          <w:p w14:paraId="1C38F026" w14:textId="5748720F"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α4β7-</w:t>
            </w:r>
            <w:r w:rsidR="001C789E" w:rsidRPr="003C680E">
              <w:rPr>
                <w:rFonts w:ascii="Book Antiqua" w:eastAsiaTheme="minorHAnsi" w:hAnsi="Book Antiqua" w:cs="AdvP45A506"/>
                <w:kern w:val="0"/>
                <w:sz w:val="24"/>
                <w:szCs w:val="24"/>
              </w:rPr>
              <w:t>i</w:t>
            </w:r>
            <w:r w:rsidRPr="003C680E">
              <w:rPr>
                <w:rFonts w:ascii="Book Antiqua" w:eastAsiaTheme="minorHAnsi" w:hAnsi="Book Antiqua" w:cs="AdvP45A506"/>
                <w:kern w:val="0"/>
                <w:sz w:val="24"/>
                <w:szCs w:val="24"/>
              </w:rPr>
              <w:t>ntegrin</w:t>
            </w:r>
          </w:p>
        </w:tc>
        <w:tc>
          <w:tcPr>
            <w:tcW w:w="1016" w:type="dxa"/>
            <w:gridSpan w:val="2"/>
            <w:vMerge w:val="restart"/>
          </w:tcPr>
          <w:p w14:paraId="4F61AE15" w14:textId="77777777"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v.</w:t>
            </w:r>
          </w:p>
        </w:tc>
        <w:tc>
          <w:tcPr>
            <w:tcW w:w="1908" w:type="dxa"/>
          </w:tcPr>
          <w:p w14:paraId="71604906" w14:textId="60A1117E"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GEMINI 1</w:t>
            </w:r>
          </w:p>
        </w:tc>
        <w:tc>
          <w:tcPr>
            <w:tcW w:w="2673" w:type="dxa"/>
          </w:tcPr>
          <w:p w14:paraId="15DE4C84" w14:textId="77777777"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nduction and maintenance in UC</w:t>
            </w:r>
          </w:p>
        </w:tc>
      </w:tr>
      <w:tr w:rsidR="003C680E" w:rsidRPr="003C680E" w14:paraId="2226D547" w14:textId="77777777" w:rsidTr="004A64B1">
        <w:trPr>
          <w:trHeight w:val="154"/>
        </w:trPr>
        <w:tc>
          <w:tcPr>
            <w:tcW w:w="1985" w:type="dxa"/>
            <w:vMerge/>
          </w:tcPr>
          <w:p w14:paraId="458CABBD" w14:textId="77777777" w:rsidR="00455447" w:rsidRPr="003C680E" w:rsidRDefault="00455447" w:rsidP="003C680E">
            <w:pPr>
              <w:wordWrap/>
              <w:adjustRightInd w:val="0"/>
              <w:snapToGrid w:val="0"/>
              <w:spacing w:line="360" w:lineRule="auto"/>
              <w:jc w:val="both"/>
              <w:rPr>
                <w:rFonts w:ascii="Book Antiqua" w:eastAsiaTheme="minorHAnsi" w:hAnsi="Book Antiqua" w:cs="AdvP45A506"/>
                <w:kern w:val="0"/>
                <w:sz w:val="24"/>
                <w:szCs w:val="24"/>
              </w:rPr>
            </w:pPr>
          </w:p>
        </w:tc>
        <w:tc>
          <w:tcPr>
            <w:tcW w:w="2318" w:type="dxa"/>
            <w:vMerge/>
          </w:tcPr>
          <w:p w14:paraId="40A53ADE" w14:textId="77777777"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p>
        </w:tc>
        <w:tc>
          <w:tcPr>
            <w:tcW w:w="1441" w:type="dxa"/>
            <w:vMerge/>
          </w:tcPr>
          <w:p w14:paraId="1DD01BE2" w14:textId="77777777"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p>
        </w:tc>
        <w:tc>
          <w:tcPr>
            <w:tcW w:w="1016" w:type="dxa"/>
            <w:gridSpan w:val="2"/>
            <w:vMerge/>
          </w:tcPr>
          <w:p w14:paraId="53CA80A5" w14:textId="77777777"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p>
        </w:tc>
        <w:tc>
          <w:tcPr>
            <w:tcW w:w="1908" w:type="dxa"/>
          </w:tcPr>
          <w:p w14:paraId="1AB62817" w14:textId="287F2149"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GEMINI 2</w:t>
            </w:r>
          </w:p>
        </w:tc>
        <w:tc>
          <w:tcPr>
            <w:tcW w:w="2673" w:type="dxa"/>
          </w:tcPr>
          <w:p w14:paraId="592CAE48" w14:textId="77777777"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nduction and maintenance in CD</w:t>
            </w:r>
          </w:p>
        </w:tc>
      </w:tr>
      <w:tr w:rsidR="003C680E" w:rsidRPr="003C680E" w14:paraId="624A69E9" w14:textId="77777777" w:rsidTr="004A64B1">
        <w:trPr>
          <w:trHeight w:val="154"/>
        </w:trPr>
        <w:tc>
          <w:tcPr>
            <w:tcW w:w="1985" w:type="dxa"/>
            <w:vMerge/>
          </w:tcPr>
          <w:p w14:paraId="6C7D76F3" w14:textId="77777777" w:rsidR="00455447" w:rsidRPr="003C680E" w:rsidRDefault="00455447" w:rsidP="003C680E">
            <w:pPr>
              <w:wordWrap/>
              <w:adjustRightInd w:val="0"/>
              <w:snapToGrid w:val="0"/>
              <w:spacing w:line="360" w:lineRule="auto"/>
              <w:jc w:val="both"/>
              <w:rPr>
                <w:rFonts w:ascii="Book Antiqua" w:eastAsiaTheme="minorHAnsi" w:hAnsi="Book Antiqua" w:cs="AdvP45A506"/>
                <w:kern w:val="0"/>
                <w:sz w:val="24"/>
                <w:szCs w:val="24"/>
              </w:rPr>
            </w:pPr>
          </w:p>
        </w:tc>
        <w:tc>
          <w:tcPr>
            <w:tcW w:w="2318" w:type="dxa"/>
            <w:vMerge/>
          </w:tcPr>
          <w:p w14:paraId="244928B6" w14:textId="77777777"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p>
        </w:tc>
        <w:tc>
          <w:tcPr>
            <w:tcW w:w="1441" w:type="dxa"/>
            <w:vMerge/>
          </w:tcPr>
          <w:p w14:paraId="25AB9F44" w14:textId="77777777"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p>
        </w:tc>
        <w:tc>
          <w:tcPr>
            <w:tcW w:w="1016" w:type="dxa"/>
            <w:gridSpan w:val="2"/>
            <w:vMerge/>
          </w:tcPr>
          <w:p w14:paraId="4409C2AD" w14:textId="77777777"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p>
        </w:tc>
        <w:tc>
          <w:tcPr>
            <w:tcW w:w="1908" w:type="dxa"/>
          </w:tcPr>
          <w:p w14:paraId="457E51EC" w14:textId="084E824F"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GEMINI 3</w:t>
            </w:r>
          </w:p>
        </w:tc>
        <w:tc>
          <w:tcPr>
            <w:tcW w:w="2673" w:type="dxa"/>
          </w:tcPr>
          <w:p w14:paraId="1A1993DE" w14:textId="43D8B03F" w:rsidR="00455447" w:rsidRPr="003C680E" w:rsidRDefault="00455447"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nduction in CD</w:t>
            </w:r>
          </w:p>
        </w:tc>
      </w:tr>
      <w:tr w:rsidR="003C680E" w:rsidRPr="003C680E" w14:paraId="020A322C" w14:textId="77777777" w:rsidTr="004A64B1">
        <w:trPr>
          <w:trHeight w:val="229"/>
        </w:trPr>
        <w:tc>
          <w:tcPr>
            <w:tcW w:w="1985" w:type="dxa"/>
            <w:vMerge w:val="restart"/>
          </w:tcPr>
          <w:p w14:paraId="46D0C575" w14:textId="5A28833D" w:rsidR="00950279" w:rsidRPr="003C680E" w:rsidRDefault="00950279" w:rsidP="003C680E">
            <w:pPr>
              <w:wordWrap/>
              <w:adjustRightInd w:val="0"/>
              <w:snapToGrid w:val="0"/>
              <w:spacing w:line="360" w:lineRule="auto"/>
              <w:jc w:val="both"/>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Abrilumab (AMG 181</w:t>
            </w:r>
            <w:r w:rsidR="0075006A" w:rsidRPr="003C680E">
              <w:rPr>
                <w:rFonts w:ascii="Book Antiqua" w:eastAsiaTheme="minorHAnsi" w:hAnsi="Book Antiqua" w:cs="AdvP45A506"/>
                <w:kern w:val="0"/>
                <w:sz w:val="24"/>
                <w:szCs w:val="24"/>
              </w:rPr>
              <w:t>/MEDI 7183</w:t>
            </w:r>
            <w:r w:rsidRPr="003C680E">
              <w:rPr>
                <w:rFonts w:ascii="Book Antiqua" w:eastAsiaTheme="minorHAnsi" w:hAnsi="Book Antiqua" w:cs="AdvP45A506"/>
                <w:kern w:val="0"/>
                <w:sz w:val="24"/>
                <w:szCs w:val="24"/>
              </w:rPr>
              <w:t>)</w:t>
            </w:r>
          </w:p>
        </w:tc>
        <w:tc>
          <w:tcPr>
            <w:tcW w:w="2318" w:type="dxa"/>
            <w:vMerge w:val="restart"/>
          </w:tcPr>
          <w:p w14:paraId="5233E9FA"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Fully human IgG</w:t>
            </w:r>
            <w:r w:rsidRPr="003C680E">
              <w:rPr>
                <w:rFonts w:ascii="Book Antiqua" w:eastAsiaTheme="minorHAnsi" w:hAnsi="Book Antiqua" w:cs="AdvP45A506"/>
                <w:kern w:val="0"/>
                <w:sz w:val="24"/>
                <w:szCs w:val="24"/>
                <w:vertAlign w:val="subscript"/>
              </w:rPr>
              <w:t>2</w:t>
            </w:r>
            <w:r w:rsidRPr="003C680E">
              <w:rPr>
                <w:rFonts w:ascii="Book Antiqua" w:eastAsiaTheme="minorHAnsi" w:hAnsi="Book Antiqua" w:cs="AdvP45A506"/>
                <w:kern w:val="0"/>
                <w:sz w:val="24"/>
                <w:szCs w:val="24"/>
              </w:rPr>
              <w:t xml:space="preserve"> mAb</w:t>
            </w:r>
          </w:p>
        </w:tc>
        <w:tc>
          <w:tcPr>
            <w:tcW w:w="1441" w:type="dxa"/>
            <w:vMerge w:val="restart"/>
          </w:tcPr>
          <w:p w14:paraId="2CA3F8CF" w14:textId="40B14FE8"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α4β7-</w:t>
            </w:r>
            <w:r w:rsidR="001C789E" w:rsidRPr="003C680E">
              <w:rPr>
                <w:rFonts w:ascii="Book Antiqua" w:eastAsiaTheme="minorHAnsi" w:hAnsi="Book Antiqua" w:cs="AdvP45A506"/>
                <w:kern w:val="0"/>
                <w:sz w:val="24"/>
                <w:szCs w:val="24"/>
              </w:rPr>
              <w:t>i</w:t>
            </w:r>
            <w:r w:rsidRPr="003C680E">
              <w:rPr>
                <w:rFonts w:ascii="Book Antiqua" w:eastAsiaTheme="minorHAnsi" w:hAnsi="Book Antiqua" w:cs="AdvP45A506"/>
                <w:kern w:val="0"/>
                <w:sz w:val="24"/>
                <w:szCs w:val="24"/>
              </w:rPr>
              <w:t>ntegrin</w:t>
            </w:r>
          </w:p>
        </w:tc>
        <w:tc>
          <w:tcPr>
            <w:tcW w:w="1016" w:type="dxa"/>
            <w:gridSpan w:val="2"/>
            <w:vMerge w:val="restart"/>
          </w:tcPr>
          <w:p w14:paraId="298CE0A3"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s.c.</w:t>
            </w:r>
          </w:p>
        </w:tc>
        <w:tc>
          <w:tcPr>
            <w:tcW w:w="1908" w:type="dxa"/>
          </w:tcPr>
          <w:p w14:paraId="1C9292FA" w14:textId="7E2D032A"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Phase IIb</w:t>
            </w:r>
          </w:p>
        </w:tc>
        <w:tc>
          <w:tcPr>
            <w:tcW w:w="2673" w:type="dxa"/>
          </w:tcPr>
          <w:p w14:paraId="3E1D386B"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nduction in UC</w:t>
            </w:r>
          </w:p>
        </w:tc>
      </w:tr>
      <w:tr w:rsidR="003C680E" w:rsidRPr="003C680E" w14:paraId="33CC6D62" w14:textId="77777777" w:rsidTr="004A64B1">
        <w:trPr>
          <w:trHeight w:val="229"/>
        </w:trPr>
        <w:tc>
          <w:tcPr>
            <w:tcW w:w="1985" w:type="dxa"/>
            <w:vMerge/>
          </w:tcPr>
          <w:p w14:paraId="5C337888" w14:textId="77777777" w:rsidR="00950279" w:rsidRPr="003C680E" w:rsidRDefault="00950279" w:rsidP="003C680E">
            <w:pPr>
              <w:wordWrap/>
              <w:adjustRightInd w:val="0"/>
              <w:snapToGrid w:val="0"/>
              <w:spacing w:line="360" w:lineRule="auto"/>
              <w:jc w:val="both"/>
              <w:rPr>
                <w:rFonts w:ascii="Book Antiqua" w:eastAsiaTheme="minorHAnsi" w:hAnsi="Book Antiqua" w:cs="AdvP45A506"/>
                <w:kern w:val="0"/>
                <w:sz w:val="24"/>
                <w:szCs w:val="24"/>
              </w:rPr>
            </w:pPr>
          </w:p>
        </w:tc>
        <w:tc>
          <w:tcPr>
            <w:tcW w:w="2318" w:type="dxa"/>
            <w:vMerge/>
          </w:tcPr>
          <w:p w14:paraId="3DA3DC3D"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p>
        </w:tc>
        <w:tc>
          <w:tcPr>
            <w:tcW w:w="1441" w:type="dxa"/>
            <w:vMerge/>
          </w:tcPr>
          <w:p w14:paraId="5244F10B"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p>
        </w:tc>
        <w:tc>
          <w:tcPr>
            <w:tcW w:w="1016" w:type="dxa"/>
            <w:gridSpan w:val="2"/>
            <w:vMerge/>
          </w:tcPr>
          <w:p w14:paraId="39E00784"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p>
        </w:tc>
        <w:tc>
          <w:tcPr>
            <w:tcW w:w="1908" w:type="dxa"/>
          </w:tcPr>
          <w:p w14:paraId="628D2898"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Phase IIb</w:t>
            </w:r>
          </w:p>
        </w:tc>
        <w:tc>
          <w:tcPr>
            <w:tcW w:w="2673" w:type="dxa"/>
          </w:tcPr>
          <w:p w14:paraId="5C5B40A9"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nduction in CD</w:t>
            </w:r>
          </w:p>
        </w:tc>
      </w:tr>
      <w:tr w:rsidR="003C680E" w:rsidRPr="003C680E" w14:paraId="6DD06B10" w14:textId="77777777" w:rsidTr="004A64B1">
        <w:trPr>
          <w:trHeight w:val="104"/>
        </w:trPr>
        <w:tc>
          <w:tcPr>
            <w:tcW w:w="1985" w:type="dxa"/>
            <w:vMerge w:val="restart"/>
          </w:tcPr>
          <w:p w14:paraId="448D2836" w14:textId="77777777" w:rsidR="00950279" w:rsidRPr="003C680E" w:rsidRDefault="00950279" w:rsidP="003C680E">
            <w:pPr>
              <w:wordWrap/>
              <w:adjustRightInd w:val="0"/>
              <w:snapToGrid w:val="0"/>
              <w:spacing w:line="360" w:lineRule="auto"/>
              <w:jc w:val="both"/>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Etrolizumab</w:t>
            </w:r>
          </w:p>
        </w:tc>
        <w:tc>
          <w:tcPr>
            <w:tcW w:w="2318" w:type="dxa"/>
            <w:vMerge w:val="restart"/>
          </w:tcPr>
          <w:p w14:paraId="764C70C3"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Humanized IgG</w:t>
            </w:r>
            <w:r w:rsidRPr="003C680E">
              <w:rPr>
                <w:rFonts w:ascii="Book Antiqua" w:eastAsiaTheme="minorHAnsi" w:hAnsi="Book Antiqua" w:cs="AdvP45A506"/>
                <w:kern w:val="0"/>
                <w:sz w:val="24"/>
                <w:szCs w:val="24"/>
                <w:vertAlign w:val="subscript"/>
              </w:rPr>
              <w:t>1</w:t>
            </w:r>
            <w:r w:rsidRPr="003C680E">
              <w:rPr>
                <w:rFonts w:ascii="Book Antiqua" w:eastAsiaTheme="minorHAnsi" w:hAnsi="Book Antiqua" w:cs="AdvP45A506"/>
                <w:kern w:val="0"/>
                <w:sz w:val="24"/>
                <w:szCs w:val="24"/>
              </w:rPr>
              <w:t xml:space="preserve"> mAb</w:t>
            </w:r>
          </w:p>
        </w:tc>
        <w:tc>
          <w:tcPr>
            <w:tcW w:w="1441" w:type="dxa"/>
            <w:vMerge w:val="restart"/>
          </w:tcPr>
          <w:p w14:paraId="6D8EDE2D" w14:textId="304D8495"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β7-</w:t>
            </w:r>
            <w:r w:rsidR="001C789E" w:rsidRPr="003C680E">
              <w:rPr>
                <w:rFonts w:ascii="Book Antiqua" w:eastAsiaTheme="minorHAnsi" w:hAnsi="Book Antiqua" w:cs="AdvP45A506"/>
                <w:kern w:val="0"/>
                <w:sz w:val="24"/>
                <w:szCs w:val="24"/>
              </w:rPr>
              <w:t>i</w:t>
            </w:r>
            <w:r w:rsidRPr="003C680E">
              <w:rPr>
                <w:rFonts w:ascii="Book Antiqua" w:eastAsiaTheme="minorHAnsi" w:hAnsi="Book Antiqua" w:cs="AdvP45A506"/>
                <w:kern w:val="0"/>
                <w:sz w:val="24"/>
                <w:szCs w:val="24"/>
              </w:rPr>
              <w:t>ntegrin</w:t>
            </w:r>
          </w:p>
        </w:tc>
        <w:tc>
          <w:tcPr>
            <w:tcW w:w="1016" w:type="dxa"/>
            <w:gridSpan w:val="2"/>
            <w:vMerge w:val="restart"/>
          </w:tcPr>
          <w:p w14:paraId="1CEE4F6C"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v./s.c.</w:t>
            </w:r>
          </w:p>
        </w:tc>
        <w:tc>
          <w:tcPr>
            <w:tcW w:w="1908" w:type="dxa"/>
          </w:tcPr>
          <w:p w14:paraId="7D69AB70"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EUCALYPTUS</w:t>
            </w:r>
          </w:p>
        </w:tc>
        <w:tc>
          <w:tcPr>
            <w:tcW w:w="2673" w:type="dxa"/>
          </w:tcPr>
          <w:p w14:paraId="59E2D349"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nduction in UC</w:t>
            </w:r>
          </w:p>
        </w:tc>
      </w:tr>
      <w:tr w:rsidR="003C680E" w:rsidRPr="003C680E" w14:paraId="7E83D7A6" w14:textId="77777777" w:rsidTr="004A64B1">
        <w:trPr>
          <w:trHeight w:val="102"/>
        </w:trPr>
        <w:tc>
          <w:tcPr>
            <w:tcW w:w="1985" w:type="dxa"/>
            <w:vMerge/>
          </w:tcPr>
          <w:p w14:paraId="6FA832F4" w14:textId="77777777" w:rsidR="00950279" w:rsidRPr="003C680E" w:rsidRDefault="00950279" w:rsidP="003C680E">
            <w:pPr>
              <w:wordWrap/>
              <w:adjustRightInd w:val="0"/>
              <w:snapToGrid w:val="0"/>
              <w:spacing w:line="360" w:lineRule="auto"/>
              <w:jc w:val="both"/>
              <w:rPr>
                <w:rFonts w:ascii="Book Antiqua" w:eastAsiaTheme="minorHAnsi" w:hAnsi="Book Antiqua" w:cs="AdvP45A506"/>
                <w:kern w:val="0"/>
                <w:sz w:val="24"/>
                <w:szCs w:val="24"/>
              </w:rPr>
            </w:pPr>
          </w:p>
        </w:tc>
        <w:tc>
          <w:tcPr>
            <w:tcW w:w="2318" w:type="dxa"/>
            <w:vMerge/>
          </w:tcPr>
          <w:p w14:paraId="22B7BB4B"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p>
        </w:tc>
        <w:tc>
          <w:tcPr>
            <w:tcW w:w="1441" w:type="dxa"/>
            <w:vMerge/>
          </w:tcPr>
          <w:p w14:paraId="7D990170"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p>
        </w:tc>
        <w:tc>
          <w:tcPr>
            <w:tcW w:w="1016" w:type="dxa"/>
            <w:gridSpan w:val="2"/>
            <w:vMerge/>
          </w:tcPr>
          <w:p w14:paraId="71D913AE"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p>
        </w:tc>
        <w:tc>
          <w:tcPr>
            <w:tcW w:w="1908" w:type="dxa"/>
          </w:tcPr>
          <w:p w14:paraId="2FD4ECED"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BERGAMOT</w:t>
            </w:r>
          </w:p>
        </w:tc>
        <w:tc>
          <w:tcPr>
            <w:tcW w:w="2673" w:type="dxa"/>
          </w:tcPr>
          <w:p w14:paraId="16921D89"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nduction in CD</w:t>
            </w:r>
          </w:p>
        </w:tc>
      </w:tr>
      <w:tr w:rsidR="003C680E" w:rsidRPr="003C680E" w14:paraId="5410ED90" w14:textId="77777777" w:rsidTr="004A64B1">
        <w:trPr>
          <w:trHeight w:val="102"/>
        </w:trPr>
        <w:tc>
          <w:tcPr>
            <w:tcW w:w="1985" w:type="dxa"/>
            <w:vMerge/>
          </w:tcPr>
          <w:p w14:paraId="22F4F511" w14:textId="77777777" w:rsidR="00950279" w:rsidRPr="003C680E" w:rsidRDefault="00950279" w:rsidP="003C680E">
            <w:pPr>
              <w:wordWrap/>
              <w:adjustRightInd w:val="0"/>
              <w:snapToGrid w:val="0"/>
              <w:spacing w:line="360" w:lineRule="auto"/>
              <w:jc w:val="both"/>
              <w:rPr>
                <w:rFonts w:ascii="Book Antiqua" w:eastAsiaTheme="minorHAnsi" w:hAnsi="Book Antiqua" w:cs="AdvP45A506"/>
                <w:kern w:val="0"/>
                <w:sz w:val="24"/>
                <w:szCs w:val="24"/>
              </w:rPr>
            </w:pPr>
          </w:p>
        </w:tc>
        <w:tc>
          <w:tcPr>
            <w:tcW w:w="2318" w:type="dxa"/>
            <w:vMerge/>
          </w:tcPr>
          <w:p w14:paraId="2A6A4719"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p>
        </w:tc>
        <w:tc>
          <w:tcPr>
            <w:tcW w:w="1441" w:type="dxa"/>
            <w:vMerge/>
          </w:tcPr>
          <w:p w14:paraId="4A364D38"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p>
        </w:tc>
        <w:tc>
          <w:tcPr>
            <w:tcW w:w="1016" w:type="dxa"/>
            <w:gridSpan w:val="2"/>
            <w:vMerge/>
          </w:tcPr>
          <w:p w14:paraId="203D2D98"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p>
        </w:tc>
        <w:tc>
          <w:tcPr>
            <w:tcW w:w="1908" w:type="dxa"/>
          </w:tcPr>
          <w:p w14:paraId="660AE84C"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HICKORY</w:t>
            </w:r>
          </w:p>
        </w:tc>
        <w:tc>
          <w:tcPr>
            <w:tcW w:w="2673" w:type="dxa"/>
          </w:tcPr>
          <w:p w14:paraId="4B7EA1C5"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nduction in CD</w:t>
            </w:r>
          </w:p>
        </w:tc>
      </w:tr>
      <w:tr w:rsidR="003C680E" w:rsidRPr="003C680E" w14:paraId="745EE932" w14:textId="77777777" w:rsidTr="004A64B1">
        <w:trPr>
          <w:trHeight w:val="104"/>
        </w:trPr>
        <w:tc>
          <w:tcPr>
            <w:tcW w:w="1985" w:type="dxa"/>
            <w:vMerge w:val="restart"/>
          </w:tcPr>
          <w:p w14:paraId="287695D7" w14:textId="77777777" w:rsidR="00950279" w:rsidRPr="003C680E" w:rsidRDefault="00950279" w:rsidP="003C680E">
            <w:pPr>
              <w:wordWrap/>
              <w:adjustRightInd w:val="0"/>
              <w:snapToGrid w:val="0"/>
              <w:spacing w:line="360" w:lineRule="auto"/>
              <w:jc w:val="both"/>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PF-00547659 (SHP647)</w:t>
            </w:r>
          </w:p>
        </w:tc>
        <w:tc>
          <w:tcPr>
            <w:tcW w:w="2318" w:type="dxa"/>
            <w:vMerge w:val="restart"/>
          </w:tcPr>
          <w:p w14:paraId="685F1B7D"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 xml:space="preserve">Fully human </w:t>
            </w:r>
            <w:r w:rsidRPr="003C680E">
              <w:rPr>
                <w:rFonts w:ascii="Book Antiqua" w:hAnsi="Book Antiqua"/>
                <w:sz w:val="24"/>
                <w:szCs w:val="24"/>
              </w:rPr>
              <w:t>IgG</w:t>
            </w:r>
            <w:r w:rsidRPr="003C680E">
              <w:rPr>
                <w:rFonts w:ascii="Book Antiqua" w:hAnsi="Book Antiqua"/>
                <w:sz w:val="24"/>
                <w:szCs w:val="24"/>
                <w:vertAlign w:val="subscript"/>
              </w:rPr>
              <w:t>2</w:t>
            </w:r>
            <w:r w:rsidRPr="003C680E">
              <w:rPr>
                <w:rFonts w:ascii="Book Antiqua" w:eastAsiaTheme="minorHAnsi" w:hAnsi="Book Antiqua"/>
                <w:sz w:val="24"/>
                <w:szCs w:val="24"/>
                <w:vertAlign w:val="subscript"/>
              </w:rPr>
              <w:t xml:space="preserve">κ </w:t>
            </w:r>
            <w:r w:rsidRPr="003C680E">
              <w:rPr>
                <w:rFonts w:ascii="Book Antiqua" w:eastAsiaTheme="minorHAnsi" w:hAnsi="Book Antiqua" w:cs="AdvP45A506"/>
                <w:kern w:val="0"/>
                <w:sz w:val="24"/>
                <w:szCs w:val="24"/>
              </w:rPr>
              <w:t>mAb</w:t>
            </w:r>
          </w:p>
        </w:tc>
        <w:tc>
          <w:tcPr>
            <w:tcW w:w="1441" w:type="dxa"/>
            <w:vMerge w:val="restart"/>
          </w:tcPr>
          <w:p w14:paraId="23AE8811"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MAdCAM-1</w:t>
            </w:r>
          </w:p>
        </w:tc>
        <w:tc>
          <w:tcPr>
            <w:tcW w:w="1016" w:type="dxa"/>
            <w:gridSpan w:val="2"/>
            <w:vMerge w:val="restart"/>
          </w:tcPr>
          <w:p w14:paraId="79A6BF1A"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v./s.c.</w:t>
            </w:r>
          </w:p>
        </w:tc>
        <w:tc>
          <w:tcPr>
            <w:tcW w:w="1908" w:type="dxa"/>
          </w:tcPr>
          <w:p w14:paraId="0CFE3ADD"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TURANDOT</w:t>
            </w:r>
          </w:p>
        </w:tc>
        <w:tc>
          <w:tcPr>
            <w:tcW w:w="2673" w:type="dxa"/>
          </w:tcPr>
          <w:p w14:paraId="1024F1DA" w14:textId="77777777" w:rsidR="00950279" w:rsidRPr="003C680E" w:rsidRDefault="0095027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nduction in UC</w:t>
            </w:r>
          </w:p>
        </w:tc>
      </w:tr>
      <w:tr w:rsidR="003C680E" w:rsidRPr="003C680E" w14:paraId="34756654" w14:textId="77777777" w:rsidTr="004A64B1">
        <w:trPr>
          <w:trHeight w:val="547"/>
        </w:trPr>
        <w:tc>
          <w:tcPr>
            <w:tcW w:w="1985" w:type="dxa"/>
            <w:vMerge/>
          </w:tcPr>
          <w:p w14:paraId="78251B6C" w14:textId="77777777" w:rsidR="00A72529" w:rsidRPr="003C680E" w:rsidRDefault="00A72529" w:rsidP="003C680E">
            <w:pPr>
              <w:wordWrap/>
              <w:adjustRightInd w:val="0"/>
              <w:snapToGrid w:val="0"/>
              <w:spacing w:line="360" w:lineRule="auto"/>
              <w:jc w:val="both"/>
              <w:rPr>
                <w:rFonts w:ascii="Book Antiqua" w:eastAsiaTheme="minorHAnsi" w:hAnsi="Book Antiqua" w:cs="AdvP45A506"/>
                <w:kern w:val="0"/>
                <w:sz w:val="24"/>
                <w:szCs w:val="24"/>
              </w:rPr>
            </w:pPr>
          </w:p>
        </w:tc>
        <w:tc>
          <w:tcPr>
            <w:tcW w:w="2318" w:type="dxa"/>
            <w:vMerge/>
          </w:tcPr>
          <w:p w14:paraId="4299EC9B" w14:textId="77777777" w:rsidR="00A72529" w:rsidRPr="003C680E" w:rsidRDefault="00A72529" w:rsidP="004A64B1">
            <w:pPr>
              <w:wordWrap/>
              <w:adjustRightInd w:val="0"/>
              <w:snapToGrid w:val="0"/>
              <w:spacing w:line="360" w:lineRule="auto"/>
              <w:jc w:val="center"/>
              <w:rPr>
                <w:rFonts w:ascii="Book Antiqua" w:eastAsiaTheme="minorHAnsi" w:hAnsi="Book Antiqua" w:cs="AdvP45A506"/>
                <w:kern w:val="0"/>
                <w:sz w:val="24"/>
                <w:szCs w:val="24"/>
              </w:rPr>
            </w:pPr>
          </w:p>
        </w:tc>
        <w:tc>
          <w:tcPr>
            <w:tcW w:w="1441" w:type="dxa"/>
            <w:vMerge/>
          </w:tcPr>
          <w:p w14:paraId="2616BF37" w14:textId="77777777" w:rsidR="00A72529" w:rsidRPr="003C680E" w:rsidRDefault="00A72529" w:rsidP="004A64B1">
            <w:pPr>
              <w:wordWrap/>
              <w:adjustRightInd w:val="0"/>
              <w:snapToGrid w:val="0"/>
              <w:spacing w:line="360" w:lineRule="auto"/>
              <w:jc w:val="center"/>
              <w:rPr>
                <w:rFonts w:ascii="Book Antiqua" w:eastAsiaTheme="minorHAnsi" w:hAnsi="Book Antiqua" w:cs="AdvP45A506"/>
                <w:kern w:val="0"/>
                <w:sz w:val="24"/>
                <w:szCs w:val="24"/>
              </w:rPr>
            </w:pPr>
          </w:p>
        </w:tc>
        <w:tc>
          <w:tcPr>
            <w:tcW w:w="1016" w:type="dxa"/>
            <w:gridSpan w:val="2"/>
            <w:vMerge/>
          </w:tcPr>
          <w:p w14:paraId="51B270B4" w14:textId="77777777" w:rsidR="00A72529" w:rsidRPr="003C680E" w:rsidRDefault="00A72529" w:rsidP="004A64B1">
            <w:pPr>
              <w:wordWrap/>
              <w:adjustRightInd w:val="0"/>
              <w:snapToGrid w:val="0"/>
              <w:spacing w:line="360" w:lineRule="auto"/>
              <w:jc w:val="center"/>
              <w:rPr>
                <w:rFonts w:ascii="Book Antiqua" w:eastAsiaTheme="minorHAnsi" w:hAnsi="Book Antiqua" w:cs="AdvP45A506"/>
                <w:kern w:val="0"/>
                <w:sz w:val="24"/>
                <w:szCs w:val="24"/>
              </w:rPr>
            </w:pPr>
          </w:p>
        </w:tc>
        <w:tc>
          <w:tcPr>
            <w:tcW w:w="1908" w:type="dxa"/>
          </w:tcPr>
          <w:p w14:paraId="459A8D6B" w14:textId="507DAC91" w:rsidR="00A72529" w:rsidRPr="00C71637" w:rsidRDefault="00A72529" w:rsidP="00C71637">
            <w:pPr>
              <w:wordWrap/>
              <w:adjustRightInd w:val="0"/>
              <w:snapToGrid w:val="0"/>
              <w:spacing w:line="360" w:lineRule="auto"/>
              <w:jc w:val="center"/>
              <w:rPr>
                <w:rFonts w:ascii="Book Antiqua" w:eastAsia="SimSun" w:hAnsi="Book Antiqua" w:cs="AdvP45A506"/>
                <w:kern w:val="0"/>
                <w:sz w:val="24"/>
                <w:szCs w:val="24"/>
                <w:lang w:eastAsia="zh-CN"/>
              </w:rPr>
            </w:pPr>
            <w:r w:rsidRPr="003C680E">
              <w:rPr>
                <w:rFonts w:ascii="Book Antiqua" w:eastAsiaTheme="minorHAnsi" w:hAnsi="Book Antiqua" w:cs="AdvP45A506"/>
                <w:kern w:val="0"/>
                <w:sz w:val="24"/>
                <w:szCs w:val="24"/>
              </w:rPr>
              <w:t>OPERA</w:t>
            </w:r>
          </w:p>
        </w:tc>
        <w:tc>
          <w:tcPr>
            <w:tcW w:w="2673" w:type="dxa"/>
          </w:tcPr>
          <w:p w14:paraId="55302E84" w14:textId="1358E4D6" w:rsidR="00A72529" w:rsidRPr="003C680E" w:rsidRDefault="00A72529" w:rsidP="004A64B1">
            <w:pPr>
              <w:wordWrap/>
              <w:adjustRightInd w:val="0"/>
              <w:snapToGrid w:val="0"/>
              <w:spacing w:line="360" w:lineRule="auto"/>
              <w:jc w:val="center"/>
              <w:rPr>
                <w:rFonts w:ascii="Book Antiqua" w:eastAsiaTheme="minorHAnsi" w:hAnsi="Book Antiqua" w:cs="AdvP45A506"/>
                <w:kern w:val="0"/>
                <w:sz w:val="24"/>
                <w:szCs w:val="24"/>
              </w:rPr>
            </w:pPr>
            <w:r w:rsidRPr="003C680E">
              <w:rPr>
                <w:rFonts w:ascii="Book Antiqua" w:eastAsiaTheme="minorHAnsi" w:hAnsi="Book Antiqua" w:cs="AdvP45A506"/>
                <w:kern w:val="0"/>
                <w:sz w:val="24"/>
                <w:szCs w:val="24"/>
              </w:rPr>
              <w:t>Induction in CD</w:t>
            </w:r>
          </w:p>
        </w:tc>
      </w:tr>
    </w:tbl>
    <w:p w14:paraId="5DE03A79" w14:textId="1EF414F6" w:rsidR="004A64B1" w:rsidRDefault="003D33D5" w:rsidP="003C680E">
      <w:pPr>
        <w:wordWrap/>
        <w:adjustRightInd w:val="0"/>
        <w:snapToGrid w:val="0"/>
        <w:spacing w:line="360" w:lineRule="auto"/>
        <w:rPr>
          <w:rFonts w:ascii="Book Antiqua" w:eastAsia="Batang" w:hAnsi="Book Antiqua"/>
          <w:sz w:val="24"/>
          <w:szCs w:val="24"/>
        </w:rPr>
      </w:pPr>
      <w:r w:rsidRPr="003C680E">
        <w:rPr>
          <w:rFonts w:ascii="Book Antiqua" w:eastAsia="Batang" w:hAnsi="Book Antiqua"/>
          <w:sz w:val="24"/>
          <w:szCs w:val="24"/>
        </w:rPr>
        <w:t xml:space="preserve">IgG: </w:t>
      </w:r>
      <w:r w:rsidR="004A64B1" w:rsidRPr="003C680E">
        <w:rPr>
          <w:rFonts w:ascii="Book Antiqua" w:eastAsia="Batang" w:hAnsi="Book Antiqua"/>
          <w:sz w:val="24"/>
          <w:szCs w:val="24"/>
        </w:rPr>
        <w:t>I</w:t>
      </w:r>
      <w:r w:rsidRPr="003C680E">
        <w:rPr>
          <w:rFonts w:ascii="Book Antiqua" w:eastAsia="Batang" w:hAnsi="Book Antiqua"/>
          <w:sz w:val="24"/>
          <w:szCs w:val="24"/>
        </w:rPr>
        <w:t>mmunoglobulin; m</w:t>
      </w:r>
      <w:r w:rsidR="00950279" w:rsidRPr="003C680E">
        <w:rPr>
          <w:rFonts w:ascii="Book Antiqua" w:eastAsia="Batang" w:hAnsi="Book Antiqua"/>
          <w:sz w:val="24"/>
          <w:szCs w:val="24"/>
        </w:rPr>
        <w:t xml:space="preserve">Ab: </w:t>
      </w:r>
      <w:r w:rsidR="004A64B1" w:rsidRPr="003C680E">
        <w:rPr>
          <w:rFonts w:ascii="Book Antiqua" w:eastAsia="Batang" w:hAnsi="Book Antiqua"/>
          <w:sz w:val="24"/>
          <w:szCs w:val="24"/>
        </w:rPr>
        <w:t>M</w:t>
      </w:r>
      <w:r w:rsidR="00950279" w:rsidRPr="003C680E">
        <w:rPr>
          <w:rFonts w:ascii="Book Antiqua" w:eastAsia="Batang" w:hAnsi="Book Antiqua"/>
          <w:sz w:val="24"/>
          <w:szCs w:val="24"/>
        </w:rPr>
        <w:t xml:space="preserve">onoclonal antibody; i.v.: </w:t>
      </w:r>
      <w:r w:rsidR="004A64B1" w:rsidRPr="003C680E">
        <w:rPr>
          <w:rFonts w:ascii="Book Antiqua" w:eastAsia="Batang" w:hAnsi="Book Antiqua"/>
          <w:sz w:val="24"/>
          <w:szCs w:val="24"/>
        </w:rPr>
        <w:t>I</w:t>
      </w:r>
      <w:r w:rsidR="00950279" w:rsidRPr="003C680E">
        <w:rPr>
          <w:rFonts w:ascii="Book Antiqua" w:eastAsia="Batang" w:hAnsi="Book Antiqua"/>
          <w:sz w:val="24"/>
          <w:szCs w:val="24"/>
        </w:rPr>
        <w:t xml:space="preserve">ntravenous; CD: </w:t>
      </w:r>
      <w:r w:rsidR="00822294" w:rsidRPr="003C680E">
        <w:rPr>
          <w:rFonts w:ascii="Book Antiqua" w:eastAsia="Batang" w:hAnsi="Book Antiqua"/>
          <w:sz w:val="24"/>
          <w:szCs w:val="24"/>
        </w:rPr>
        <w:t>Crohn’s disease</w:t>
      </w:r>
      <w:r w:rsidR="00950279" w:rsidRPr="003C680E">
        <w:rPr>
          <w:rFonts w:ascii="Book Antiqua" w:eastAsia="Batang" w:hAnsi="Book Antiqua"/>
          <w:sz w:val="24"/>
          <w:szCs w:val="24"/>
        </w:rPr>
        <w:t xml:space="preserve">; UC: </w:t>
      </w:r>
      <w:r w:rsidR="004A64B1" w:rsidRPr="003C680E">
        <w:rPr>
          <w:rFonts w:ascii="Book Antiqua" w:eastAsia="Batang" w:hAnsi="Book Antiqua"/>
          <w:sz w:val="24"/>
          <w:szCs w:val="24"/>
        </w:rPr>
        <w:t>U</w:t>
      </w:r>
      <w:r w:rsidR="00822294" w:rsidRPr="003C680E">
        <w:rPr>
          <w:rFonts w:ascii="Book Antiqua" w:eastAsia="Batang" w:hAnsi="Book Antiqua"/>
          <w:sz w:val="24"/>
          <w:szCs w:val="24"/>
        </w:rPr>
        <w:t>lcerative colitis</w:t>
      </w:r>
      <w:r w:rsidR="00950279" w:rsidRPr="003C680E">
        <w:rPr>
          <w:rFonts w:ascii="Book Antiqua" w:eastAsia="Batang" w:hAnsi="Book Antiqua"/>
          <w:sz w:val="24"/>
          <w:szCs w:val="24"/>
        </w:rPr>
        <w:t xml:space="preserve">; s.c.: </w:t>
      </w:r>
      <w:r w:rsidR="004A64B1" w:rsidRPr="003C680E">
        <w:rPr>
          <w:rFonts w:ascii="Book Antiqua" w:eastAsia="Batang" w:hAnsi="Book Antiqua"/>
          <w:sz w:val="24"/>
          <w:szCs w:val="24"/>
        </w:rPr>
        <w:t>S</w:t>
      </w:r>
      <w:r w:rsidR="00950279" w:rsidRPr="003C680E">
        <w:rPr>
          <w:rFonts w:ascii="Book Antiqua" w:eastAsia="Batang" w:hAnsi="Book Antiqua"/>
          <w:sz w:val="24"/>
          <w:szCs w:val="24"/>
        </w:rPr>
        <w:t xml:space="preserve">ubcutaneous; MAdCAM: </w:t>
      </w:r>
      <w:r w:rsidR="004A64B1" w:rsidRPr="003C680E">
        <w:rPr>
          <w:rFonts w:ascii="Book Antiqua" w:eastAsia="Batang" w:hAnsi="Book Antiqua"/>
          <w:sz w:val="24"/>
          <w:szCs w:val="24"/>
        </w:rPr>
        <w:t>M</w:t>
      </w:r>
      <w:r w:rsidR="00950279" w:rsidRPr="003C680E">
        <w:rPr>
          <w:rFonts w:ascii="Book Antiqua" w:eastAsia="Batang" w:hAnsi="Book Antiqua"/>
          <w:sz w:val="24"/>
          <w:szCs w:val="24"/>
        </w:rPr>
        <w:t xml:space="preserve">ucosal addressin cell adhesion molecule. </w:t>
      </w:r>
    </w:p>
    <w:p w14:paraId="14D4DDB0" w14:textId="77777777" w:rsidR="004A64B1" w:rsidRDefault="004A64B1">
      <w:pPr>
        <w:widowControl/>
        <w:wordWrap/>
        <w:autoSpaceDE/>
        <w:autoSpaceDN/>
        <w:spacing w:after="200" w:line="276" w:lineRule="auto"/>
        <w:rPr>
          <w:rFonts w:ascii="Book Antiqua" w:eastAsia="Batang" w:hAnsi="Book Antiqua"/>
          <w:sz w:val="24"/>
          <w:szCs w:val="24"/>
        </w:rPr>
      </w:pPr>
      <w:r>
        <w:rPr>
          <w:rFonts w:ascii="Book Antiqua" w:eastAsia="Batang" w:hAnsi="Book Antiqua"/>
          <w:sz w:val="24"/>
          <w:szCs w:val="24"/>
        </w:rPr>
        <w:br w:type="page"/>
      </w:r>
    </w:p>
    <w:p w14:paraId="79DE7C80" w14:textId="18DC4096" w:rsidR="00EA74D7" w:rsidRPr="004A64B1" w:rsidRDefault="00EA74D7" w:rsidP="003C680E">
      <w:pPr>
        <w:wordWrap/>
        <w:adjustRightInd w:val="0"/>
        <w:snapToGrid w:val="0"/>
        <w:spacing w:line="360" w:lineRule="auto"/>
        <w:rPr>
          <w:rFonts w:ascii="Book Antiqua" w:eastAsia="SimSun" w:hAnsi="Book Antiqua" w:cstheme="minorBidi"/>
          <w:sz w:val="24"/>
          <w:szCs w:val="24"/>
          <w:lang w:eastAsia="zh-CN"/>
        </w:rPr>
      </w:pPr>
      <w:r w:rsidRPr="003C680E">
        <w:rPr>
          <w:rFonts w:ascii="Book Antiqua" w:eastAsia="Batang" w:hAnsi="Book Antiqua"/>
          <w:b/>
          <w:sz w:val="24"/>
          <w:szCs w:val="24"/>
        </w:rPr>
        <w:lastRenderedPageBreak/>
        <w:t>Table 2</w:t>
      </w:r>
      <w:r w:rsidR="004A64B1">
        <w:rPr>
          <w:rFonts w:ascii="Book Antiqua" w:eastAsia="SimSun" w:hAnsi="Book Antiqua" w:hint="eastAsia"/>
          <w:b/>
          <w:sz w:val="24"/>
          <w:szCs w:val="24"/>
          <w:lang w:eastAsia="zh-CN"/>
        </w:rPr>
        <w:t xml:space="preserve"> </w:t>
      </w:r>
      <w:r w:rsidRPr="003C680E">
        <w:rPr>
          <w:rFonts w:ascii="Book Antiqua" w:eastAsia="Batang" w:hAnsi="Book Antiqua"/>
          <w:b/>
          <w:sz w:val="24"/>
          <w:szCs w:val="24"/>
        </w:rPr>
        <w:t>Comparison of properties of anti-TNF and gut</w:t>
      </w:r>
      <w:r w:rsidR="004A64B1">
        <w:rPr>
          <w:rFonts w:ascii="Book Antiqua" w:eastAsia="Batang" w:hAnsi="Book Antiqua"/>
          <w:b/>
          <w:sz w:val="24"/>
          <w:szCs w:val="24"/>
        </w:rPr>
        <w:t>-specific anti-integrin therapy</w:t>
      </w:r>
    </w:p>
    <w:tbl>
      <w:tblPr>
        <w:tblStyle w:val="10"/>
        <w:tblW w:w="11058" w:type="dxa"/>
        <w:tblInd w:w="-885" w:type="dxa"/>
        <w:tblBorders>
          <w:left w:val="none" w:sz="0" w:space="0" w:color="auto"/>
          <w:right w:val="none" w:sz="0" w:space="0" w:color="auto"/>
        </w:tblBorders>
        <w:tblLook w:val="04A0" w:firstRow="1" w:lastRow="0" w:firstColumn="1" w:lastColumn="0" w:noHBand="0" w:noVBand="1"/>
      </w:tblPr>
      <w:tblGrid>
        <w:gridCol w:w="2694"/>
        <w:gridCol w:w="4062"/>
        <w:gridCol w:w="4302"/>
      </w:tblGrid>
      <w:tr w:rsidR="003C680E" w:rsidRPr="003C680E" w14:paraId="1A25F65D" w14:textId="77777777" w:rsidTr="004A64B1">
        <w:tc>
          <w:tcPr>
            <w:tcW w:w="2694" w:type="dxa"/>
            <w:tcBorders>
              <w:top w:val="single" w:sz="12" w:space="0" w:color="auto"/>
              <w:right w:val="nil"/>
            </w:tcBorders>
          </w:tcPr>
          <w:p w14:paraId="675B3EE5" w14:textId="77777777" w:rsidR="00EA74D7" w:rsidRPr="004A64B1" w:rsidRDefault="00EA74D7" w:rsidP="003C680E">
            <w:pPr>
              <w:wordWrap/>
              <w:adjustRightInd w:val="0"/>
              <w:snapToGrid w:val="0"/>
              <w:spacing w:line="360" w:lineRule="auto"/>
              <w:rPr>
                <w:rFonts w:ascii="Book Antiqua" w:eastAsiaTheme="minorEastAsia" w:hAnsi="Book Antiqua" w:cstheme="minorBidi"/>
                <w:b/>
                <w:sz w:val="24"/>
                <w:szCs w:val="24"/>
              </w:rPr>
            </w:pPr>
          </w:p>
        </w:tc>
        <w:tc>
          <w:tcPr>
            <w:tcW w:w="4062" w:type="dxa"/>
            <w:tcBorders>
              <w:top w:val="single" w:sz="12" w:space="0" w:color="auto"/>
              <w:left w:val="nil"/>
              <w:right w:val="nil"/>
            </w:tcBorders>
          </w:tcPr>
          <w:p w14:paraId="3288D5E5" w14:textId="77777777" w:rsidR="00EA74D7" w:rsidRPr="004A64B1" w:rsidRDefault="00EA74D7" w:rsidP="004A64B1">
            <w:pPr>
              <w:wordWrap/>
              <w:adjustRightInd w:val="0"/>
              <w:snapToGrid w:val="0"/>
              <w:spacing w:line="360" w:lineRule="auto"/>
              <w:jc w:val="center"/>
              <w:rPr>
                <w:rFonts w:ascii="Book Antiqua" w:eastAsiaTheme="minorEastAsia" w:hAnsi="Book Antiqua" w:cstheme="minorBidi"/>
                <w:b/>
                <w:sz w:val="24"/>
                <w:szCs w:val="24"/>
              </w:rPr>
            </w:pPr>
            <w:r w:rsidRPr="004A64B1">
              <w:rPr>
                <w:rFonts w:ascii="Book Antiqua" w:eastAsiaTheme="minorEastAsia" w:hAnsi="Book Antiqua" w:cstheme="minorBidi"/>
                <w:b/>
                <w:sz w:val="24"/>
                <w:szCs w:val="24"/>
              </w:rPr>
              <w:t>Anti-TNF therapy</w:t>
            </w:r>
          </w:p>
        </w:tc>
        <w:tc>
          <w:tcPr>
            <w:tcW w:w="4302" w:type="dxa"/>
            <w:tcBorders>
              <w:top w:val="single" w:sz="12" w:space="0" w:color="auto"/>
              <w:left w:val="nil"/>
            </w:tcBorders>
          </w:tcPr>
          <w:p w14:paraId="468291F3" w14:textId="77777777" w:rsidR="00EA74D7" w:rsidRPr="004A64B1" w:rsidRDefault="00EA74D7" w:rsidP="004A64B1">
            <w:pPr>
              <w:wordWrap/>
              <w:adjustRightInd w:val="0"/>
              <w:snapToGrid w:val="0"/>
              <w:spacing w:line="360" w:lineRule="auto"/>
              <w:jc w:val="center"/>
              <w:rPr>
                <w:rFonts w:ascii="Book Antiqua" w:eastAsiaTheme="minorEastAsia" w:hAnsi="Book Antiqua" w:cstheme="minorBidi"/>
                <w:b/>
                <w:sz w:val="24"/>
                <w:szCs w:val="24"/>
              </w:rPr>
            </w:pPr>
            <w:r w:rsidRPr="004A64B1">
              <w:rPr>
                <w:rFonts w:ascii="Book Antiqua" w:eastAsiaTheme="minorEastAsia" w:hAnsi="Book Antiqua" w:cstheme="minorBidi"/>
                <w:b/>
                <w:sz w:val="24"/>
                <w:szCs w:val="24"/>
              </w:rPr>
              <w:t>Gut-specific anti-integrin therapy</w:t>
            </w:r>
          </w:p>
        </w:tc>
      </w:tr>
      <w:tr w:rsidR="003C680E" w:rsidRPr="003C680E" w14:paraId="100C1E06" w14:textId="77777777" w:rsidTr="004A64B1">
        <w:tc>
          <w:tcPr>
            <w:tcW w:w="2694" w:type="dxa"/>
            <w:tcBorders>
              <w:right w:val="nil"/>
            </w:tcBorders>
          </w:tcPr>
          <w:p w14:paraId="3D691485" w14:textId="77777777" w:rsidR="00EA74D7" w:rsidRPr="003C680E" w:rsidRDefault="00EA74D7" w:rsidP="003C680E">
            <w:pPr>
              <w:wordWrap/>
              <w:adjustRightInd w:val="0"/>
              <w:snapToGrid w:val="0"/>
              <w:spacing w:line="360" w:lineRule="auto"/>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Mechanism of action</w:t>
            </w:r>
          </w:p>
        </w:tc>
        <w:tc>
          <w:tcPr>
            <w:tcW w:w="4062" w:type="dxa"/>
            <w:tcBorders>
              <w:left w:val="nil"/>
              <w:right w:val="nil"/>
            </w:tcBorders>
          </w:tcPr>
          <w:p w14:paraId="0344F7C7" w14:textId="77777777" w:rsidR="00EA74D7" w:rsidRPr="003C680E" w:rsidRDefault="00EA74D7" w:rsidP="004A64B1">
            <w:pPr>
              <w:wordWrap/>
              <w:adjustRightInd w:val="0"/>
              <w:snapToGrid w:val="0"/>
              <w:spacing w:line="360" w:lineRule="auto"/>
              <w:jc w:val="center"/>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TNF-</w:t>
            </w:r>
            <w:r w:rsidRPr="003C680E">
              <w:rPr>
                <w:rFonts w:ascii="Book Antiqua" w:eastAsiaTheme="minorHAnsi" w:hAnsi="Book Antiqua" w:cstheme="minorBidi"/>
                <w:sz w:val="24"/>
                <w:szCs w:val="24"/>
              </w:rPr>
              <w:t>α</w:t>
            </w:r>
            <w:r w:rsidRPr="003C680E">
              <w:rPr>
                <w:rFonts w:ascii="Book Antiqua" w:eastAsiaTheme="minorEastAsia" w:hAnsi="Book Antiqua" w:cstheme="minorBidi"/>
                <w:sz w:val="24"/>
                <w:szCs w:val="24"/>
              </w:rPr>
              <w:t xml:space="preserve"> inhibitor</w:t>
            </w:r>
          </w:p>
        </w:tc>
        <w:tc>
          <w:tcPr>
            <w:tcW w:w="4302" w:type="dxa"/>
            <w:tcBorders>
              <w:left w:val="nil"/>
            </w:tcBorders>
          </w:tcPr>
          <w:p w14:paraId="07E24F62" w14:textId="3BF96C6B" w:rsidR="00EA74D7" w:rsidRPr="003C680E" w:rsidRDefault="00EA74D7" w:rsidP="004A64B1">
            <w:pPr>
              <w:wordWrap/>
              <w:adjustRightInd w:val="0"/>
              <w:snapToGrid w:val="0"/>
              <w:spacing w:line="360" w:lineRule="auto"/>
              <w:jc w:val="center"/>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α4β7-integrin inhibitor</w:t>
            </w:r>
          </w:p>
        </w:tc>
      </w:tr>
      <w:tr w:rsidR="003C680E" w:rsidRPr="003C680E" w14:paraId="2F18CE58" w14:textId="77777777" w:rsidTr="004A64B1">
        <w:tc>
          <w:tcPr>
            <w:tcW w:w="2694" w:type="dxa"/>
            <w:tcBorders>
              <w:right w:val="nil"/>
            </w:tcBorders>
          </w:tcPr>
          <w:p w14:paraId="3BE89839" w14:textId="77777777" w:rsidR="00EA74D7" w:rsidRPr="003C680E" w:rsidRDefault="00EA74D7" w:rsidP="003C680E">
            <w:pPr>
              <w:wordWrap/>
              <w:adjustRightInd w:val="0"/>
              <w:snapToGrid w:val="0"/>
              <w:spacing w:line="360" w:lineRule="auto"/>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Available agents</w:t>
            </w:r>
          </w:p>
        </w:tc>
        <w:tc>
          <w:tcPr>
            <w:tcW w:w="4062" w:type="dxa"/>
            <w:tcBorders>
              <w:left w:val="nil"/>
              <w:right w:val="nil"/>
            </w:tcBorders>
          </w:tcPr>
          <w:p w14:paraId="65249B4F" w14:textId="77777777" w:rsidR="00EA74D7" w:rsidRPr="003C680E" w:rsidRDefault="00EA74D7" w:rsidP="004A64B1">
            <w:pPr>
              <w:wordWrap/>
              <w:adjustRightInd w:val="0"/>
              <w:snapToGrid w:val="0"/>
              <w:spacing w:line="360" w:lineRule="auto"/>
              <w:jc w:val="center"/>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Infliximab (UC, CD)</w:t>
            </w:r>
          </w:p>
          <w:p w14:paraId="48670AB4" w14:textId="77777777" w:rsidR="00EA74D7" w:rsidRPr="003C680E" w:rsidRDefault="00EA74D7" w:rsidP="004A64B1">
            <w:pPr>
              <w:wordWrap/>
              <w:adjustRightInd w:val="0"/>
              <w:snapToGrid w:val="0"/>
              <w:spacing w:line="360" w:lineRule="auto"/>
              <w:jc w:val="center"/>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Adalimumab (UC, CD)</w:t>
            </w:r>
          </w:p>
          <w:p w14:paraId="34126F89" w14:textId="77777777" w:rsidR="00EA74D7" w:rsidRPr="003C680E" w:rsidRDefault="00EA74D7" w:rsidP="004A64B1">
            <w:pPr>
              <w:wordWrap/>
              <w:adjustRightInd w:val="0"/>
              <w:snapToGrid w:val="0"/>
              <w:spacing w:line="360" w:lineRule="auto"/>
              <w:jc w:val="center"/>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Certolizumab pegol (CD)</w:t>
            </w:r>
          </w:p>
          <w:p w14:paraId="424DB3EF" w14:textId="77777777" w:rsidR="00EA74D7" w:rsidRPr="003C680E" w:rsidRDefault="00EA74D7" w:rsidP="004A64B1">
            <w:pPr>
              <w:wordWrap/>
              <w:adjustRightInd w:val="0"/>
              <w:snapToGrid w:val="0"/>
              <w:spacing w:line="360" w:lineRule="auto"/>
              <w:jc w:val="center"/>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Golimumab (UC)</w:t>
            </w:r>
          </w:p>
        </w:tc>
        <w:tc>
          <w:tcPr>
            <w:tcW w:w="4302" w:type="dxa"/>
            <w:tcBorders>
              <w:left w:val="nil"/>
            </w:tcBorders>
          </w:tcPr>
          <w:p w14:paraId="39FCB782" w14:textId="77777777" w:rsidR="00EA74D7" w:rsidRPr="003C680E" w:rsidRDefault="00EA74D7" w:rsidP="004A64B1">
            <w:pPr>
              <w:wordWrap/>
              <w:adjustRightInd w:val="0"/>
              <w:snapToGrid w:val="0"/>
              <w:spacing w:line="360" w:lineRule="auto"/>
              <w:jc w:val="center"/>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Vedolizumab (UC, CD)</w:t>
            </w:r>
          </w:p>
        </w:tc>
      </w:tr>
      <w:tr w:rsidR="003C680E" w:rsidRPr="003C680E" w14:paraId="1979AA18" w14:textId="77777777" w:rsidTr="004A64B1">
        <w:tc>
          <w:tcPr>
            <w:tcW w:w="2694" w:type="dxa"/>
            <w:tcBorders>
              <w:right w:val="nil"/>
            </w:tcBorders>
          </w:tcPr>
          <w:p w14:paraId="65B0D0D2" w14:textId="77777777" w:rsidR="00EA74D7" w:rsidRPr="003C680E" w:rsidRDefault="00EA74D7" w:rsidP="003C680E">
            <w:pPr>
              <w:wordWrap/>
              <w:adjustRightInd w:val="0"/>
              <w:snapToGrid w:val="0"/>
              <w:spacing w:line="360" w:lineRule="auto"/>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Therapeutic efficacy</w:t>
            </w:r>
          </w:p>
        </w:tc>
        <w:tc>
          <w:tcPr>
            <w:tcW w:w="4062" w:type="dxa"/>
            <w:tcBorders>
              <w:left w:val="nil"/>
              <w:right w:val="nil"/>
            </w:tcBorders>
          </w:tcPr>
          <w:p w14:paraId="4B47F3BC" w14:textId="77777777" w:rsidR="00EA74D7" w:rsidRPr="003C680E" w:rsidRDefault="00EA74D7" w:rsidP="004A64B1">
            <w:pPr>
              <w:wordWrap/>
              <w:adjustRightInd w:val="0"/>
              <w:snapToGrid w:val="0"/>
              <w:spacing w:line="360" w:lineRule="auto"/>
              <w:jc w:val="center"/>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Frequent loss of response during maintenance therapy</w:t>
            </w:r>
          </w:p>
        </w:tc>
        <w:tc>
          <w:tcPr>
            <w:tcW w:w="4302" w:type="dxa"/>
            <w:tcBorders>
              <w:left w:val="nil"/>
            </w:tcBorders>
          </w:tcPr>
          <w:p w14:paraId="225E5F45" w14:textId="77777777" w:rsidR="00EA74D7" w:rsidRPr="003C680E" w:rsidRDefault="00EA74D7" w:rsidP="004A64B1">
            <w:pPr>
              <w:wordWrap/>
              <w:adjustRightInd w:val="0"/>
              <w:snapToGrid w:val="0"/>
              <w:spacing w:line="360" w:lineRule="auto"/>
              <w:jc w:val="center"/>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Modest effect on induction therapy for CD</w:t>
            </w:r>
          </w:p>
        </w:tc>
      </w:tr>
      <w:tr w:rsidR="003C680E" w:rsidRPr="003C680E" w14:paraId="30CA1182" w14:textId="77777777" w:rsidTr="004A64B1">
        <w:tc>
          <w:tcPr>
            <w:tcW w:w="2694" w:type="dxa"/>
            <w:tcBorders>
              <w:right w:val="nil"/>
            </w:tcBorders>
          </w:tcPr>
          <w:p w14:paraId="6B7F0DE4" w14:textId="77777777" w:rsidR="00EA74D7" w:rsidRPr="003C680E" w:rsidRDefault="00EA74D7" w:rsidP="003C680E">
            <w:pPr>
              <w:wordWrap/>
              <w:adjustRightInd w:val="0"/>
              <w:snapToGrid w:val="0"/>
              <w:spacing w:line="360" w:lineRule="auto"/>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Side effects</w:t>
            </w:r>
          </w:p>
        </w:tc>
        <w:tc>
          <w:tcPr>
            <w:tcW w:w="4062" w:type="dxa"/>
            <w:tcBorders>
              <w:left w:val="nil"/>
              <w:right w:val="nil"/>
            </w:tcBorders>
          </w:tcPr>
          <w:p w14:paraId="0444E65B" w14:textId="54A677EF" w:rsidR="00EA74D7" w:rsidRPr="003C680E" w:rsidRDefault="00EA74D7" w:rsidP="004A64B1">
            <w:pPr>
              <w:wordWrap/>
              <w:adjustRightInd w:val="0"/>
              <w:snapToGrid w:val="0"/>
              <w:spacing w:line="360" w:lineRule="auto"/>
              <w:jc w:val="center"/>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Infections, reactivation of latent tuberculosis, potential risk of lymphoma</w:t>
            </w:r>
          </w:p>
        </w:tc>
        <w:tc>
          <w:tcPr>
            <w:tcW w:w="4302" w:type="dxa"/>
            <w:tcBorders>
              <w:left w:val="nil"/>
            </w:tcBorders>
          </w:tcPr>
          <w:p w14:paraId="6245F4B8" w14:textId="5F8646B9" w:rsidR="00EA74D7" w:rsidRPr="003C680E" w:rsidRDefault="00EA74D7" w:rsidP="004A64B1">
            <w:pPr>
              <w:wordWrap/>
              <w:adjustRightInd w:val="0"/>
              <w:snapToGrid w:val="0"/>
              <w:spacing w:line="360" w:lineRule="auto"/>
              <w:jc w:val="center"/>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Nasopharyngitis, arthralgia, headache, nausea</w:t>
            </w:r>
          </w:p>
        </w:tc>
      </w:tr>
      <w:tr w:rsidR="003C680E" w:rsidRPr="003C680E" w14:paraId="4F07AADB" w14:textId="77777777" w:rsidTr="004A64B1">
        <w:tc>
          <w:tcPr>
            <w:tcW w:w="2694" w:type="dxa"/>
            <w:tcBorders>
              <w:right w:val="nil"/>
            </w:tcBorders>
          </w:tcPr>
          <w:p w14:paraId="530E79D3" w14:textId="77777777" w:rsidR="00EA74D7" w:rsidRPr="003C680E" w:rsidRDefault="00EA74D7" w:rsidP="003C680E">
            <w:pPr>
              <w:wordWrap/>
              <w:adjustRightInd w:val="0"/>
              <w:snapToGrid w:val="0"/>
              <w:spacing w:line="360" w:lineRule="auto"/>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Immunogenicity</w:t>
            </w:r>
          </w:p>
        </w:tc>
        <w:tc>
          <w:tcPr>
            <w:tcW w:w="4062" w:type="dxa"/>
            <w:tcBorders>
              <w:left w:val="nil"/>
              <w:right w:val="nil"/>
            </w:tcBorders>
          </w:tcPr>
          <w:p w14:paraId="00556C10" w14:textId="1153E392" w:rsidR="002032E6" w:rsidRPr="003C680E" w:rsidRDefault="002032E6" w:rsidP="004A64B1">
            <w:pPr>
              <w:wordWrap/>
              <w:adjustRightInd w:val="0"/>
              <w:snapToGrid w:val="0"/>
              <w:spacing w:line="360" w:lineRule="auto"/>
              <w:jc w:val="center"/>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 xml:space="preserve">Measure the ADA if </w:t>
            </w:r>
            <w:r w:rsidR="00630702" w:rsidRPr="003C680E">
              <w:rPr>
                <w:rFonts w:ascii="Book Antiqua" w:eastAsiaTheme="minorEastAsia" w:hAnsi="Book Antiqua" w:cstheme="minorBidi"/>
                <w:sz w:val="24"/>
                <w:szCs w:val="24"/>
              </w:rPr>
              <w:t>available</w:t>
            </w:r>
          </w:p>
          <w:p w14:paraId="3FACB940" w14:textId="4A17F0DF" w:rsidR="00EA74D7" w:rsidRPr="003C680E" w:rsidRDefault="00467DED" w:rsidP="004A64B1">
            <w:pPr>
              <w:wordWrap/>
              <w:adjustRightInd w:val="0"/>
              <w:snapToGrid w:val="0"/>
              <w:spacing w:line="360" w:lineRule="auto"/>
              <w:jc w:val="center"/>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A</w:t>
            </w:r>
            <w:r w:rsidR="002032E6" w:rsidRPr="003C680E">
              <w:rPr>
                <w:rFonts w:ascii="Book Antiqua" w:eastAsiaTheme="minorEastAsia" w:hAnsi="Book Antiqua" w:cstheme="minorBidi"/>
                <w:sz w:val="24"/>
                <w:szCs w:val="24"/>
              </w:rPr>
              <w:t>dd immunomodulator (infliximab)</w:t>
            </w:r>
          </w:p>
        </w:tc>
        <w:tc>
          <w:tcPr>
            <w:tcW w:w="4302" w:type="dxa"/>
            <w:tcBorders>
              <w:left w:val="nil"/>
            </w:tcBorders>
          </w:tcPr>
          <w:p w14:paraId="604B97B3" w14:textId="77777777" w:rsidR="00EA74D7" w:rsidRPr="003C680E" w:rsidRDefault="00EA74D7" w:rsidP="004A64B1">
            <w:pPr>
              <w:wordWrap/>
              <w:adjustRightInd w:val="0"/>
              <w:snapToGrid w:val="0"/>
              <w:spacing w:line="360" w:lineRule="auto"/>
              <w:jc w:val="center"/>
              <w:rPr>
                <w:rFonts w:ascii="Book Antiqua" w:eastAsiaTheme="minorEastAsia" w:hAnsi="Book Antiqua" w:cstheme="minorBidi"/>
                <w:sz w:val="24"/>
                <w:szCs w:val="24"/>
              </w:rPr>
            </w:pPr>
            <w:r w:rsidRPr="003C680E">
              <w:rPr>
                <w:rFonts w:ascii="Book Antiqua" w:eastAsiaTheme="minorEastAsia" w:hAnsi="Book Antiqua" w:cstheme="minorBidi"/>
                <w:sz w:val="24"/>
                <w:szCs w:val="24"/>
              </w:rPr>
              <w:t>No significant immunogenicity</w:t>
            </w:r>
          </w:p>
        </w:tc>
      </w:tr>
    </w:tbl>
    <w:p w14:paraId="588BD2D6" w14:textId="618681FF" w:rsidR="00EA74D7" w:rsidRPr="003C680E" w:rsidRDefault="00801A91" w:rsidP="003C680E">
      <w:pPr>
        <w:wordWrap/>
        <w:adjustRightInd w:val="0"/>
        <w:snapToGrid w:val="0"/>
        <w:spacing w:line="360" w:lineRule="auto"/>
        <w:rPr>
          <w:rFonts w:ascii="Book Antiqua" w:eastAsiaTheme="minorEastAsia" w:hAnsi="Book Antiqua" w:cstheme="minorBidi"/>
          <w:sz w:val="24"/>
          <w:szCs w:val="24"/>
        </w:rPr>
      </w:pPr>
      <w:r w:rsidRPr="003C680E">
        <w:rPr>
          <w:rFonts w:ascii="Book Antiqua" w:eastAsia="Batang" w:hAnsi="Book Antiqua"/>
          <w:sz w:val="24"/>
          <w:szCs w:val="24"/>
        </w:rPr>
        <w:t xml:space="preserve">UC: </w:t>
      </w:r>
      <w:r w:rsidR="004A64B1" w:rsidRPr="003C680E">
        <w:rPr>
          <w:rFonts w:ascii="Book Antiqua" w:eastAsia="Batang" w:hAnsi="Book Antiqua"/>
          <w:sz w:val="24"/>
          <w:szCs w:val="24"/>
        </w:rPr>
        <w:t>U</w:t>
      </w:r>
      <w:r w:rsidRPr="003C680E">
        <w:rPr>
          <w:rFonts w:ascii="Book Antiqua" w:eastAsia="Batang" w:hAnsi="Book Antiqua"/>
          <w:sz w:val="24"/>
          <w:szCs w:val="24"/>
        </w:rPr>
        <w:t xml:space="preserve">lcerative colitis; CD: Crohn’s disease; </w:t>
      </w:r>
      <w:bookmarkStart w:id="32" w:name="_Hlk510272719"/>
      <w:r w:rsidRPr="003C680E">
        <w:rPr>
          <w:rFonts w:ascii="Book Antiqua" w:eastAsia="Batang" w:hAnsi="Book Antiqua"/>
          <w:sz w:val="24"/>
          <w:szCs w:val="24"/>
        </w:rPr>
        <w:t xml:space="preserve">ADA: </w:t>
      </w:r>
      <w:r w:rsidR="004A64B1" w:rsidRPr="003C680E">
        <w:rPr>
          <w:rFonts w:ascii="Book Antiqua" w:eastAsia="Batang" w:hAnsi="Book Antiqua"/>
          <w:sz w:val="24"/>
          <w:szCs w:val="24"/>
        </w:rPr>
        <w:t>A</w:t>
      </w:r>
      <w:r w:rsidRPr="003C680E">
        <w:rPr>
          <w:rFonts w:ascii="Book Antiqua" w:eastAsia="Batang" w:hAnsi="Book Antiqua"/>
          <w:sz w:val="24"/>
          <w:szCs w:val="24"/>
        </w:rPr>
        <w:t>ntidrug antibodies</w:t>
      </w:r>
      <w:bookmarkEnd w:id="32"/>
      <w:r w:rsidRPr="003C680E">
        <w:rPr>
          <w:rFonts w:ascii="Book Antiqua" w:eastAsia="Batang" w:hAnsi="Book Antiqua"/>
          <w:sz w:val="24"/>
          <w:szCs w:val="24"/>
        </w:rPr>
        <w:t>.</w:t>
      </w:r>
    </w:p>
    <w:p w14:paraId="42F5FB6F" w14:textId="4EB23AB5" w:rsidR="000A4055" w:rsidRPr="004A64B1" w:rsidRDefault="004A64B1" w:rsidP="004A64B1">
      <w:pPr>
        <w:widowControl/>
        <w:wordWrap/>
        <w:autoSpaceDE/>
        <w:autoSpaceDN/>
        <w:spacing w:after="200" w:line="276" w:lineRule="auto"/>
        <w:rPr>
          <w:rFonts w:ascii="Book Antiqua" w:eastAsia="SimSun" w:hAnsi="Book Antiqua" w:cstheme="minorBidi"/>
          <w:sz w:val="24"/>
          <w:szCs w:val="24"/>
          <w:lang w:eastAsia="zh-CN"/>
        </w:rPr>
      </w:pPr>
      <w:r>
        <w:rPr>
          <w:rFonts w:ascii="Book Antiqua" w:eastAsiaTheme="minorEastAsia" w:hAnsi="Book Antiqua" w:cstheme="minorBidi"/>
          <w:sz w:val="24"/>
          <w:szCs w:val="24"/>
        </w:rPr>
        <w:br w:type="page"/>
      </w:r>
    </w:p>
    <w:p w14:paraId="22718BC4" w14:textId="3F2912BD" w:rsidR="000A4055" w:rsidRPr="003C680E" w:rsidRDefault="000A4055" w:rsidP="003C680E">
      <w:pPr>
        <w:wordWrap/>
        <w:adjustRightInd w:val="0"/>
        <w:snapToGrid w:val="0"/>
        <w:spacing w:line="360" w:lineRule="auto"/>
        <w:rPr>
          <w:rFonts w:ascii="Book Antiqua" w:hAnsi="Book Antiqua"/>
          <w:sz w:val="24"/>
          <w:szCs w:val="24"/>
        </w:rPr>
      </w:pPr>
      <w:r w:rsidRPr="003C680E">
        <w:rPr>
          <w:rFonts w:ascii="Book Antiqua" w:hAnsi="Book Antiqua"/>
          <w:noProof/>
          <w:sz w:val="24"/>
          <w:szCs w:val="24"/>
          <w:lang w:eastAsia="zh-CN"/>
        </w:rPr>
        <w:lastRenderedPageBreak/>
        <w:drawing>
          <wp:inline distT="0" distB="0" distL="0" distR="0" wp14:anchorId="50717E8E" wp14:editId="01DF6BAE">
            <wp:extent cx="5731510" cy="2503720"/>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503720"/>
                    </a:xfrm>
                    <a:prstGeom prst="rect">
                      <a:avLst/>
                    </a:prstGeom>
                    <a:noFill/>
                    <a:ln>
                      <a:noFill/>
                    </a:ln>
                  </pic:spPr>
                </pic:pic>
              </a:graphicData>
            </a:graphic>
          </wp:inline>
        </w:drawing>
      </w:r>
    </w:p>
    <w:p w14:paraId="3EFC2083" w14:textId="1834C5CD" w:rsidR="004A64B1" w:rsidRPr="004A64B1" w:rsidRDefault="004A64B1" w:rsidP="004A64B1">
      <w:pPr>
        <w:wordWrap/>
        <w:adjustRightInd w:val="0"/>
        <w:snapToGrid w:val="0"/>
        <w:spacing w:line="360" w:lineRule="auto"/>
        <w:rPr>
          <w:rFonts w:ascii="Book Antiqua" w:eastAsia="SimSun" w:hAnsi="Book Antiqua"/>
          <w:sz w:val="24"/>
          <w:szCs w:val="24"/>
          <w:lang w:eastAsia="zh-CN"/>
        </w:rPr>
      </w:pPr>
      <w:r w:rsidRPr="003C680E">
        <w:rPr>
          <w:rFonts w:ascii="Book Antiqua" w:eastAsia="Batang" w:hAnsi="Book Antiqua"/>
          <w:b/>
          <w:sz w:val="24"/>
          <w:szCs w:val="24"/>
        </w:rPr>
        <w:t xml:space="preserve">Figure 1 Process of leukocyte migration through the endothelium. </w:t>
      </w:r>
      <w:r w:rsidRPr="003C680E">
        <w:rPr>
          <w:rFonts w:ascii="Book Antiqua" w:eastAsia="Batang" w:hAnsi="Book Antiqua"/>
          <w:sz w:val="24"/>
          <w:szCs w:val="24"/>
        </w:rPr>
        <w:t xml:space="preserve">Leukocytes moving in the blood begin to tether and roll at a specific site of the vessel wall, undergo activation, arrest and adhesion to the vascular endothelial cells, eventually migrate between the endothelial cells. </w:t>
      </w:r>
    </w:p>
    <w:p w14:paraId="3F6145F0" w14:textId="6192BB97" w:rsidR="000A4055" w:rsidRPr="004A64B1" w:rsidRDefault="004A64B1" w:rsidP="004A64B1">
      <w:pPr>
        <w:widowControl/>
        <w:wordWrap/>
        <w:autoSpaceDE/>
        <w:autoSpaceDN/>
        <w:adjustRightInd w:val="0"/>
        <w:snapToGrid w:val="0"/>
        <w:spacing w:line="360" w:lineRule="auto"/>
        <w:rPr>
          <w:rFonts w:ascii="Book Antiqua" w:eastAsia="SimSun" w:hAnsi="Book Antiqua"/>
          <w:b/>
          <w:sz w:val="24"/>
          <w:szCs w:val="24"/>
          <w:lang w:eastAsia="zh-CN"/>
        </w:rPr>
      </w:pPr>
      <w:r w:rsidRPr="003C680E">
        <w:rPr>
          <w:rFonts w:ascii="Book Antiqua" w:eastAsia="Batang" w:hAnsi="Book Antiqua"/>
          <w:b/>
          <w:sz w:val="24"/>
          <w:szCs w:val="24"/>
        </w:rPr>
        <w:br w:type="page"/>
      </w:r>
    </w:p>
    <w:p w14:paraId="796FBE15" w14:textId="684CB916" w:rsidR="000A4055" w:rsidRDefault="000A4055" w:rsidP="003C680E">
      <w:pPr>
        <w:wordWrap/>
        <w:adjustRightInd w:val="0"/>
        <w:snapToGrid w:val="0"/>
        <w:spacing w:line="360" w:lineRule="auto"/>
        <w:rPr>
          <w:rFonts w:ascii="Book Antiqua" w:eastAsia="SimSun" w:hAnsi="Book Antiqua"/>
          <w:sz w:val="24"/>
          <w:szCs w:val="24"/>
          <w:lang w:eastAsia="zh-CN"/>
        </w:rPr>
      </w:pPr>
      <w:r w:rsidRPr="003C680E">
        <w:rPr>
          <w:rFonts w:ascii="Book Antiqua" w:hAnsi="Book Antiqua"/>
          <w:noProof/>
          <w:sz w:val="24"/>
          <w:szCs w:val="24"/>
          <w:lang w:eastAsia="zh-CN"/>
        </w:rPr>
        <w:lastRenderedPageBreak/>
        <w:drawing>
          <wp:inline distT="0" distB="0" distL="0" distR="0" wp14:anchorId="4B5256F5" wp14:editId="78ECEC96">
            <wp:extent cx="5731510" cy="4553366"/>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553366"/>
                    </a:xfrm>
                    <a:prstGeom prst="rect">
                      <a:avLst/>
                    </a:prstGeom>
                    <a:noFill/>
                    <a:ln>
                      <a:noFill/>
                    </a:ln>
                  </pic:spPr>
                </pic:pic>
              </a:graphicData>
            </a:graphic>
          </wp:inline>
        </w:drawing>
      </w:r>
    </w:p>
    <w:p w14:paraId="313C79E5" w14:textId="77777777" w:rsidR="004A64B1" w:rsidRPr="004A64B1" w:rsidRDefault="004A64B1" w:rsidP="004A64B1">
      <w:pPr>
        <w:wordWrap/>
        <w:adjustRightInd w:val="0"/>
        <w:snapToGrid w:val="0"/>
        <w:spacing w:line="360" w:lineRule="auto"/>
        <w:rPr>
          <w:rFonts w:ascii="Book Antiqua" w:hAnsi="Book Antiqua"/>
          <w:sz w:val="24"/>
          <w:szCs w:val="24"/>
        </w:rPr>
      </w:pPr>
      <w:r w:rsidRPr="003C680E">
        <w:rPr>
          <w:rFonts w:ascii="Book Antiqua" w:eastAsia="Batang" w:hAnsi="Book Antiqua"/>
          <w:b/>
          <w:sz w:val="24"/>
          <w:szCs w:val="24"/>
        </w:rPr>
        <w:t>Figure 2</w:t>
      </w:r>
      <w:r>
        <w:rPr>
          <w:rFonts w:ascii="Book Antiqua" w:eastAsia="SimSun" w:hAnsi="Book Antiqua" w:hint="eastAsia"/>
          <w:b/>
          <w:sz w:val="24"/>
          <w:szCs w:val="24"/>
          <w:lang w:eastAsia="zh-CN"/>
        </w:rPr>
        <w:t xml:space="preserve"> </w:t>
      </w:r>
      <w:r w:rsidRPr="003C680E">
        <w:rPr>
          <w:rFonts w:ascii="Book Antiqua" w:eastAsia="Batang" w:hAnsi="Book Antiqua"/>
          <w:b/>
          <w:sz w:val="24"/>
          <w:szCs w:val="24"/>
        </w:rPr>
        <w:t>Therapeutic targets of anti-integrin agents</w:t>
      </w:r>
      <w:r w:rsidRPr="003C680E">
        <w:rPr>
          <w:rFonts w:ascii="Book Antiqua" w:eastAsia="Batang" w:hAnsi="Book Antiqua"/>
          <w:b/>
          <w:sz w:val="24"/>
          <w:szCs w:val="24"/>
        </w:rPr>
        <w:fldChar w:fldCharType="begin"/>
      </w:r>
      <w:r w:rsidRPr="003C680E">
        <w:rPr>
          <w:rFonts w:ascii="Book Antiqua" w:eastAsia="Batang" w:hAnsi="Book Antiqua"/>
          <w:b/>
          <w:sz w:val="24"/>
          <w:szCs w:val="24"/>
        </w:rPr>
        <w:instrText xml:space="preserve"> ADDIN EN.CITE &lt;EndNote&gt;&lt;Cite&gt;&lt;Author&gt;Zundler&lt;/Author&gt;&lt;Year&gt;2017&lt;/Year&gt;&lt;RecNum&gt;62&lt;/RecNum&gt;&lt;DisplayText&gt;&lt;style face="superscript"&gt;[14]&lt;/style&gt;&lt;/DisplayText&gt;&lt;record&gt;&lt;rec-number&gt;62&lt;/rec-number&gt;&lt;foreign-keys&gt;&lt;key app="EN" db-id="vpz9fxs9mdd5rteexf3vtds12ea2saxrww95"&gt;62&lt;/key&gt;&lt;/foreign-keys&gt;&lt;ref-type name="Journal Article"&gt;17&lt;/ref-type&gt;&lt;contributors&gt;&lt;authors&gt;&lt;author&gt;Zundler, S.&lt;/author&gt;&lt;author&gt;Becker, E.&lt;/author&gt;&lt;author&gt;Weidinger, C.&lt;/author&gt;&lt;author&gt;Siegmund, B.&lt;/author&gt;&lt;/authors&gt;&lt;/contributors&gt;&lt;auth-address&gt;Department of Medicine 1, University of Erlangen-Nuremberg, Translational Research Center, Erlangen, Germany.&amp;#xD;Department of Gastroenterology, Infectious Diseases and Rheumatology, Charite-University Medicine, Berlin, Germany.&amp;#xD;Berlin Institute of Health, Berlin, Germany.&lt;/auth-address&gt;&lt;titles&gt;&lt;title&gt;Anti-Adhesion Therapies in Inflammatory Bowel Disease-Molecular and Clinical Aspect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891&lt;/pages&gt;&lt;volume&gt;8&lt;/volume&gt;&lt;edition&gt;2017/08/15&lt;/edition&gt;&lt;dates&gt;&lt;year&gt;2017&lt;/year&gt;&lt;/dates&gt;&lt;isbn&gt;1664-3224 (Print)&amp;#xD;1664-3224 (Linking)&lt;/isbn&gt;&lt;accession-num&gt;28804488&lt;/accession-num&gt;&lt;urls&gt;&lt;/urls&gt;&lt;custom2&gt;PMC5532375&lt;/custom2&gt;&lt;electronic-resource-num&gt;10.3389/fimmu.2017.00891&lt;/electronic-resource-num&gt;&lt;remote-database-provider&gt;NLM&lt;/remote-database-provider&gt;&lt;language&gt;eng&lt;/language&gt;&lt;/record&gt;&lt;/Cite&gt;&lt;/EndNote&gt;</w:instrText>
      </w:r>
      <w:r w:rsidRPr="003C680E">
        <w:rPr>
          <w:rFonts w:ascii="Book Antiqua" w:eastAsia="Batang" w:hAnsi="Book Antiqua"/>
          <w:b/>
          <w:sz w:val="24"/>
          <w:szCs w:val="24"/>
        </w:rPr>
        <w:fldChar w:fldCharType="separate"/>
      </w:r>
      <w:r w:rsidRPr="003C680E">
        <w:rPr>
          <w:rFonts w:ascii="Book Antiqua" w:eastAsia="Batang" w:hAnsi="Book Antiqua"/>
          <w:b/>
          <w:noProof/>
          <w:sz w:val="24"/>
          <w:szCs w:val="24"/>
          <w:vertAlign w:val="superscript"/>
        </w:rPr>
        <w:t>[</w:t>
      </w:r>
      <w:hyperlink w:anchor="_ENREF_14" w:tooltip="Zundler, 2017 #62" w:history="1">
        <w:r w:rsidRPr="003C680E">
          <w:rPr>
            <w:rFonts w:ascii="Book Antiqua" w:eastAsia="Batang" w:hAnsi="Book Antiqua"/>
            <w:b/>
            <w:noProof/>
            <w:sz w:val="24"/>
            <w:szCs w:val="24"/>
            <w:vertAlign w:val="superscript"/>
          </w:rPr>
          <w:t>14</w:t>
        </w:r>
      </w:hyperlink>
      <w:r w:rsidRPr="003C680E">
        <w:rPr>
          <w:rFonts w:ascii="Book Antiqua" w:eastAsia="Batang" w:hAnsi="Book Antiqua"/>
          <w:b/>
          <w:noProof/>
          <w:sz w:val="24"/>
          <w:szCs w:val="24"/>
          <w:vertAlign w:val="superscript"/>
        </w:rPr>
        <w:t>]</w:t>
      </w:r>
      <w:r w:rsidRPr="003C680E">
        <w:rPr>
          <w:rFonts w:ascii="Book Antiqua" w:eastAsia="Batang" w:hAnsi="Book Antiqua"/>
          <w:b/>
          <w:sz w:val="24"/>
          <w:szCs w:val="24"/>
        </w:rPr>
        <w:fldChar w:fldCharType="end"/>
      </w:r>
      <w:r w:rsidRPr="003C680E">
        <w:rPr>
          <w:rFonts w:ascii="Book Antiqua" w:eastAsia="Batang" w:hAnsi="Book Antiqua"/>
          <w:b/>
          <w:sz w:val="24"/>
          <w:szCs w:val="24"/>
        </w:rPr>
        <w:t xml:space="preserve">. </w:t>
      </w:r>
      <w:r w:rsidRPr="003C680E">
        <w:rPr>
          <w:rFonts w:ascii="Book Antiqua" w:eastAsia="Batang" w:hAnsi="Book Antiqua"/>
          <w:sz w:val="24"/>
          <w:szCs w:val="24"/>
        </w:rPr>
        <w:t>VCAM-1: Vascular cellular adhesion molecule-1; MadCAM-1: Mucosal addressin cellular adhesion molecule-1.</w:t>
      </w:r>
    </w:p>
    <w:p w14:paraId="55336F2A" w14:textId="77777777" w:rsidR="004A64B1" w:rsidRPr="004A64B1" w:rsidRDefault="004A64B1" w:rsidP="003C680E">
      <w:pPr>
        <w:wordWrap/>
        <w:adjustRightInd w:val="0"/>
        <w:snapToGrid w:val="0"/>
        <w:spacing w:line="360" w:lineRule="auto"/>
        <w:rPr>
          <w:rFonts w:ascii="Book Antiqua" w:eastAsia="SimSun" w:hAnsi="Book Antiqua"/>
          <w:sz w:val="24"/>
          <w:szCs w:val="24"/>
          <w:lang w:eastAsia="zh-CN"/>
        </w:rPr>
      </w:pPr>
    </w:p>
    <w:sectPr w:rsidR="004A64B1" w:rsidRPr="004A64B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382D06" w14:textId="77777777" w:rsidR="00F31834" w:rsidRDefault="00F31834" w:rsidP="00C5598B">
      <w:r>
        <w:separator/>
      </w:r>
    </w:p>
  </w:endnote>
  <w:endnote w:type="continuationSeparator" w:id="0">
    <w:p w14:paraId="2A747077" w14:textId="77777777" w:rsidR="00F31834" w:rsidRDefault="00F31834" w:rsidP="00C559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Shaker 2 Lancet Regular">
    <w:altName w:val="Arial Unicode MS"/>
    <w:panose1 w:val="00000000000000000000"/>
    <w:charset w:val="81"/>
    <w:family w:val="swiss"/>
    <w:notTrueType/>
    <w:pitch w:val="default"/>
    <w:sig w:usb0="00000001" w:usb1="09060000" w:usb2="00000010" w:usb3="00000000" w:csb0="00080000"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ppleMyungjo">
    <w:altName w:val="Arial Unicode MS"/>
    <w:charset w:val="81"/>
    <w:family w:val="auto"/>
    <w:pitch w:val="variable"/>
    <w:sig w:usb0="00000000" w:usb1="09060000" w:usb2="00000010" w:usb3="00000000" w:csb0="00280001" w:csb1="00000000"/>
  </w:font>
  <w:font w:name="Tahoma">
    <w:panose1 w:val="020B0604030504040204"/>
    <w:charset w:val="00"/>
    <w:family w:val="swiss"/>
    <w:pitch w:val="variable"/>
    <w:sig w:usb0="E1002EFF" w:usb1="C000605B" w:usb2="00000029" w:usb3="00000000" w:csb0="000101FF" w:csb1="00000000"/>
  </w:font>
  <w:font w:name="AdvTimes">
    <w:altName w:val="Arial Unicode MS"/>
    <w:charset w:val="88"/>
    <w:family w:val="auto"/>
    <w:pitch w:val="default"/>
    <w:sig w:usb0="00000000" w:usb1="00000000" w:usb2="00000010" w:usb3="00000000" w:csb0="00100000" w:csb1="00000000"/>
  </w:font>
  <w:font w:name="AdvP45A506">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AACF05" w14:textId="77777777" w:rsidR="00F31834" w:rsidRDefault="00F31834" w:rsidP="00C5598B">
      <w:r>
        <w:separator/>
      </w:r>
    </w:p>
  </w:footnote>
  <w:footnote w:type="continuationSeparator" w:id="0">
    <w:p w14:paraId="436C4C5D" w14:textId="77777777" w:rsidR="00F31834" w:rsidRDefault="00F31834" w:rsidP="00C559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0D6318"/>
    <w:multiLevelType w:val="hybridMultilevel"/>
    <w:tmpl w:val="61685BF0"/>
    <w:lvl w:ilvl="0" w:tplc="881C130E">
      <w:start w:val="1"/>
      <w:numFmt w:val="decimalEnclosedCircle"/>
      <w:lvlText w:val="%1"/>
      <w:lvlJc w:val="left"/>
      <w:pPr>
        <w:ind w:left="760" w:hanging="360"/>
      </w:pPr>
      <w:rPr>
        <w:rFonts w:asciiTheme="minorEastAsia" w:hAnsiTheme="minorEastAsia"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19C25CC0"/>
    <w:multiLevelType w:val="hybridMultilevel"/>
    <w:tmpl w:val="1FB6EB86"/>
    <w:lvl w:ilvl="0" w:tplc="439639D6">
      <w:start w:val="1"/>
      <w:numFmt w:val="decimalEnclosedCircle"/>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217C433D"/>
    <w:multiLevelType w:val="hybridMultilevel"/>
    <w:tmpl w:val="F8347CBC"/>
    <w:lvl w:ilvl="0" w:tplc="C65E77E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28416E4E"/>
    <w:multiLevelType w:val="hybridMultilevel"/>
    <w:tmpl w:val="2F82E61E"/>
    <w:lvl w:ilvl="0" w:tplc="ACD02E6E">
      <w:start w:val="1"/>
      <w:numFmt w:val="decimalEnclosedCircle"/>
      <w:lvlText w:val="%1"/>
      <w:lvlJc w:val="left"/>
      <w:pPr>
        <w:ind w:left="360" w:hanging="360"/>
      </w:pPr>
      <w:rPr>
        <w:rFonts w:hint="default"/>
        <w:color w:val="auto"/>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4" w15:restartNumberingAfterBreak="0">
    <w:nsid w:val="2A1366C6"/>
    <w:multiLevelType w:val="hybridMultilevel"/>
    <w:tmpl w:val="29F609FA"/>
    <w:lvl w:ilvl="0" w:tplc="7D745004">
      <w:start w:val="1"/>
      <w:numFmt w:val="decimalEnclosedCircle"/>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2DA85105"/>
    <w:multiLevelType w:val="hybridMultilevel"/>
    <w:tmpl w:val="9C9EDA00"/>
    <w:lvl w:ilvl="0" w:tplc="10D072CC">
      <w:start w:val="1"/>
      <w:numFmt w:val="decimalEnclosedCircle"/>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6" w15:restartNumberingAfterBreak="0">
    <w:nsid w:val="3CA826CC"/>
    <w:multiLevelType w:val="hybridMultilevel"/>
    <w:tmpl w:val="03FC4B22"/>
    <w:lvl w:ilvl="0" w:tplc="C0945EF2">
      <w:start w:val="1"/>
      <w:numFmt w:val="decimalEnclosedCircle"/>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44470F68"/>
    <w:multiLevelType w:val="hybridMultilevel"/>
    <w:tmpl w:val="2410D2B8"/>
    <w:lvl w:ilvl="0" w:tplc="F092BA4A">
      <w:start w:val="1"/>
      <w:numFmt w:val="decimalEnclosedCircle"/>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460C0392"/>
    <w:multiLevelType w:val="hybridMultilevel"/>
    <w:tmpl w:val="D81E9816"/>
    <w:lvl w:ilvl="0" w:tplc="3618C338">
      <w:start w:val="1"/>
      <w:numFmt w:val="decimalEnclosedCircle"/>
      <w:lvlText w:val="%1"/>
      <w:lvlJc w:val="left"/>
      <w:pPr>
        <w:ind w:left="644" w:hanging="360"/>
      </w:pPr>
      <w:rPr>
        <w:rFonts w:hint="default"/>
      </w:rPr>
    </w:lvl>
    <w:lvl w:ilvl="1" w:tplc="04090019" w:tentative="1">
      <w:start w:val="1"/>
      <w:numFmt w:val="upperLetter"/>
      <w:lvlText w:val="%2."/>
      <w:lvlJc w:val="left"/>
      <w:pPr>
        <w:ind w:left="1084" w:hanging="400"/>
      </w:pPr>
    </w:lvl>
    <w:lvl w:ilvl="2" w:tplc="0409001B" w:tentative="1">
      <w:start w:val="1"/>
      <w:numFmt w:val="lowerRoman"/>
      <w:lvlText w:val="%3."/>
      <w:lvlJc w:val="right"/>
      <w:pPr>
        <w:ind w:left="1484" w:hanging="400"/>
      </w:pPr>
    </w:lvl>
    <w:lvl w:ilvl="3" w:tplc="0409000F" w:tentative="1">
      <w:start w:val="1"/>
      <w:numFmt w:val="decimal"/>
      <w:lvlText w:val="%4."/>
      <w:lvlJc w:val="left"/>
      <w:pPr>
        <w:ind w:left="1884" w:hanging="400"/>
      </w:pPr>
    </w:lvl>
    <w:lvl w:ilvl="4" w:tplc="04090019" w:tentative="1">
      <w:start w:val="1"/>
      <w:numFmt w:val="upperLetter"/>
      <w:lvlText w:val="%5."/>
      <w:lvlJc w:val="left"/>
      <w:pPr>
        <w:ind w:left="2284" w:hanging="400"/>
      </w:pPr>
    </w:lvl>
    <w:lvl w:ilvl="5" w:tplc="0409001B" w:tentative="1">
      <w:start w:val="1"/>
      <w:numFmt w:val="lowerRoman"/>
      <w:lvlText w:val="%6."/>
      <w:lvlJc w:val="right"/>
      <w:pPr>
        <w:ind w:left="2684" w:hanging="400"/>
      </w:pPr>
    </w:lvl>
    <w:lvl w:ilvl="6" w:tplc="0409000F" w:tentative="1">
      <w:start w:val="1"/>
      <w:numFmt w:val="decimal"/>
      <w:lvlText w:val="%7."/>
      <w:lvlJc w:val="left"/>
      <w:pPr>
        <w:ind w:left="3084" w:hanging="400"/>
      </w:pPr>
    </w:lvl>
    <w:lvl w:ilvl="7" w:tplc="04090019" w:tentative="1">
      <w:start w:val="1"/>
      <w:numFmt w:val="upperLetter"/>
      <w:lvlText w:val="%8."/>
      <w:lvlJc w:val="left"/>
      <w:pPr>
        <w:ind w:left="3484" w:hanging="400"/>
      </w:pPr>
    </w:lvl>
    <w:lvl w:ilvl="8" w:tplc="0409001B" w:tentative="1">
      <w:start w:val="1"/>
      <w:numFmt w:val="lowerRoman"/>
      <w:lvlText w:val="%9."/>
      <w:lvlJc w:val="right"/>
      <w:pPr>
        <w:ind w:left="3884" w:hanging="400"/>
      </w:pPr>
    </w:lvl>
  </w:abstractNum>
  <w:abstractNum w:abstractNumId="9" w15:restartNumberingAfterBreak="0">
    <w:nsid w:val="4DFB6782"/>
    <w:multiLevelType w:val="hybridMultilevel"/>
    <w:tmpl w:val="4E7C682C"/>
    <w:lvl w:ilvl="0" w:tplc="9C7CEF72">
      <w:start w:val="5"/>
      <w:numFmt w:val="decimalEnclosedCircle"/>
      <w:lvlText w:val="%1"/>
      <w:lvlJc w:val="left"/>
      <w:pPr>
        <w:ind w:left="360" w:hanging="360"/>
      </w:pPr>
      <w:rPr>
        <w:rFonts w:hint="default"/>
        <w:color w:val="auto"/>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64084E3C"/>
    <w:multiLevelType w:val="hybridMultilevel"/>
    <w:tmpl w:val="3D4E4D34"/>
    <w:lvl w:ilvl="0" w:tplc="D53036E8">
      <w:start w:val="2"/>
      <w:numFmt w:val="decimalEnclosedCircle"/>
      <w:lvlText w:val="%1"/>
      <w:lvlJc w:val="left"/>
      <w:pPr>
        <w:ind w:left="360" w:hanging="360"/>
      </w:pPr>
      <w:rPr>
        <w:rFonts w:hint="default"/>
        <w:color w:val="auto"/>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693A3337"/>
    <w:multiLevelType w:val="hybridMultilevel"/>
    <w:tmpl w:val="CF548224"/>
    <w:lvl w:ilvl="0" w:tplc="7392162A">
      <w:start w:val="1"/>
      <w:numFmt w:val="decimalEnclosedCircle"/>
      <w:lvlText w:val="%1"/>
      <w:lvlJc w:val="left"/>
      <w:pPr>
        <w:ind w:left="360" w:hanging="360"/>
      </w:pPr>
      <w:rPr>
        <w:rFonts w:asciiTheme="minorEastAsia" w:hAnsiTheme="minorEastAsia"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2" w15:restartNumberingAfterBreak="0">
    <w:nsid w:val="7E223B86"/>
    <w:multiLevelType w:val="hybridMultilevel"/>
    <w:tmpl w:val="9ED6FAE6"/>
    <w:lvl w:ilvl="0" w:tplc="BCA69F8E">
      <w:start w:val="1"/>
      <w:numFmt w:val="decimalEnclosedCircle"/>
      <w:lvlText w:val="%1"/>
      <w:lvlJc w:val="left"/>
      <w:pPr>
        <w:ind w:left="760" w:hanging="360"/>
      </w:pPr>
      <w:rPr>
        <w:rFonts w:asciiTheme="minorEastAsia" w:hAnsiTheme="minorEastAsia"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7FAB116D"/>
    <w:multiLevelType w:val="hybridMultilevel"/>
    <w:tmpl w:val="916C740C"/>
    <w:lvl w:ilvl="0" w:tplc="04904B5C">
      <w:start w:val="1"/>
      <w:numFmt w:val="decimalEnclosedCircle"/>
      <w:lvlText w:val="%1"/>
      <w:lvlJc w:val="left"/>
      <w:pPr>
        <w:ind w:left="760" w:hanging="360"/>
      </w:pPr>
      <w:rPr>
        <w:rFonts w:asciiTheme="minorEastAsia" w:hAnsiTheme="minorEastAsia"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2"/>
  </w:num>
  <w:num w:numId="2">
    <w:abstractNumId w:val="7"/>
  </w:num>
  <w:num w:numId="3">
    <w:abstractNumId w:val="8"/>
  </w:num>
  <w:num w:numId="4">
    <w:abstractNumId w:val="12"/>
  </w:num>
  <w:num w:numId="5">
    <w:abstractNumId w:val="11"/>
  </w:num>
  <w:num w:numId="6">
    <w:abstractNumId w:val="13"/>
  </w:num>
  <w:num w:numId="7">
    <w:abstractNumId w:val="0"/>
  </w:num>
  <w:num w:numId="8">
    <w:abstractNumId w:val="6"/>
  </w:num>
  <w:num w:numId="9">
    <w:abstractNumId w:val="1"/>
  </w:num>
  <w:num w:numId="10">
    <w:abstractNumId w:val="3"/>
  </w:num>
  <w:num w:numId="11">
    <w:abstractNumId w:val="4"/>
  </w:num>
  <w:num w:numId="12">
    <w:abstractNumId w:val="5"/>
  </w:num>
  <w:num w:numId="13">
    <w:abstractNumId w:val="10"/>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맑은 고딕&lt;/FontName&gt;&lt;FontSize&gt;10&lt;/FontSize&gt;&lt;ReflistTitle&gt;&lt;style face=&quot;bold&quot; font=&quot;Arial&quot; size=&quot;12&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z9fxs9mdd5rteexf3vtds12ea2saxrww95&quot;&gt;antiintegrin therapy&lt;record-ids&gt;&lt;item&gt;1&lt;/item&gt;&lt;item&gt;2&lt;/item&gt;&lt;item&gt;3&lt;/item&gt;&lt;item&gt;4&lt;/item&gt;&lt;item&gt;5&lt;/item&gt;&lt;item&gt;6&lt;/item&gt;&lt;item&gt;7&lt;/item&gt;&lt;item&gt;8&lt;/item&gt;&lt;item&gt;9&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50&lt;/item&gt;&lt;item&gt;51&lt;/item&gt;&lt;item&gt;53&lt;/item&gt;&lt;item&gt;55&lt;/item&gt;&lt;item&gt;56&lt;/item&gt;&lt;item&gt;57&lt;/item&gt;&lt;item&gt;58&lt;/item&gt;&lt;item&gt;59&lt;/item&gt;&lt;item&gt;60&lt;/item&gt;&lt;item&gt;62&lt;/item&gt;&lt;item&gt;63&lt;/item&gt;&lt;item&gt;64&lt;/item&gt;&lt;/record-ids&gt;&lt;/item&gt;&lt;/Libraries&gt;"/>
  </w:docVars>
  <w:rsids>
    <w:rsidRoot w:val="003B4C51"/>
    <w:rsid w:val="00003396"/>
    <w:rsid w:val="00003839"/>
    <w:rsid w:val="0001175A"/>
    <w:rsid w:val="00013378"/>
    <w:rsid w:val="00014BF6"/>
    <w:rsid w:val="00020939"/>
    <w:rsid w:val="000229EA"/>
    <w:rsid w:val="000248D7"/>
    <w:rsid w:val="000266A4"/>
    <w:rsid w:val="000320E4"/>
    <w:rsid w:val="00032E32"/>
    <w:rsid w:val="00037257"/>
    <w:rsid w:val="00037D3D"/>
    <w:rsid w:val="00041DB5"/>
    <w:rsid w:val="00044EE1"/>
    <w:rsid w:val="00045170"/>
    <w:rsid w:val="00046185"/>
    <w:rsid w:val="00047A86"/>
    <w:rsid w:val="00051610"/>
    <w:rsid w:val="00051D30"/>
    <w:rsid w:val="000520D8"/>
    <w:rsid w:val="00052CEA"/>
    <w:rsid w:val="00053510"/>
    <w:rsid w:val="00055DE9"/>
    <w:rsid w:val="000635D2"/>
    <w:rsid w:val="0006403E"/>
    <w:rsid w:val="0007215A"/>
    <w:rsid w:val="000753B1"/>
    <w:rsid w:val="00076259"/>
    <w:rsid w:val="00076470"/>
    <w:rsid w:val="00081BC7"/>
    <w:rsid w:val="0008217B"/>
    <w:rsid w:val="00084E17"/>
    <w:rsid w:val="00084E35"/>
    <w:rsid w:val="000871A7"/>
    <w:rsid w:val="00090FA5"/>
    <w:rsid w:val="00095E7C"/>
    <w:rsid w:val="000A4055"/>
    <w:rsid w:val="000A49E3"/>
    <w:rsid w:val="000A4D38"/>
    <w:rsid w:val="000B4683"/>
    <w:rsid w:val="000C4AAE"/>
    <w:rsid w:val="000C5DDA"/>
    <w:rsid w:val="000D5274"/>
    <w:rsid w:val="000E504F"/>
    <w:rsid w:val="001020C8"/>
    <w:rsid w:val="0010491F"/>
    <w:rsid w:val="00105AE1"/>
    <w:rsid w:val="00105C30"/>
    <w:rsid w:val="00111AA2"/>
    <w:rsid w:val="00113882"/>
    <w:rsid w:val="001228D3"/>
    <w:rsid w:val="001301C2"/>
    <w:rsid w:val="00130C1D"/>
    <w:rsid w:val="00133DAC"/>
    <w:rsid w:val="0014081C"/>
    <w:rsid w:val="001462EA"/>
    <w:rsid w:val="001526FA"/>
    <w:rsid w:val="0016422D"/>
    <w:rsid w:val="001712C6"/>
    <w:rsid w:val="00177AA2"/>
    <w:rsid w:val="001850D2"/>
    <w:rsid w:val="001A3658"/>
    <w:rsid w:val="001A4907"/>
    <w:rsid w:val="001A566B"/>
    <w:rsid w:val="001B44A3"/>
    <w:rsid w:val="001C360C"/>
    <w:rsid w:val="001C74B9"/>
    <w:rsid w:val="001C789E"/>
    <w:rsid w:val="001D0D67"/>
    <w:rsid w:val="001E44A3"/>
    <w:rsid w:val="001F1587"/>
    <w:rsid w:val="001F255B"/>
    <w:rsid w:val="00201CA2"/>
    <w:rsid w:val="00201D1D"/>
    <w:rsid w:val="002032E6"/>
    <w:rsid w:val="00213FF2"/>
    <w:rsid w:val="002311D2"/>
    <w:rsid w:val="00233A4B"/>
    <w:rsid w:val="0024294C"/>
    <w:rsid w:val="00245CC7"/>
    <w:rsid w:val="00246426"/>
    <w:rsid w:val="00246A35"/>
    <w:rsid w:val="00246F36"/>
    <w:rsid w:val="0024760E"/>
    <w:rsid w:val="00250C35"/>
    <w:rsid w:val="00272F44"/>
    <w:rsid w:val="00280A77"/>
    <w:rsid w:val="00280E10"/>
    <w:rsid w:val="00290542"/>
    <w:rsid w:val="00291D0F"/>
    <w:rsid w:val="0029236A"/>
    <w:rsid w:val="002A15F3"/>
    <w:rsid w:val="002A6123"/>
    <w:rsid w:val="002C2F5E"/>
    <w:rsid w:val="002C4E87"/>
    <w:rsid w:val="002D496C"/>
    <w:rsid w:val="002E688F"/>
    <w:rsid w:val="002F1C6D"/>
    <w:rsid w:val="002F64CA"/>
    <w:rsid w:val="002F6ADD"/>
    <w:rsid w:val="003003E4"/>
    <w:rsid w:val="00305672"/>
    <w:rsid w:val="0031234F"/>
    <w:rsid w:val="00314243"/>
    <w:rsid w:val="0031577C"/>
    <w:rsid w:val="00316354"/>
    <w:rsid w:val="00317BAC"/>
    <w:rsid w:val="00323AA1"/>
    <w:rsid w:val="00326065"/>
    <w:rsid w:val="003267E4"/>
    <w:rsid w:val="00332358"/>
    <w:rsid w:val="00334DCD"/>
    <w:rsid w:val="0034082F"/>
    <w:rsid w:val="00347EBF"/>
    <w:rsid w:val="00350427"/>
    <w:rsid w:val="00355619"/>
    <w:rsid w:val="003571BB"/>
    <w:rsid w:val="00367029"/>
    <w:rsid w:val="00367BFE"/>
    <w:rsid w:val="003720E7"/>
    <w:rsid w:val="003767B0"/>
    <w:rsid w:val="0038035A"/>
    <w:rsid w:val="00381BC5"/>
    <w:rsid w:val="00386348"/>
    <w:rsid w:val="003930BC"/>
    <w:rsid w:val="003942E5"/>
    <w:rsid w:val="00397F95"/>
    <w:rsid w:val="003B06BF"/>
    <w:rsid w:val="003B155A"/>
    <w:rsid w:val="003B1754"/>
    <w:rsid w:val="003B2808"/>
    <w:rsid w:val="003B2C59"/>
    <w:rsid w:val="003B3BEB"/>
    <w:rsid w:val="003B40F7"/>
    <w:rsid w:val="003B4C51"/>
    <w:rsid w:val="003B70DB"/>
    <w:rsid w:val="003C680E"/>
    <w:rsid w:val="003D2F8C"/>
    <w:rsid w:val="003D33D5"/>
    <w:rsid w:val="003D3679"/>
    <w:rsid w:val="003E1672"/>
    <w:rsid w:val="003E2757"/>
    <w:rsid w:val="003E461D"/>
    <w:rsid w:val="003E7652"/>
    <w:rsid w:val="00400D4F"/>
    <w:rsid w:val="004029BA"/>
    <w:rsid w:val="00403348"/>
    <w:rsid w:val="004033CE"/>
    <w:rsid w:val="00404033"/>
    <w:rsid w:val="004112BA"/>
    <w:rsid w:val="0041459F"/>
    <w:rsid w:val="004203BF"/>
    <w:rsid w:val="00422267"/>
    <w:rsid w:val="00425D07"/>
    <w:rsid w:val="004309E5"/>
    <w:rsid w:val="00430EC5"/>
    <w:rsid w:val="00431190"/>
    <w:rsid w:val="00431B58"/>
    <w:rsid w:val="0044324B"/>
    <w:rsid w:val="004432AC"/>
    <w:rsid w:val="00444859"/>
    <w:rsid w:val="00451A32"/>
    <w:rsid w:val="00453126"/>
    <w:rsid w:val="00455447"/>
    <w:rsid w:val="00455E25"/>
    <w:rsid w:val="004634AF"/>
    <w:rsid w:val="00467DED"/>
    <w:rsid w:val="00471578"/>
    <w:rsid w:val="004826E7"/>
    <w:rsid w:val="004836B6"/>
    <w:rsid w:val="00483884"/>
    <w:rsid w:val="004872ED"/>
    <w:rsid w:val="00491CC6"/>
    <w:rsid w:val="00492DBC"/>
    <w:rsid w:val="00496A51"/>
    <w:rsid w:val="004973E7"/>
    <w:rsid w:val="00497DBC"/>
    <w:rsid w:val="004A213C"/>
    <w:rsid w:val="004A64B1"/>
    <w:rsid w:val="004B0BA7"/>
    <w:rsid w:val="004B2E28"/>
    <w:rsid w:val="004C3D89"/>
    <w:rsid w:val="004C4B43"/>
    <w:rsid w:val="004C5DCA"/>
    <w:rsid w:val="004C7AC2"/>
    <w:rsid w:val="004D0105"/>
    <w:rsid w:val="004D22AE"/>
    <w:rsid w:val="004D2732"/>
    <w:rsid w:val="004D2E4E"/>
    <w:rsid w:val="004D32AD"/>
    <w:rsid w:val="004D3EFA"/>
    <w:rsid w:val="004D4047"/>
    <w:rsid w:val="004E02BF"/>
    <w:rsid w:val="004E25D5"/>
    <w:rsid w:val="004E3483"/>
    <w:rsid w:val="004E6751"/>
    <w:rsid w:val="004E799F"/>
    <w:rsid w:val="004E7D45"/>
    <w:rsid w:val="0050229F"/>
    <w:rsid w:val="00502D72"/>
    <w:rsid w:val="00507017"/>
    <w:rsid w:val="005104BA"/>
    <w:rsid w:val="00511628"/>
    <w:rsid w:val="005131A6"/>
    <w:rsid w:val="00514696"/>
    <w:rsid w:val="0052047C"/>
    <w:rsid w:val="00531056"/>
    <w:rsid w:val="00534A6E"/>
    <w:rsid w:val="005379E1"/>
    <w:rsid w:val="00542043"/>
    <w:rsid w:val="00542320"/>
    <w:rsid w:val="00556414"/>
    <w:rsid w:val="00562B54"/>
    <w:rsid w:val="00565B3E"/>
    <w:rsid w:val="00574E1E"/>
    <w:rsid w:val="0058077B"/>
    <w:rsid w:val="0058571A"/>
    <w:rsid w:val="00586F41"/>
    <w:rsid w:val="005877CF"/>
    <w:rsid w:val="005A20FD"/>
    <w:rsid w:val="005A250C"/>
    <w:rsid w:val="005A5CB1"/>
    <w:rsid w:val="005A7B3C"/>
    <w:rsid w:val="005B3E55"/>
    <w:rsid w:val="005C1483"/>
    <w:rsid w:val="005C696A"/>
    <w:rsid w:val="005D41F9"/>
    <w:rsid w:val="005E2997"/>
    <w:rsid w:val="005E674B"/>
    <w:rsid w:val="005E7A40"/>
    <w:rsid w:val="005E7EBA"/>
    <w:rsid w:val="005F115E"/>
    <w:rsid w:val="005F1D48"/>
    <w:rsid w:val="005F1E82"/>
    <w:rsid w:val="005F462D"/>
    <w:rsid w:val="0060150C"/>
    <w:rsid w:val="00601C80"/>
    <w:rsid w:val="00604EBC"/>
    <w:rsid w:val="006055E3"/>
    <w:rsid w:val="0060584F"/>
    <w:rsid w:val="00607B2A"/>
    <w:rsid w:val="006155F6"/>
    <w:rsid w:val="00627779"/>
    <w:rsid w:val="00630702"/>
    <w:rsid w:val="006325AE"/>
    <w:rsid w:val="00632EBA"/>
    <w:rsid w:val="00641BE2"/>
    <w:rsid w:val="00644FB0"/>
    <w:rsid w:val="00652A59"/>
    <w:rsid w:val="00660040"/>
    <w:rsid w:val="00663067"/>
    <w:rsid w:val="0067499B"/>
    <w:rsid w:val="00685460"/>
    <w:rsid w:val="00690198"/>
    <w:rsid w:val="00690EE3"/>
    <w:rsid w:val="00693876"/>
    <w:rsid w:val="006A2BC4"/>
    <w:rsid w:val="006B0A6D"/>
    <w:rsid w:val="006B27F6"/>
    <w:rsid w:val="006D0D9F"/>
    <w:rsid w:val="006D2D3A"/>
    <w:rsid w:val="006D3245"/>
    <w:rsid w:val="006D5B00"/>
    <w:rsid w:val="006E72A9"/>
    <w:rsid w:val="006E7C96"/>
    <w:rsid w:val="006F0A3D"/>
    <w:rsid w:val="006F1933"/>
    <w:rsid w:val="006F2315"/>
    <w:rsid w:val="006F2DDA"/>
    <w:rsid w:val="006F688B"/>
    <w:rsid w:val="00702E84"/>
    <w:rsid w:val="007056E4"/>
    <w:rsid w:val="00705CB3"/>
    <w:rsid w:val="007079A2"/>
    <w:rsid w:val="00715691"/>
    <w:rsid w:val="00721505"/>
    <w:rsid w:val="00725823"/>
    <w:rsid w:val="0073318F"/>
    <w:rsid w:val="007369E7"/>
    <w:rsid w:val="00743882"/>
    <w:rsid w:val="0075006A"/>
    <w:rsid w:val="00751084"/>
    <w:rsid w:val="00753601"/>
    <w:rsid w:val="0075511B"/>
    <w:rsid w:val="007567CF"/>
    <w:rsid w:val="00761E34"/>
    <w:rsid w:val="00765E12"/>
    <w:rsid w:val="007721EA"/>
    <w:rsid w:val="00781F71"/>
    <w:rsid w:val="00782FB5"/>
    <w:rsid w:val="00783289"/>
    <w:rsid w:val="0079131D"/>
    <w:rsid w:val="007977B4"/>
    <w:rsid w:val="007A53A6"/>
    <w:rsid w:val="007B1AD0"/>
    <w:rsid w:val="007B3735"/>
    <w:rsid w:val="007B7040"/>
    <w:rsid w:val="007B784C"/>
    <w:rsid w:val="007C5B1F"/>
    <w:rsid w:val="007C7CBC"/>
    <w:rsid w:val="007D0447"/>
    <w:rsid w:val="007D6A28"/>
    <w:rsid w:val="007D6DDB"/>
    <w:rsid w:val="007E0A04"/>
    <w:rsid w:val="007E1664"/>
    <w:rsid w:val="007E23BC"/>
    <w:rsid w:val="007F14A1"/>
    <w:rsid w:val="00800ACD"/>
    <w:rsid w:val="008015A4"/>
    <w:rsid w:val="00801A91"/>
    <w:rsid w:val="00806EDB"/>
    <w:rsid w:val="00811162"/>
    <w:rsid w:val="00812205"/>
    <w:rsid w:val="00813B6C"/>
    <w:rsid w:val="00817D56"/>
    <w:rsid w:val="008206F9"/>
    <w:rsid w:val="00821F00"/>
    <w:rsid w:val="00822294"/>
    <w:rsid w:val="008235B9"/>
    <w:rsid w:val="0085190F"/>
    <w:rsid w:val="008533A9"/>
    <w:rsid w:val="00857E17"/>
    <w:rsid w:val="0086197D"/>
    <w:rsid w:val="008624EE"/>
    <w:rsid w:val="00863AFF"/>
    <w:rsid w:val="00863B2A"/>
    <w:rsid w:val="00866414"/>
    <w:rsid w:val="008678BC"/>
    <w:rsid w:val="00870E0D"/>
    <w:rsid w:val="008776F8"/>
    <w:rsid w:val="008943DB"/>
    <w:rsid w:val="00896142"/>
    <w:rsid w:val="00897C37"/>
    <w:rsid w:val="008B0BA2"/>
    <w:rsid w:val="008C16D7"/>
    <w:rsid w:val="008C1FBC"/>
    <w:rsid w:val="008C443A"/>
    <w:rsid w:val="008C484E"/>
    <w:rsid w:val="008C691C"/>
    <w:rsid w:val="008C73FC"/>
    <w:rsid w:val="008D7A85"/>
    <w:rsid w:val="008D7B3A"/>
    <w:rsid w:val="008E5E1D"/>
    <w:rsid w:val="008E635A"/>
    <w:rsid w:val="008F3634"/>
    <w:rsid w:val="008F6B08"/>
    <w:rsid w:val="0090395C"/>
    <w:rsid w:val="00904499"/>
    <w:rsid w:val="00907227"/>
    <w:rsid w:val="009108D5"/>
    <w:rsid w:val="00910E24"/>
    <w:rsid w:val="00932281"/>
    <w:rsid w:val="00932F74"/>
    <w:rsid w:val="00933A63"/>
    <w:rsid w:val="00934BE4"/>
    <w:rsid w:val="00940515"/>
    <w:rsid w:val="009465DE"/>
    <w:rsid w:val="00946789"/>
    <w:rsid w:val="00950279"/>
    <w:rsid w:val="00954A99"/>
    <w:rsid w:val="00963EB9"/>
    <w:rsid w:val="0097311C"/>
    <w:rsid w:val="00975DB4"/>
    <w:rsid w:val="00983CF7"/>
    <w:rsid w:val="00990EE0"/>
    <w:rsid w:val="009913B8"/>
    <w:rsid w:val="0099177B"/>
    <w:rsid w:val="009B19AD"/>
    <w:rsid w:val="009B1F11"/>
    <w:rsid w:val="009B4561"/>
    <w:rsid w:val="009B5081"/>
    <w:rsid w:val="009C5C18"/>
    <w:rsid w:val="009C5CC8"/>
    <w:rsid w:val="009C724A"/>
    <w:rsid w:val="009D2735"/>
    <w:rsid w:val="009E6B4E"/>
    <w:rsid w:val="009F0BFF"/>
    <w:rsid w:val="009F4322"/>
    <w:rsid w:val="009F492D"/>
    <w:rsid w:val="00A01917"/>
    <w:rsid w:val="00A03D7E"/>
    <w:rsid w:val="00A04C90"/>
    <w:rsid w:val="00A07970"/>
    <w:rsid w:val="00A16B03"/>
    <w:rsid w:val="00A21450"/>
    <w:rsid w:val="00A25804"/>
    <w:rsid w:val="00A26BF9"/>
    <w:rsid w:val="00A27623"/>
    <w:rsid w:val="00A3165D"/>
    <w:rsid w:val="00A42D66"/>
    <w:rsid w:val="00A54F6B"/>
    <w:rsid w:val="00A64E9A"/>
    <w:rsid w:val="00A65D8E"/>
    <w:rsid w:val="00A7034D"/>
    <w:rsid w:val="00A72529"/>
    <w:rsid w:val="00A73DBF"/>
    <w:rsid w:val="00A745C0"/>
    <w:rsid w:val="00A77234"/>
    <w:rsid w:val="00A8694B"/>
    <w:rsid w:val="00A9041D"/>
    <w:rsid w:val="00A9152E"/>
    <w:rsid w:val="00AA11E6"/>
    <w:rsid w:val="00AA46B3"/>
    <w:rsid w:val="00AA75FF"/>
    <w:rsid w:val="00AB1A28"/>
    <w:rsid w:val="00AB3E24"/>
    <w:rsid w:val="00AB487D"/>
    <w:rsid w:val="00AB4A26"/>
    <w:rsid w:val="00AB60CB"/>
    <w:rsid w:val="00AC1658"/>
    <w:rsid w:val="00AC3ED7"/>
    <w:rsid w:val="00AD22DC"/>
    <w:rsid w:val="00AD35C1"/>
    <w:rsid w:val="00AD726A"/>
    <w:rsid w:val="00AE0BDB"/>
    <w:rsid w:val="00AE1A90"/>
    <w:rsid w:val="00AE1BC7"/>
    <w:rsid w:val="00AE5F61"/>
    <w:rsid w:val="00B108B3"/>
    <w:rsid w:val="00B2616A"/>
    <w:rsid w:val="00B335A0"/>
    <w:rsid w:val="00B33C8A"/>
    <w:rsid w:val="00B33DF7"/>
    <w:rsid w:val="00B34125"/>
    <w:rsid w:val="00B3587B"/>
    <w:rsid w:val="00B36618"/>
    <w:rsid w:val="00B410C8"/>
    <w:rsid w:val="00B420BC"/>
    <w:rsid w:val="00B52223"/>
    <w:rsid w:val="00B544B2"/>
    <w:rsid w:val="00B54714"/>
    <w:rsid w:val="00B54F2B"/>
    <w:rsid w:val="00B572AA"/>
    <w:rsid w:val="00B61E73"/>
    <w:rsid w:val="00B64073"/>
    <w:rsid w:val="00B65235"/>
    <w:rsid w:val="00B65B1D"/>
    <w:rsid w:val="00B66F5F"/>
    <w:rsid w:val="00B71C63"/>
    <w:rsid w:val="00B76893"/>
    <w:rsid w:val="00B82299"/>
    <w:rsid w:val="00B853BE"/>
    <w:rsid w:val="00B90F57"/>
    <w:rsid w:val="00BA12A9"/>
    <w:rsid w:val="00BA1C08"/>
    <w:rsid w:val="00BB5A27"/>
    <w:rsid w:val="00BB73C3"/>
    <w:rsid w:val="00BC0918"/>
    <w:rsid w:val="00BC232C"/>
    <w:rsid w:val="00BC2FC9"/>
    <w:rsid w:val="00BC6401"/>
    <w:rsid w:val="00BD5BBB"/>
    <w:rsid w:val="00BE091A"/>
    <w:rsid w:val="00BE43BE"/>
    <w:rsid w:val="00BE43C1"/>
    <w:rsid w:val="00BF09AD"/>
    <w:rsid w:val="00BF61D1"/>
    <w:rsid w:val="00C01406"/>
    <w:rsid w:val="00C03F0E"/>
    <w:rsid w:val="00C15AB1"/>
    <w:rsid w:val="00C16757"/>
    <w:rsid w:val="00C16B03"/>
    <w:rsid w:val="00C32BE2"/>
    <w:rsid w:val="00C37BE8"/>
    <w:rsid w:val="00C41410"/>
    <w:rsid w:val="00C442B9"/>
    <w:rsid w:val="00C47C87"/>
    <w:rsid w:val="00C5273A"/>
    <w:rsid w:val="00C5598B"/>
    <w:rsid w:val="00C64BE4"/>
    <w:rsid w:val="00C71637"/>
    <w:rsid w:val="00C72584"/>
    <w:rsid w:val="00C87329"/>
    <w:rsid w:val="00C92F61"/>
    <w:rsid w:val="00C97459"/>
    <w:rsid w:val="00CA166C"/>
    <w:rsid w:val="00CA1896"/>
    <w:rsid w:val="00CB10D8"/>
    <w:rsid w:val="00CB38BA"/>
    <w:rsid w:val="00CB677E"/>
    <w:rsid w:val="00CC18A5"/>
    <w:rsid w:val="00CC1EB9"/>
    <w:rsid w:val="00CC20AE"/>
    <w:rsid w:val="00CC4EE2"/>
    <w:rsid w:val="00CC6E55"/>
    <w:rsid w:val="00CD4C33"/>
    <w:rsid w:val="00CD71D1"/>
    <w:rsid w:val="00CE47AB"/>
    <w:rsid w:val="00CE54CB"/>
    <w:rsid w:val="00CE76AB"/>
    <w:rsid w:val="00CF2291"/>
    <w:rsid w:val="00CF35E1"/>
    <w:rsid w:val="00CF4357"/>
    <w:rsid w:val="00D02EC7"/>
    <w:rsid w:val="00D037B3"/>
    <w:rsid w:val="00D04A5E"/>
    <w:rsid w:val="00D10F8C"/>
    <w:rsid w:val="00D22872"/>
    <w:rsid w:val="00D22998"/>
    <w:rsid w:val="00D231DD"/>
    <w:rsid w:val="00D23E7E"/>
    <w:rsid w:val="00D327AC"/>
    <w:rsid w:val="00D33075"/>
    <w:rsid w:val="00D42224"/>
    <w:rsid w:val="00D44216"/>
    <w:rsid w:val="00D45A3D"/>
    <w:rsid w:val="00D45A97"/>
    <w:rsid w:val="00D51E3F"/>
    <w:rsid w:val="00D54C4E"/>
    <w:rsid w:val="00D577CC"/>
    <w:rsid w:val="00D6110A"/>
    <w:rsid w:val="00D65417"/>
    <w:rsid w:val="00D65CCC"/>
    <w:rsid w:val="00D66CBB"/>
    <w:rsid w:val="00D72F5C"/>
    <w:rsid w:val="00D74B03"/>
    <w:rsid w:val="00D75039"/>
    <w:rsid w:val="00D77E09"/>
    <w:rsid w:val="00D84FBB"/>
    <w:rsid w:val="00D95714"/>
    <w:rsid w:val="00D96624"/>
    <w:rsid w:val="00D96BDA"/>
    <w:rsid w:val="00DA315B"/>
    <w:rsid w:val="00DA35CD"/>
    <w:rsid w:val="00DA5421"/>
    <w:rsid w:val="00DB1373"/>
    <w:rsid w:val="00DC4866"/>
    <w:rsid w:val="00DC4DFF"/>
    <w:rsid w:val="00DC5D8A"/>
    <w:rsid w:val="00DD0CA2"/>
    <w:rsid w:val="00DD36DE"/>
    <w:rsid w:val="00DD4850"/>
    <w:rsid w:val="00DD4928"/>
    <w:rsid w:val="00DD56AF"/>
    <w:rsid w:val="00DD73B8"/>
    <w:rsid w:val="00DE2255"/>
    <w:rsid w:val="00DE51FC"/>
    <w:rsid w:val="00DF4F6D"/>
    <w:rsid w:val="00E01F2C"/>
    <w:rsid w:val="00E042C7"/>
    <w:rsid w:val="00E0751C"/>
    <w:rsid w:val="00E10208"/>
    <w:rsid w:val="00E13430"/>
    <w:rsid w:val="00E14B72"/>
    <w:rsid w:val="00E167E8"/>
    <w:rsid w:val="00E17F3D"/>
    <w:rsid w:val="00E205F8"/>
    <w:rsid w:val="00E21A5F"/>
    <w:rsid w:val="00E30716"/>
    <w:rsid w:val="00E325A7"/>
    <w:rsid w:val="00E33977"/>
    <w:rsid w:val="00E3741F"/>
    <w:rsid w:val="00E4184E"/>
    <w:rsid w:val="00E42097"/>
    <w:rsid w:val="00E508D6"/>
    <w:rsid w:val="00E51725"/>
    <w:rsid w:val="00E6456D"/>
    <w:rsid w:val="00E665CE"/>
    <w:rsid w:val="00E75375"/>
    <w:rsid w:val="00E759B0"/>
    <w:rsid w:val="00E83FC4"/>
    <w:rsid w:val="00E91A3C"/>
    <w:rsid w:val="00E9548E"/>
    <w:rsid w:val="00EA1174"/>
    <w:rsid w:val="00EA3378"/>
    <w:rsid w:val="00EA74D7"/>
    <w:rsid w:val="00EB1CD0"/>
    <w:rsid w:val="00ED078C"/>
    <w:rsid w:val="00ED1F29"/>
    <w:rsid w:val="00ED2E91"/>
    <w:rsid w:val="00ED34E7"/>
    <w:rsid w:val="00ED3824"/>
    <w:rsid w:val="00ED3DDD"/>
    <w:rsid w:val="00EE1555"/>
    <w:rsid w:val="00EE2756"/>
    <w:rsid w:val="00EE6512"/>
    <w:rsid w:val="00EE6D40"/>
    <w:rsid w:val="00EE7D61"/>
    <w:rsid w:val="00F0260C"/>
    <w:rsid w:val="00F0302F"/>
    <w:rsid w:val="00F1283E"/>
    <w:rsid w:val="00F14EB8"/>
    <w:rsid w:val="00F17012"/>
    <w:rsid w:val="00F21497"/>
    <w:rsid w:val="00F2246B"/>
    <w:rsid w:val="00F26467"/>
    <w:rsid w:val="00F31834"/>
    <w:rsid w:val="00F365D9"/>
    <w:rsid w:val="00F37851"/>
    <w:rsid w:val="00F46572"/>
    <w:rsid w:val="00F636F8"/>
    <w:rsid w:val="00F65193"/>
    <w:rsid w:val="00F67B16"/>
    <w:rsid w:val="00F70254"/>
    <w:rsid w:val="00F72E96"/>
    <w:rsid w:val="00F760A8"/>
    <w:rsid w:val="00F76501"/>
    <w:rsid w:val="00F819B5"/>
    <w:rsid w:val="00F82E4B"/>
    <w:rsid w:val="00F84A2F"/>
    <w:rsid w:val="00F853AA"/>
    <w:rsid w:val="00F878CD"/>
    <w:rsid w:val="00F9741B"/>
    <w:rsid w:val="00F9775B"/>
    <w:rsid w:val="00FA3F67"/>
    <w:rsid w:val="00FA4974"/>
    <w:rsid w:val="00FB0969"/>
    <w:rsid w:val="00FB2F1A"/>
    <w:rsid w:val="00FB5DDF"/>
    <w:rsid w:val="00FC5C70"/>
    <w:rsid w:val="00FC6FE6"/>
    <w:rsid w:val="00FD107D"/>
    <w:rsid w:val="00FD2461"/>
    <w:rsid w:val="00FD4DD5"/>
    <w:rsid w:val="00FD634E"/>
    <w:rsid w:val="00FD6538"/>
    <w:rsid w:val="00FE7C24"/>
    <w:rsid w:val="00FF0EC1"/>
    <w:rsid w:val="00FF50C8"/>
    <w:rsid w:val="00FF796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5021E6"/>
  <w15:docId w15:val="{CD8DCB10-ACAE-4ACB-BEB9-DF60A7BFD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447"/>
    <w:pPr>
      <w:widowControl w:val="0"/>
      <w:wordWrap w:val="0"/>
      <w:autoSpaceDE w:val="0"/>
      <w:autoSpaceDN w:val="0"/>
      <w:spacing w:after="0" w:line="240" w:lineRule="auto"/>
    </w:pPr>
    <w:rPr>
      <w:rFonts w:ascii="Malgun Gothic" w:eastAsia="Malgun Gothic" w:hAnsi="Malgun Gothic"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ongtext">
    <w:name w:val="long_text"/>
    <w:basedOn w:val="DefaultParagraphFont"/>
    <w:rsid w:val="003B4C51"/>
  </w:style>
  <w:style w:type="paragraph" w:styleId="Header">
    <w:name w:val="header"/>
    <w:basedOn w:val="Normal"/>
    <w:link w:val="HeaderChar"/>
    <w:uiPriority w:val="99"/>
    <w:unhideWhenUsed/>
    <w:rsid w:val="003B4C51"/>
    <w:pPr>
      <w:tabs>
        <w:tab w:val="center" w:pos="4513"/>
        <w:tab w:val="right" w:pos="9026"/>
      </w:tabs>
      <w:snapToGrid w:val="0"/>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3B4C51"/>
  </w:style>
  <w:style w:type="paragraph" w:styleId="Footer">
    <w:name w:val="footer"/>
    <w:basedOn w:val="Normal"/>
    <w:link w:val="FooterChar"/>
    <w:uiPriority w:val="99"/>
    <w:unhideWhenUsed/>
    <w:rsid w:val="003B4C51"/>
    <w:pPr>
      <w:tabs>
        <w:tab w:val="center" w:pos="4513"/>
        <w:tab w:val="right" w:pos="9026"/>
      </w:tabs>
      <w:snapToGrid w:val="0"/>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3B4C51"/>
  </w:style>
  <w:style w:type="paragraph" w:customStyle="1" w:styleId="a">
    <w:name w:val="바탕글"/>
    <w:basedOn w:val="Normal"/>
    <w:rsid w:val="003B4C51"/>
    <w:pPr>
      <w:widowControl/>
      <w:wordWrap/>
      <w:autoSpaceDE/>
      <w:autoSpaceDN/>
      <w:snapToGrid w:val="0"/>
      <w:spacing w:line="384" w:lineRule="auto"/>
    </w:pPr>
    <w:rPr>
      <w:rFonts w:ascii="Batang" w:eastAsia="Batang" w:hAnsi="Batang" w:cs="Gulim"/>
      <w:color w:val="000000"/>
      <w:kern w:val="0"/>
      <w:szCs w:val="20"/>
    </w:rPr>
  </w:style>
  <w:style w:type="paragraph" w:styleId="NormalWeb">
    <w:name w:val="Normal (Web)"/>
    <w:basedOn w:val="Normal"/>
    <w:uiPriority w:val="99"/>
    <w:semiHidden/>
    <w:unhideWhenUsed/>
    <w:rsid w:val="003B4C51"/>
    <w:rPr>
      <w:rFonts w:ascii="Times New Roman" w:eastAsiaTheme="minorEastAsia" w:hAnsi="Times New Roman"/>
      <w:sz w:val="24"/>
      <w:szCs w:val="24"/>
    </w:rPr>
  </w:style>
  <w:style w:type="paragraph" w:styleId="ListParagraph">
    <w:name w:val="List Paragraph"/>
    <w:basedOn w:val="Normal"/>
    <w:uiPriority w:val="34"/>
    <w:qFormat/>
    <w:rsid w:val="003B4C51"/>
    <w:pPr>
      <w:ind w:leftChars="400" w:left="800"/>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3B4C51"/>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3B4C51"/>
    <w:rPr>
      <w:rFonts w:asciiTheme="majorHAnsi" w:eastAsiaTheme="majorEastAsia" w:hAnsiTheme="majorHAnsi" w:cstheme="majorBidi"/>
      <w:sz w:val="18"/>
      <w:szCs w:val="18"/>
    </w:rPr>
  </w:style>
  <w:style w:type="character" w:customStyle="1" w:styleId="shorttext">
    <w:name w:val="short_text"/>
    <w:basedOn w:val="DefaultParagraphFont"/>
    <w:rsid w:val="003B4C51"/>
  </w:style>
  <w:style w:type="paragraph" w:customStyle="1" w:styleId="Pa16">
    <w:name w:val="Pa16"/>
    <w:basedOn w:val="Normal"/>
    <w:next w:val="Normal"/>
    <w:uiPriority w:val="99"/>
    <w:rsid w:val="003B4C51"/>
    <w:pPr>
      <w:wordWrap/>
      <w:adjustRightInd w:val="0"/>
      <w:spacing w:line="140" w:lineRule="atLeast"/>
      <w:jc w:val="left"/>
    </w:pPr>
    <w:rPr>
      <w:rFonts w:ascii="Shaker 2 Lancet Regular" w:eastAsia="Shaker 2 Lancet Regular" w:hAnsiTheme="minorHAnsi" w:cstheme="minorBidi"/>
      <w:kern w:val="0"/>
      <w:sz w:val="24"/>
      <w:szCs w:val="24"/>
    </w:rPr>
  </w:style>
  <w:style w:type="character" w:styleId="PlaceholderText">
    <w:name w:val="Placeholder Text"/>
    <w:basedOn w:val="DefaultParagraphFont"/>
    <w:uiPriority w:val="99"/>
    <w:semiHidden/>
    <w:rsid w:val="003B4C51"/>
    <w:rPr>
      <w:color w:val="808080"/>
    </w:rPr>
  </w:style>
  <w:style w:type="character" w:styleId="CommentReference">
    <w:name w:val="annotation reference"/>
    <w:basedOn w:val="DefaultParagraphFont"/>
    <w:uiPriority w:val="99"/>
    <w:semiHidden/>
    <w:unhideWhenUsed/>
    <w:rsid w:val="003B4C51"/>
    <w:rPr>
      <w:sz w:val="18"/>
      <w:szCs w:val="18"/>
    </w:rPr>
  </w:style>
  <w:style w:type="paragraph" w:styleId="CommentText">
    <w:name w:val="annotation text"/>
    <w:basedOn w:val="Normal"/>
    <w:link w:val="CommentTextChar"/>
    <w:uiPriority w:val="99"/>
    <w:unhideWhenUsed/>
    <w:rsid w:val="003B4C51"/>
    <w:pPr>
      <w:jc w:val="left"/>
    </w:pPr>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3B4C51"/>
  </w:style>
  <w:style w:type="paragraph" w:styleId="CommentSubject">
    <w:name w:val="annotation subject"/>
    <w:basedOn w:val="CommentText"/>
    <w:next w:val="CommentText"/>
    <w:link w:val="CommentSubjectChar"/>
    <w:uiPriority w:val="99"/>
    <w:semiHidden/>
    <w:unhideWhenUsed/>
    <w:rsid w:val="003B4C51"/>
    <w:rPr>
      <w:b/>
      <w:bCs/>
    </w:rPr>
  </w:style>
  <w:style w:type="character" w:customStyle="1" w:styleId="CommentSubjectChar">
    <w:name w:val="Comment Subject Char"/>
    <w:basedOn w:val="CommentTextChar"/>
    <w:link w:val="CommentSubject"/>
    <w:uiPriority w:val="99"/>
    <w:semiHidden/>
    <w:rsid w:val="003B4C51"/>
    <w:rPr>
      <w:b/>
      <w:bCs/>
    </w:rPr>
  </w:style>
  <w:style w:type="character" w:customStyle="1" w:styleId="apple-converted-space">
    <w:name w:val="apple-converted-space"/>
    <w:basedOn w:val="DefaultParagraphFont"/>
    <w:rsid w:val="003B4C51"/>
  </w:style>
  <w:style w:type="character" w:styleId="Hyperlink">
    <w:name w:val="Hyperlink"/>
    <w:basedOn w:val="DefaultParagraphFont"/>
    <w:uiPriority w:val="99"/>
    <w:unhideWhenUsed/>
    <w:rsid w:val="00051610"/>
    <w:rPr>
      <w:color w:val="0000FF" w:themeColor="hyperlink"/>
      <w:u w:val="single"/>
    </w:rPr>
  </w:style>
  <w:style w:type="character" w:customStyle="1" w:styleId="1">
    <w:name w:val="확인되지 않은 멘션1"/>
    <w:basedOn w:val="DefaultParagraphFont"/>
    <w:uiPriority w:val="99"/>
    <w:semiHidden/>
    <w:unhideWhenUsed/>
    <w:rsid w:val="00051610"/>
    <w:rPr>
      <w:color w:val="808080"/>
      <w:shd w:val="clear" w:color="auto" w:fill="E6E6E6"/>
    </w:rPr>
  </w:style>
  <w:style w:type="table" w:styleId="TableGrid">
    <w:name w:val="Table Grid"/>
    <w:basedOn w:val="TableNormal"/>
    <w:uiPriority w:val="59"/>
    <w:rsid w:val="00950279"/>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
    <w:name w:val="확인되지 않은 멘션2"/>
    <w:basedOn w:val="DefaultParagraphFont"/>
    <w:uiPriority w:val="99"/>
    <w:semiHidden/>
    <w:unhideWhenUsed/>
    <w:rsid w:val="00B572AA"/>
    <w:rPr>
      <w:color w:val="808080"/>
      <w:shd w:val="clear" w:color="auto" w:fill="E6E6E6"/>
    </w:rPr>
  </w:style>
  <w:style w:type="character" w:customStyle="1" w:styleId="3">
    <w:name w:val="확인되지 않은 멘션3"/>
    <w:basedOn w:val="DefaultParagraphFont"/>
    <w:uiPriority w:val="99"/>
    <w:semiHidden/>
    <w:unhideWhenUsed/>
    <w:rsid w:val="000871A7"/>
    <w:rPr>
      <w:color w:val="808080"/>
      <w:shd w:val="clear" w:color="auto" w:fill="E6E6E6"/>
    </w:rPr>
  </w:style>
  <w:style w:type="character" w:customStyle="1" w:styleId="4">
    <w:name w:val="확인되지 않은 멘션4"/>
    <w:basedOn w:val="DefaultParagraphFont"/>
    <w:uiPriority w:val="99"/>
    <w:semiHidden/>
    <w:unhideWhenUsed/>
    <w:rsid w:val="00DC4DFF"/>
    <w:rPr>
      <w:color w:val="808080"/>
      <w:shd w:val="clear" w:color="auto" w:fill="E6E6E6"/>
    </w:rPr>
  </w:style>
  <w:style w:type="table" w:customStyle="1" w:styleId="10">
    <w:name w:val="표 구분선1"/>
    <w:basedOn w:val="TableNormal"/>
    <w:next w:val="TableGrid"/>
    <w:uiPriority w:val="59"/>
    <w:rsid w:val="00EA74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5">
    <w:name w:val="확인되지 않은 멘션5"/>
    <w:basedOn w:val="DefaultParagraphFont"/>
    <w:uiPriority w:val="99"/>
    <w:semiHidden/>
    <w:unhideWhenUsed/>
    <w:rsid w:val="00A07970"/>
    <w:rPr>
      <w:color w:val="808080"/>
      <w:shd w:val="clear" w:color="auto" w:fill="E6E6E6"/>
    </w:rPr>
  </w:style>
  <w:style w:type="paragraph" w:customStyle="1" w:styleId="EndNoteBibliographyTitle">
    <w:name w:val="EndNote Bibliography Title"/>
    <w:basedOn w:val="Normal"/>
    <w:link w:val="EndNoteBibliographyTitleChar"/>
    <w:rsid w:val="004033CE"/>
    <w:pPr>
      <w:jc w:val="center"/>
    </w:pPr>
    <w:rPr>
      <w:noProof/>
    </w:rPr>
  </w:style>
  <w:style w:type="character" w:customStyle="1" w:styleId="EndNoteBibliographyTitleChar">
    <w:name w:val="EndNote Bibliography Title Char"/>
    <w:basedOn w:val="DefaultParagraphFont"/>
    <w:link w:val="EndNoteBibliographyTitle"/>
    <w:rsid w:val="004033CE"/>
    <w:rPr>
      <w:rFonts w:ascii="Malgun Gothic" w:eastAsia="Malgun Gothic" w:hAnsi="Malgun Gothic" w:cs="Times New Roman"/>
      <w:noProof/>
    </w:rPr>
  </w:style>
  <w:style w:type="paragraph" w:customStyle="1" w:styleId="EndNoteBibliography">
    <w:name w:val="EndNote Bibliography"/>
    <w:basedOn w:val="Normal"/>
    <w:link w:val="EndNoteBibliographyChar"/>
    <w:rsid w:val="004033CE"/>
    <w:rPr>
      <w:noProof/>
    </w:rPr>
  </w:style>
  <w:style w:type="character" w:customStyle="1" w:styleId="EndNoteBibliographyChar">
    <w:name w:val="EndNote Bibliography Char"/>
    <w:basedOn w:val="DefaultParagraphFont"/>
    <w:link w:val="EndNoteBibliography"/>
    <w:rsid w:val="004033CE"/>
    <w:rPr>
      <w:rFonts w:ascii="Malgun Gothic" w:eastAsia="Malgun Gothic" w:hAnsi="Malgun Gothic" w:cs="Times New Roman"/>
      <w:noProof/>
    </w:rPr>
  </w:style>
  <w:style w:type="paragraph" w:styleId="Revision">
    <w:name w:val="Revision"/>
    <w:hidden/>
    <w:uiPriority w:val="99"/>
    <w:semiHidden/>
    <w:rsid w:val="00ED2E91"/>
    <w:pPr>
      <w:spacing w:after="0" w:line="240" w:lineRule="auto"/>
      <w:jc w:val="left"/>
    </w:pPr>
    <w:rPr>
      <w:rFonts w:ascii="Malgun Gothic" w:eastAsia="Malgun Gothic" w:hAnsi="Malgun Gothic"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DB7BB2-57F2-45A6-8BB8-5EF2B60E5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5564</Words>
  <Characters>88719</Characters>
  <Application>Microsoft Office Word</Application>
  <DocSecurity>0</DocSecurity>
  <Lines>739</Lines>
  <Paragraphs>208</Paragraphs>
  <ScaleCrop>false</ScaleCrop>
  <HeadingPairs>
    <vt:vector size="6" baseType="variant">
      <vt:variant>
        <vt:lpstr>Title</vt:lpstr>
      </vt:variant>
      <vt:variant>
        <vt:i4>1</vt:i4>
      </vt:variant>
      <vt:variant>
        <vt:lpstr>제목</vt:lpstr>
      </vt:variant>
      <vt:variant>
        <vt:i4>1</vt:i4>
      </vt:variant>
      <vt:variant>
        <vt:lpstr>머리글</vt:lpstr>
      </vt:variant>
      <vt:variant>
        <vt:i4>2</vt:i4>
      </vt:variant>
    </vt:vector>
  </HeadingPairs>
  <TitlesOfParts>
    <vt:vector size="4" baseType="lpstr">
      <vt:lpstr/>
      <vt:lpstr/>
      <vt:lpstr>Accepted:  </vt:lpstr>
      <vt:lpstr>Published online:</vt:lpstr>
    </vt:vector>
  </TitlesOfParts>
  <Company/>
  <LinksUpToDate>false</LinksUpToDate>
  <CharactersWithSpaces>104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사용자</dc:creator>
  <cp:lastModifiedBy>Na Ma</cp:lastModifiedBy>
  <cp:revision>2</cp:revision>
  <cp:lastPrinted>2018-03-31T06:59:00Z</cp:lastPrinted>
  <dcterms:created xsi:type="dcterms:W3CDTF">2018-04-26T02:06:00Z</dcterms:created>
  <dcterms:modified xsi:type="dcterms:W3CDTF">2018-04-26T02:06:00Z</dcterms:modified>
</cp:coreProperties>
</file>